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5F08DA" w14:textId="4F56E19F" w:rsidR="00EB19C5" w:rsidRDefault="00EB19C5">
      <w:pPr>
        <w:spacing w:after="160" w:line="259" w:lineRule="auto"/>
        <w:rPr>
          <w:rFonts w:ascii="Calibri" w:hAnsi="Calibri"/>
        </w:rPr>
      </w:pPr>
      <w:bookmarkStart w:id="0" w:name="_GoBack"/>
      <w:bookmarkEnd w:id="0"/>
      <w:r>
        <w:rPr>
          <w:rFonts w:ascii="Calibri" w:hAnsi="Calibri"/>
          <w:i/>
          <w:iCs/>
        </w:rPr>
        <w:t xml:space="preserve">This is a post-peer-review, pre-copy edited version of an article published in </w:t>
      </w:r>
      <w:r>
        <w:rPr>
          <w:rFonts w:ascii="Calibri" w:hAnsi="Calibri"/>
          <w:i/>
          <w:iCs/>
        </w:rPr>
        <w:t>Social Science &amp; Medicine</w:t>
      </w:r>
      <w:r>
        <w:rPr>
          <w:rFonts w:ascii="Calibri" w:hAnsi="Calibri"/>
          <w:i/>
          <w:iCs/>
        </w:rPr>
        <w:t xml:space="preserve">. The definitive publisher-authenticated version of </w:t>
      </w:r>
      <w:r>
        <w:rPr>
          <w:rFonts w:ascii="Calibri" w:hAnsi="Calibri"/>
          <w:i/>
          <w:iCs/>
        </w:rPr>
        <w:t>‘</w:t>
      </w:r>
      <w:r w:rsidRPr="00EB19C5">
        <w:rPr>
          <w:rFonts w:ascii="Calibri" w:hAnsi="Calibri"/>
          <w:i/>
          <w:iCs/>
        </w:rPr>
        <w:t>Can alcohol make you happy? A subjective wellbeing approach (Baumberg Geiger &amp; MacKerron 2016</w:t>
      </w:r>
      <w:r>
        <w:rPr>
          <w:rFonts w:ascii="Calibri" w:hAnsi="Calibri"/>
          <w:i/>
          <w:iCs/>
        </w:rPr>
        <w:t xml:space="preserve">, </w:t>
      </w:r>
      <w:r w:rsidRPr="00EB19C5">
        <w:rPr>
          <w:rFonts w:ascii="Calibri" w:hAnsi="Calibri"/>
          <w:i/>
          <w:iCs/>
        </w:rPr>
        <w:t>Social Science &amp; Medicine, 156(May):184-191</w:t>
      </w:r>
      <w:r>
        <w:rPr>
          <w:rFonts w:ascii="Calibri" w:hAnsi="Calibri"/>
          <w:i/>
          <w:iCs/>
        </w:rPr>
        <w:t xml:space="preserve">) </w:t>
      </w:r>
      <w:r>
        <w:rPr>
          <w:rFonts w:ascii="Calibri" w:hAnsi="Calibri"/>
          <w:i/>
          <w:iCs/>
        </w:rPr>
        <w:t xml:space="preserve">is available at </w:t>
      </w:r>
      <w:hyperlink r:id="rId8" w:history="1">
        <w:r w:rsidRPr="00294942">
          <w:rPr>
            <w:rStyle w:val="Hyperlink"/>
            <w:rFonts w:ascii="Calibri" w:hAnsi="Calibri"/>
          </w:rPr>
          <w:t>http://dx.doi.org/10.1016/j.socscimed.2016.03.034</w:t>
        </w:r>
      </w:hyperlink>
    </w:p>
    <w:p w14:paraId="200064DC" w14:textId="77777777" w:rsidR="00EB19C5" w:rsidRDefault="00EB19C5">
      <w:pPr>
        <w:spacing w:after="160" w:line="259" w:lineRule="auto"/>
        <w:rPr>
          <w:rFonts w:asciiTheme="majorHAnsi" w:eastAsiaTheme="majorEastAsia" w:hAnsiTheme="majorHAnsi" w:cstheme="majorBidi"/>
          <w:caps/>
          <w:color w:val="2E74B5" w:themeColor="accent1" w:themeShade="BF"/>
          <w:sz w:val="32"/>
          <w:szCs w:val="32"/>
        </w:rPr>
      </w:pPr>
    </w:p>
    <w:p w14:paraId="1B3C7F8C" w14:textId="77777777" w:rsidR="00EB19C5" w:rsidRDefault="00EB19C5" w:rsidP="00504FE6">
      <w:pPr>
        <w:pStyle w:val="Heading1"/>
        <w:spacing w:before="0"/>
        <w:jc w:val="center"/>
        <w:rPr>
          <w:caps/>
        </w:rPr>
      </w:pPr>
    </w:p>
    <w:p w14:paraId="3852DDCA" w14:textId="77777777" w:rsidR="00EB19C5" w:rsidRDefault="00EB19C5">
      <w:pPr>
        <w:spacing w:after="160" w:line="259" w:lineRule="auto"/>
        <w:rPr>
          <w:rFonts w:asciiTheme="majorHAnsi" w:eastAsiaTheme="majorEastAsia" w:hAnsiTheme="majorHAnsi" w:cstheme="majorBidi"/>
          <w:caps/>
          <w:color w:val="2E74B5" w:themeColor="accent1" w:themeShade="BF"/>
          <w:sz w:val="32"/>
          <w:szCs w:val="32"/>
        </w:rPr>
      </w:pPr>
      <w:r>
        <w:rPr>
          <w:caps/>
        </w:rPr>
        <w:br w:type="page"/>
      </w:r>
    </w:p>
    <w:p w14:paraId="1689CEB8" w14:textId="531A704B" w:rsidR="00B07D80" w:rsidRPr="00381703" w:rsidRDefault="00B07D80" w:rsidP="00504FE6">
      <w:pPr>
        <w:pStyle w:val="Heading1"/>
        <w:spacing w:before="0"/>
        <w:jc w:val="center"/>
        <w:rPr>
          <w:caps/>
        </w:rPr>
      </w:pPr>
      <w:r w:rsidRPr="00381703">
        <w:rPr>
          <w:caps/>
        </w:rPr>
        <w:lastRenderedPageBreak/>
        <w:t>CAN ALCOHOL MAKE YOU HAPPY?  A</w:t>
      </w:r>
      <w:r w:rsidR="00AE0466">
        <w:rPr>
          <w:caps/>
        </w:rPr>
        <w:t xml:space="preserve"> subjective </w:t>
      </w:r>
      <w:r w:rsidR="00B04FC0" w:rsidRPr="00381703">
        <w:rPr>
          <w:caps/>
        </w:rPr>
        <w:t>Wellbeing Approach</w:t>
      </w:r>
    </w:p>
    <w:p w14:paraId="3FCC15E0" w14:textId="77777777" w:rsidR="00B07D80" w:rsidRPr="00504FE6" w:rsidRDefault="00B07D80" w:rsidP="00504FE6">
      <w:pPr>
        <w:spacing w:line="240" w:lineRule="auto"/>
        <w:rPr>
          <w:b/>
        </w:rPr>
      </w:pPr>
      <w:r w:rsidRPr="00504FE6">
        <w:rPr>
          <w:b/>
        </w:rPr>
        <w:t>Abstract</w:t>
      </w:r>
    </w:p>
    <w:p w14:paraId="7E9411E8" w14:textId="60B583CB" w:rsidR="00B07D80" w:rsidRDefault="00FB372A" w:rsidP="00BD3F4F">
      <w:r>
        <w:t xml:space="preserve">There are surprisingly few discussions of the link between wellbeing and alcohol, and few empirical studies </w:t>
      </w:r>
      <w:r w:rsidR="00362A8A">
        <w:t xml:space="preserve">to underpin </w:t>
      </w:r>
      <w:r>
        <w:t xml:space="preserve">them.  Policymakers have therefore </w:t>
      </w:r>
      <w:r w:rsidR="00CB6D25">
        <w:t xml:space="preserve">typically </w:t>
      </w:r>
      <w:r w:rsidR="00362A8A">
        <w:t xml:space="preserve">considered negative </w:t>
      </w:r>
      <w:r>
        <w:t xml:space="preserve">wellbeing impacts </w:t>
      </w:r>
      <w:r w:rsidR="00362A8A">
        <w:t>while ignoring positive ones,</w:t>
      </w:r>
      <w:r>
        <w:t xml:space="preserve"> </w:t>
      </w:r>
      <w:r w:rsidR="00362A8A">
        <w:t>used gross overestimates of positive impacts via a naïve ‘</w:t>
      </w:r>
      <w:r w:rsidR="00536712">
        <w:t>consumer surplus</w:t>
      </w:r>
      <w:r w:rsidR="00362A8A">
        <w:t>’</w:t>
      </w:r>
      <w:r w:rsidR="00536712">
        <w:t xml:space="preserve"> approach</w:t>
      </w:r>
      <w:r w:rsidR="00362A8A">
        <w:t>, or ignored wellbeing completely</w:t>
      </w:r>
      <w:r w:rsidR="00B07D80" w:rsidRPr="00C764DC">
        <w:t xml:space="preserve">.  </w:t>
      </w:r>
      <w:r w:rsidR="00536712">
        <w:t xml:space="preserve">We </w:t>
      </w:r>
      <w:r w:rsidR="00B07D80" w:rsidRPr="00C764DC">
        <w:t xml:space="preserve">examine </w:t>
      </w:r>
      <w:r w:rsidR="00763979">
        <w:t xml:space="preserve">an </w:t>
      </w:r>
      <w:r w:rsidR="00B07D80" w:rsidRPr="00C764DC">
        <w:t xml:space="preserve">alternative </w:t>
      </w:r>
      <w:r w:rsidR="00EF6511">
        <w:t>subjective wellbeing</w:t>
      </w:r>
      <w:r w:rsidR="00B07D80" w:rsidRPr="00C764DC">
        <w:t xml:space="preserve"> method for </w:t>
      </w:r>
      <w:r w:rsidR="00763979">
        <w:t xml:space="preserve">investigating </w:t>
      </w:r>
      <w:r w:rsidR="00B07D80" w:rsidRPr="00C764DC">
        <w:t>alcohol and wellbeing</w:t>
      </w:r>
      <w:r w:rsidR="00536712">
        <w:t xml:space="preserve">, using </w:t>
      </w:r>
      <w:r w:rsidR="00630440">
        <w:t xml:space="preserve">fixed effects </w:t>
      </w:r>
      <w:r w:rsidR="00763979">
        <w:t xml:space="preserve">analyses </w:t>
      </w:r>
      <w:r w:rsidR="00BD3F4F">
        <w:t xml:space="preserve">of </w:t>
      </w:r>
      <w:r w:rsidR="00630440">
        <w:t>the associations between drinking and wellbeing</w:t>
      </w:r>
      <w:r w:rsidR="00763979">
        <w:t xml:space="preserve"> </w:t>
      </w:r>
      <w:r w:rsidR="00BD3F4F">
        <w:t xml:space="preserve">within two different types of data. Study </w:t>
      </w:r>
      <w:r w:rsidR="00763979">
        <w:t>1</w:t>
      </w:r>
      <w:r w:rsidR="00BD3F4F">
        <w:t xml:space="preserve"> examines</w:t>
      </w:r>
      <w:r w:rsidR="00630440">
        <w:t xml:space="preserve"> wave-to-wave changes </w:t>
      </w:r>
      <w:r w:rsidR="00BD3F4F">
        <w:t xml:space="preserve">in life satisfaction and past-week alcohol consumption/alcohol problems (CAGE) </w:t>
      </w:r>
      <w:r w:rsidR="00763979">
        <w:t xml:space="preserve">from </w:t>
      </w:r>
      <w:r w:rsidR="00630440">
        <w:t xml:space="preserve">a </w:t>
      </w:r>
      <w:r w:rsidR="00E21C8A">
        <w:t xml:space="preserve">representative </w:t>
      </w:r>
      <w:r w:rsidR="00630440">
        <w:t xml:space="preserve">cohort </w:t>
      </w:r>
      <w:r w:rsidR="00BD3F4F">
        <w:t xml:space="preserve">of people born in Britain in 1970, utilising responses at ages 30, 34 and 42 (a sample size of 29,145 observations from 10,107 individuals).   Study 2 examines </w:t>
      </w:r>
      <w:r w:rsidR="00630440" w:rsidRPr="00C764DC">
        <w:t xml:space="preserve">moment-to-moment </w:t>
      </w:r>
      <w:r w:rsidR="00630440">
        <w:t xml:space="preserve">changes </w:t>
      </w:r>
      <w:r w:rsidR="00BD3F4F">
        <w:t xml:space="preserve">in happiness and drinking </w:t>
      </w:r>
      <w:r w:rsidR="00763979">
        <w:t xml:space="preserve">from </w:t>
      </w:r>
      <w:r w:rsidR="00BC2B4A">
        <w:t xml:space="preserve">an </w:t>
      </w:r>
      <w:r w:rsidR="00BD3F4F">
        <w:t>iPhone</w:t>
      </w:r>
      <w:r w:rsidR="00630440">
        <w:t>-based data</w:t>
      </w:r>
      <w:r w:rsidR="00BC2B4A">
        <w:t xml:space="preserve"> set</w:t>
      </w:r>
      <w:r w:rsidR="00BD3F4F">
        <w:t xml:space="preserve"> in Britain 2010-13</w:t>
      </w:r>
      <w:r w:rsidR="00E21C8A">
        <w:t>, which is innovative and large</w:t>
      </w:r>
      <w:r w:rsidR="00BD3F4F">
        <w:t xml:space="preserve"> (2,049,120 observations from 31,302 individuals)</w:t>
      </w:r>
      <w:r w:rsidR="00E21C8A">
        <w:t xml:space="preserve"> but unrepresentative</w:t>
      </w:r>
      <w:r w:rsidR="00B07D80" w:rsidRPr="00C764DC">
        <w:t>.</w:t>
      </w:r>
      <w:r w:rsidR="00BD3F4F">
        <w:t xml:space="preserve">  In Study 1 we find no </w:t>
      </w:r>
      <w:r w:rsidR="00B07D80" w:rsidRPr="00C764DC">
        <w:t>significant relationship between changing drinking levels</w:t>
      </w:r>
      <w:r w:rsidR="00763979">
        <w:t xml:space="preserve"> </w:t>
      </w:r>
      <w:r w:rsidR="00B07D80" w:rsidRPr="00C764DC">
        <w:t>and changing life satisfaction</w:t>
      </w:r>
      <w:r w:rsidR="00293B39">
        <w:t xml:space="preserve"> (p=0.20)</w:t>
      </w:r>
      <w:r w:rsidR="00B07D80" w:rsidRPr="00C764DC">
        <w:t>, but a negative association wi</w:t>
      </w:r>
      <w:r w:rsidR="00BD3F4F">
        <w:t xml:space="preserve">th developing drinking problems </w:t>
      </w:r>
      <w:r w:rsidR="00B07D80" w:rsidRPr="00C764DC">
        <w:t xml:space="preserve">(-0.18 points on a 0-10 scale; p=0.003). </w:t>
      </w:r>
      <w:r w:rsidR="00BD3F4F">
        <w:t xml:space="preserve">In contrast, Study </w:t>
      </w:r>
      <w:r w:rsidR="00B07D80" w:rsidRPr="00C764DC">
        <w:t>2</w:t>
      </w:r>
      <w:r w:rsidR="00BD3F4F">
        <w:t xml:space="preserve"> shows a </w:t>
      </w:r>
      <w:r w:rsidR="00B07D80" w:rsidRPr="00C764DC">
        <w:t xml:space="preserve">strong and consistent moment-to-moment relationship between happiness and drinking </w:t>
      </w:r>
      <w:r w:rsidR="00536712">
        <w:t xml:space="preserve">events </w:t>
      </w:r>
      <w:r w:rsidR="00B07D80" w:rsidRPr="00C764DC">
        <w:t>(+3.8</w:t>
      </w:r>
      <w:r w:rsidR="00B159D5">
        <w:t>8</w:t>
      </w:r>
      <w:r w:rsidR="00B07D80" w:rsidRPr="00C764DC">
        <w:t xml:space="preserve"> points on a 0-100 scale; p&lt;0.001)</w:t>
      </w:r>
      <w:r w:rsidR="00BD3F4F">
        <w:t xml:space="preserve">, although </w:t>
      </w:r>
      <w:r w:rsidR="003C175C">
        <w:t>associations beyond the moment in question are smaller and more inconsistent</w:t>
      </w:r>
      <w:r w:rsidR="00BD3F4F">
        <w:t>.  In conclusion, w</w:t>
      </w:r>
      <w:r w:rsidR="00485820">
        <w:t xml:space="preserve">hile </w:t>
      </w:r>
      <w:r w:rsidR="00E21C8A">
        <w:t>iPhone</w:t>
      </w:r>
      <w:r w:rsidR="0027595D">
        <w:t xml:space="preserve"> </w:t>
      </w:r>
      <w:r w:rsidR="00E21C8A">
        <w:t>users</w:t>
      </w:r>
      <w:r w:rsidR="00B07D80" w:rsidRPr="00C764DC">
        <w:t xml:space="preserve"> are happier </w:t>
      </w:r>
      <w:r w:rsidR="00CC78D6">
        <w:t xml:space="preserve">at the </w:t>
      </w:r>
      <w:r w:rsidR="00CC78D6" w:rsidRPr="000D5565">
        <w:rPr>
          <w:i/>
        </w:rPr>
        <w:t>moment</w:t>
      </w:r>
      <w:r w:rsidR="00CC78D6">
        <w:t xml:space="preserve"> of </w:t>
      </w:r>
      <w:r w:rsidR="00B07D80" w:rsidRPr="00C764DC">
        <w:t>drinking</w:t>
      </w:r>
      <w:r w:rsidR="00485820">
        <w:t xml:space="preserve">, there are only small overspills to </w:t>
      </w:r>
      <w:r w:rsidR="00485820" w:rsidRPr="00BD3F4F">
        <w:rPr>
          <w:i/>
        </w:rPr>
        <w:t>other</w:t>
      </w:r>
      <w:r w:rsidR="00485820">
        <w:t xml:space="preserve"> moments, and </w:t>
      </w:r>
      <w:r w:rsidR="00E21C8A">
        <w:t xml:space="preserve">among the wider population, </w:t>
      </w:r>
      <w:r w:rsidR="00485820">
        <w:t>changing d</w:t>
      </w:r>
      <w:r w:rsidR="00485820" w:rsidRPr="00C764DC">
        <w:t xml:space="preserve">rinking levels </w:t>
      </w:r>
      <w:r w:rsidR="002B56D3">
        <w:t xml:space="preserve">across </w:t>
      </w:r>
      <w:r w:rsidR="00485820">
        <w:t>several years</w:t>
      </w:r>
      <w:r w:rsidR="00485820" w:rsidRPr="00C764DC">
        <w:t xml:space="preserve"> are not associated with </w:t>
      </w:r>
      <w:r w:rsidR="00485820">
        <w:t xml:space="preserve">changing </w:t>
      </w:r>
      <w:r w:rsidR="00485820" w:rsidRPr="00C764DC">
        <w:t>life satisfaction</w:t>
      </w:r>
      <w:r w:rsidR="00B07D80" w:rsidRPr="00C764DC">
        <w:t xml:space="preserve">.  </w:t>
      </w:r>
      <w:r w:rsidR="00485820">
        <w:t xml:space="preserve">Furthermore, drinking problems are associated with lower life satisfaction.  </w:t>
      </w:r>
      <w:r w:rsidR="00B07D80" w:rsidRPr="00C764DC">
        <w:t xml:space="preserve">Simple accounts of the wellbeing impacts of alcohol policies are </w:t>
      </w:r>
      <w:r w:rsidR="00485820">
        <w:t xml:space="preserve">therefore </w:t>
      </w:r>
      <w:r w:rsidR="00B07D80" w:rsidRPr="00C764DC">
        <w:t>likely to be misleading</w:t>
      </w:r>
      <w:r w:rsidR="000C2EEE">
        <w:t xml:space="preserve">.  Policymakers must consider the complexity of different </w:t>
      </w:r>
      <w:r w:rsidR="00485820">
        <w:t xml:space="preserve">policy </w:t>
      </w:r>
      <w:r w:rsidR="000C2EEE">
        <w:t xml:space="preserve">impacts </w:t>
      </w:r>
      <w:r w:rsidR="00485820">
        <w:t>on</w:t>
      </w:r>
      <w:r w:rsidR="000C2EEE">
        <w:t xml:space="preserve"> different conceptions of ‘wellbeing’, </w:t>
      </w:r>
      <w:r w:rsidR="00485820">
        <w:t xml:space="preserve">over different time periods, </w:t>
      </w:r>
      <w:r w:rsidR="000C2EEE">
        <w:t xml:space="preserve">and </w:t>
      </w:r>
      <w:r w:rsidR="008D3A91">
        <w:t xml:space="preserve">among </w:t>
      </w:r>
      <w:r w:rsidR="00536712">
        <w:t xml:space="preserve">different types of </w:t>
      </w:r>
      <w:r w:rsidR="008D3A91">
        <w:t>drinkers</w:t>
      </w:r>
      <w:r w:rsidR="00536712">
        <w:t>.</w:t>
      </w:r>
      <w:r w:rsidR="008D3A91">
        <w:t xml:space="preserve"> </w:t>
      </w:r>
    </w:p>
    <w:p w14:paraId="2FAB8990" w14:textId="77777777" w:rsidR="00381703" w:rsidRPr="00381703" w:rsidRDefault="00381703" w:rsidP="00381703">
      <w:pPr>
        <w:spacing w:after="0"/>
        <w:rPr>
          <w:b/>
        </w:rPr>
      </w:pPr>
      <w:r w:rsidRPr="00381703">
        <w:rPr>
          <w:b/>
        </w:rPr>
        <w:t>Keywords</w:t>
      </w:r>
    </w:p>
    <w:p w14:paraId="1797E8E2" w14:textId="015BE7EE" w:rsidR="00381703" w:rsidRPr="0048142B" w:rsidRDefault="00381703" w:rsidP="00BD3F4F">
      <w:proofErr w:type="gramStart"/>
      <w:r>
        <w:lastRenderedPageBreak/>
        <w:t>subjective</w:t>
      </w:r>
      <w:proofErr w:type="gramEnd"/>
      <w:r>
        <w:t xml:space="preserve"> wellbeing, happiness, policy evaluation, longitudinal analysis; Britain</w:t>
      </w:r>
    </w:p>
    <w:p w14:paraId="117FEAF8" w14:textId="77777777" w:rsidR="00B07D80" w:rsidRDefault="00B07D80" w:rsidP="00504FE6">
      <w:pPr>
        <w:pStyle w:val="Heading1"/>
        <w:sectPr w:rsidR="00B07D80" w:rsidSect="00504FE6">
          <w:footerReference w:type="default" r:id="rId9"/>
          <w:pgSz w:w="11906" w:h="16838"/>
          <w:pgMar w:top="1440" w:right="1440" w:bottom="1440" w:left="1440" w:header="708" w:footer="708" w:gutter="0"/>
          <w:cols w:space="708"/>
          <w:docGrid w:linePitch="360"/>
        </w:sectPr>
      </w:pPr>
    </w:p>
    <w:p w14:paraId="7365DEF8" w14:textId="77777777" w:rsidR="00B07D80" w:rsidRDefault="00B07D80" w:rsidP="00504FE6">
      <w:pPr>
        <w:pStyle w:val="Heading1"/>
      </w:pPr>
      <w:r>
        <w:lastRenderedPageBreak/>
        <w:t>Introduction</w:t>
      </w:r>
    </w:p>
    <w:p w14:paraId="31016ED3" w14:textId="3ACACB6A" w:rsidR="005A6C2C" w:rsidRDefault="008F598C" w:rsidP="00504FE6">
      <w:r>
        <w:t xml:space="preserve">While alcohol </w:t>
      </w:r>
      <w:r w:rsidR="00A03B98">
        <w:t>can lower</w:t>
      </w:r>
      <w:r w:rsidR="00362A8A">
        <w:t xml:space="preserve"> wellbeing</w:t>
      </w:r>
      <w:r w:rsidR="00A03B98">
        <w:t xml:space="preserve"> </w:t>
      </w:r>
      <w:r>
        <w:t>– g</w:t>
      </w:r>
      <w:r w:rsidR="00B07D80">
        <w:t xml:space="preserve">lobally, alcohol is the fifth biggest risk factor for premature death and disability </w:t>
      </w:r>
      <w:r w:rsidR="002B15F0">
        <w:fldChar w:fldCharType="begin">
          <w:fldData xml:space="preserve">PEVuZE5vdGU+PENpdGU+PEF1dGhvcj5MaW08L0F1dGhvcj48WWVhcj4yMDEyPC9ZZWFyPjxSZWNO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</w:fldData>
        </w:fldChar>
      </w:r>
      <w:r w:rsidR="00A03B98">
        <w:instrText xml:space="preserve"> ADDIN EN.CITE </w:instrText>
      </w:r>
      <w:r w:rsidR="00A03B98">
        <w:fldChar w:fldCharType="begin">
          <w:fldData xml:space="preserve">PEVuZE5vdGU+PENpdGU+PEF1dGhvcj5MaW08L0F1dGhvcj48WWVhcj4yMDEyPC9ZZWFyPjxSZWNO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</w:fldData>
        </w:fldChar>
      </w:r>
      <w:r w:rsidR="00A03B98">
        <w:instrText xml:space="preserve"> ADDIN EN.CITE.DATA </w:instrText>
      </w:r>
      <w:r w:rsidR="00A03B98">
        <w:fldChar w:fldCharType="end"/>
      </w:r>
      <w:r w:rsidR="002B15F0">
        <w:fldChar w:fldCharType="separate"/>
      </w:r>
      <w:r w:rsidR="00A03B98">
        <w:rPr>
          <w:noProof/>
        </w:rPr>
        <w:t>(Lim et al, 2012)</w:t>
      </w:r>
      <w:r w:rsidR="002B15F0">
        <w:fldChar w:fldCharType="end"/>
      </w:r>
      <w:r w:rsidR="00B07D80">
        <w:t xml:space="preserve">, as well as having a contributing role to a range of social problems and economic costs </w:t>
      </w:r>
      <w:r w:rsidR="00B07D80" w:rsidRPr="004327E6">
        <w:rPr>
          <w:color w:val="FF0000"/>
        </w:rPr>
        <w:t>(</w:t>
      </w:r>
      <w:r w:rsidR="00C15E87">
        <w:rPr>
          <w:color w:val="FF0000"/>
        </w:rPr>
        <w:t>ANONYMOUS 2006</w:t>
      </w:r>
      <w:r w:rsidR="00B07D80" w:rsidRPr="004327E6">
        <w:rPr>
          <w:color w:val="FF0000"/>
        </w:rPr>
        <w:t>)</w:t>
      </w:r>
      <w:r>
        <w:rPr>
          <w:color w:val="FF0000"/>
        </w:rPr>
        <w:t xml:space="preserve"> </w:t>
      </w:r>
      <w:r w:rsidRPr="00362A8A">
        <w:t xml:space="preserve">– it is </w:t>
      </w:r>
      <w:r>
        <w:t xml:space="preserve">also </w:t>
      </w:r>
      <w:r w:rsidR="00B07D80">
        <w:t xml:space="preserve">clearly a source of </w:t>
      </w:r>
      <w:r>
        <w:t xml:space="preserve">pleasure.  However, there are </w:t>
      </w:r>
      <w:r>
        <w:rPr>
          <w:noProof/>
        </w:rPr>
        <w:t>few empirical studies of</w:t>
      </w:r>
      <w:r w:rsidR="00D86179">
        <w:rPr>
          <w:noProof/>
        </w:rPr>
        <w:t xml:space="preserve"> </w:t>
      </w:r>
      <w:r>
        <w:rPr>
          <w:noProof/>
        </w:rPr>
        <w:t xml:space="preserve"> link</w:t>
      </w:r>
      <w:r w:rsidR="00CB6D25">
        <w:rPr>
          <w:noProof/>
        </w:rPr>
        <w:t>s</w:t>
      </w:r>
      <w:r>
        <w:rPr>
          <w:noProof/>
        </w:rPr>
        <w:t xml:space="preserve"> between </w:t>
      </w:r>
      <w:r>
        <w:t xml:space="preserve">wellbeing and alcohol (see below), and almost no academic discussion of the implications for policy </w:t>
      </w:r>
      <w:r>
        <w:rPr>
          <w:noProof/>
        </w:rPr>
        <w:fldChar w:fldCharType="begin">
          <w:fldData xml:space="preserve">PEVuZE5vdGU+PENpdGU+PEF1dGhvcj5Sb29tPC9BdXRob3I+PFllYXI+MjAwMDwvWWVhcj48UmVj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</w:fldData>
        </w:fldChar>
      </w:r>
      <w:r>
        <w:rPr>
          <w:noProof/>
        </w:rPr>
        <w:instrText xml:space="preserve"> ADDIN EN.CITE </w:instrText>
      </w:r>
      <w:r>
        <w:rPr>
          <w:noProof/>
        </w:rPr>
        <w:fldChar w:fldCharType="begin">
          <w:fldData xml:space="preserve">PEVuZE5vdGU+PENpdGU+PEF1dGhvcj5Sb29tPC9BdXRob3I+PFllYXI+MjAwMDwvWWVhcj48UmVj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rare exceptions being Keane, 2009; Room, 2000)</w:t>
      </w:r>
      <w:r>
        <w:rPr>
          <w:noProof/>
        </w:rPr>
        <w:fldChar w:fldCharType="end"/>
      </w:r>
      <w:r>
        <w:t xml:space="preserve">.  </w:t>
      </w:r>
    </w:p>
    <w:p w14:paraId="30CDE792" w14:textId="59EA3723" w:rsidR="00B07D80" w:rsidRDefault="00CB6D25" w:rsidP="00504FE6">
      <w:r>
        <w:t xml:space="preserve">This lack of evidence is an obstacle to developing evidence-based alcohol policies.  </w:t>
      </w:r>
      <w:r w:rsidR="005A6C2C">
        <w:t xml:space="preserve">The main existing approach for looking at the wellbeing impacts of drinking is the ‘consumer surplus’ approach – but the naïve form that </w:t>
      </w:r>
      <w:r>
        <w:t>ha</w:t>
      </w:r>
      <w:r w:rsidR="005A6C2C">
        <w:t xml:space="preserve">s </w:t>
      </w:r>
      <w:r>
        <w:t xml:space="preserve">sometimes been </w:t>
      </w:r>
      <w:r w:rsidR="005A6C2C">
        <w:t xml:space="preserve">used by policymakers is based on flawed assumptions that produce large overestimates of </w:t>
      </w:r>
      <w:r w:rsidR="00D86179">
        <w:t xml:space="preserve">the </w:t>
      </w:r>
      <w:r w:rsidR="005A6C2C">
        <w:t xml:space="preserve">positive wellbeing impacts of drinking while largely ignoring negative wellbeing impacts (see below).  </w:t>
      </w:r>
      <w:r w:rsidR="00B07D80">
        <w:t xml:space="preserve">For example, </w:t>
      </w:r>
      <w:r w:rsidR="00D86179">
        <w:t xml:space="preserve">in relation to </w:t>
      </w:r>
      <w:r w:rsidR="00B07D80">
        <w:t xml:space="preserve">recent UK Department of Health proposals to introduce minimum unit pricing, the Treasury </w:t>
      </w:r>
      <w:r w:rsidR="00362A8A">
        <w:t xml:space="preserve">conducted an </w:t>
      </w:r>
      <w:r w:rsidR="00B07D80">
        <w:t xml:space="preserve">impact assessment </w:t>
      </w:r>
      <w:r w:rsidR="00362A8A">
        <w:t xml:space="preserve">using this </w:t>
      </w:r>
      <w:r w:rsidR="00B07D80">
        <w:t>approach,</w:t>
      </w:r>
      <w:r w:rsidR="00B07D80" w:rsidRPr="00166B02">
        <w:t xml:space="preserve"> </w:t>
      </w:r>
      <w:r w:rsidR="00B07D80">
        <w:t>and found that the costs of minimum pricing</w:t>
      </w:r>
      <w:r w:rsidR="00D56019">
        <w:t xml:space="preserve"> (via a loss of positive wellbeing)</w:t>
      </w:r>
      <w:r w:rsidR="00B07D80">
        <w:t xml:space="preserve"> outweighed its benefits</w:t>
      </w:r>
      <w:r w:rsidR="00362A8A">
        <w:t>, temporarily halting the policy until a critical note</w:t>
      </w:r>
      <w:r w:rsidR="00D86179">
        <w:t xml:space="preserve"> was received</w:t>
      </w:r>
      <w:r w:rsidR="00362A8A">
        <w:t xml:space="preserve"> from outside experts</w:t>
      </w:r>
      <w:r w:rsidR="00B07D80">
        <w:t xml:space="preserve">. </w:t>
      </w:r>
    </w:p>
    <w:p w14:paraId="6639ABB8" w14:textId="1E7BA456" w:rsidR="00B07D80" w:rsidRDefault="005A6C2C" w:rsidP="005A6C2C">
      <w:r>
        <w:t xml:space="preserve">Conversely, other studies estimate the negative wellbeing impacts of drinking while ignoring any positive impacts.  </w:t>
      </w:r>
      <w:r w:rsidR="000306A2">
        <w:t xml:space="preserve">Recent </w:t>
      </w:r>
      <w:r>
        <w:t xml:space="preserve">studies have found new ways to value negative wellbeing impacts of alcohol, including </w:t>
      </w:r>
      <w:r w:rsidR="00B07D80">
        <w:t xml:space="preserve">wellbeing-related ‘harms to others’ </w:t>
      </w:r>
      <w:r w:rsidR="002B15F0">
        <w:fldChar w:fldCharType="begin"/>
      </w:r>
      <w:r w:rsidR="00DF7C6A">
        <w:instrText xml:space="preserve"> ADDIN EN.CITE &lt;EndNote&gt;&lt;Cite&gt;&lt;Author&gt;Laslett&lt;/Author&gt;&lt;Year&gt;2010&lt;/Year&gt;&lt;RecNum&gt;2209&lt;/RecNum&gt;&lt;DisplayText&gt;(Johansson et al., 2006; Laslett et al., 2010)&lt;/DisplayText&gt;&lt;record&gt;&lt;rec-number&gt;2209&lt;/rec-number&gt;&lt;foreign-keys&gt;&lt;key app="EN" db-id="sttprxrp6925duet9e6pf2zo2drwvda5wf02" timestamp="1406203894"&gt;2209&lt;/key&gt;&lt;/foreign-keys&gt;&lt;ref-type name="Report"&gt;27&lt;/ref-type&gt;&lt;contributors&gt;&lt;authors&gt;&lt;author&gt;Anne-Marie Laslett&lt;/author&gt;&lt;author&gt;Paul Catalano&lt;/author&gt;&lt;author&gt;Tanya Chikritzhs&lt;/author&gt;&lt;author&gt;Caroline Dale&lt;/author&gt;&lt;author&gt;Christopher Doran&lt;/author&gt;&lt;author&gt;Jason Ferris&lt;/author&gt;&lt;author&gt;Thameemul (Ansari) Jainullabudeen&lt;/author&gt;&lt;author&gt;Michael Livingston&lt;/author&gt;&lt;author&gt;Sharon Matthews&lt;/author&gt;&lt;author&gt;Janette Mugavin&lt;/author&gt;&lt;author&gt;Robin Room&lt;/author&gt;&lt;author&gt;Morgan Schlotterlein&lt;/author&gt;&lt;author&gt;Claire Wilkinson&lt;/author&gt;&lt;/authors&gt;&lt;/contributors&gt;&lt;titles&gt;&lt;title&gt;The range and magnitude of alcohol&amp;apos;s harm to others&lt;/title&gt;&lt;/titles&gt;&lt;dates&gt;&lt;year&gt;2010&lt;/year&gt;&lt;/dates&gt;&lt;pub-location&gt;Deakin West, ACT&lt;/pub-location&gt;&lt;publisher&gt;Alcohol Education and Rehabilitation Foundation&lt;/publisher&gt;&lt;urls&gt;&lt;/urls&gt;&lt;/record&gt;&lt;/Cite&gt;&lt;Cite&gt;&lt;Author&gt;Johansson&lt;/Author&gt;&lt;Year&gt;2006&lt;/Year&gt;&lt;RecNum&gt;1864&lt;/RecNum&gt;&lt;record&gt;&lt;rec-number&gt;1864&lt;/rec-number&gt;&lt;foreign-keys&gt;&lt;key app="EN" db-id="sttprxrp6925duet9e6pf2zo2drwvda5wf02" timestamp="0"&gt;1864&lt;/key&gt;&lt;/foreign-keys&gt;&lt;ref-type name="Report"&gt;27&lt;/ref-type&gt;&lt;contributors&gt;&lt;authors&gt;&lt;author&gt;Johansson,P&lt;/author&gt;&lt;author&gt;Jarl, J.&lt;/author&gt;&lt;author&gt;Eriksson, A.&lt;/author&gt;&lt;author&gt;Eriksson,M&lt;/author&gt;&lt;author&gt;Gerdtham,U-G&lt;/author&gt;&lt;author&gt;Hemstrom, O&lt;/author&gt;&lt;author&gt;Hradilova Selin, K.&lt;/author&gt;&lt;author&gt;Lenke, L.&lt;/author&gt;&lt;author&gt;Ramstedt, M.&lt;/author&gt;&lt;author&gt;Room, R&lt;/author&gt;&lt;/authors&gt;&lt;/contributors&gt;&lt;titles&gt;&lt;title&gt;The social costs of alcohol in Sweden 2002&lt;/title&gt;&lt;secondary-title&gt;SoRAD Rapportserie, nr 36&lt;/secondary-title&gt;&lt;/titles&gt;&lt;dates&gt;&lt;year&gt;2006&lt;/year&gt;&lt;/dates&gt;&lt;pub-location&gt;Stockholm&lt;/pub-location&gt;&lt;publisher&gt;Stockholms Universitet, SoRAD&lt;/publisher&gt;&lt;urls&gt;&lt;/urls&gt;&lt;/record&gt;&lt;/Cite&gt;&lt;/EndNote&gt;</w:instrText>
      </w:r>
      <w:r w:rsidR="002B15F0">
        <w:fldChar w:fldCharType="separate"/>
      </w:r>
      <w:r w:rsidR="00DF7C6A">
        <w:rPr>
          <w:noProof/>
        </w:rPr>
        <w:t>(Johansson et al., 2006; Laslett et al., 2010)</w:t>
      </w:r>
      <w:r w:rsidR="002B15F0">
        <w:fldChar w:fldCharType="end"/>
      </w:r>
      <w:r w:rsidR="003C175C">
        <w:t xml:space="preserve">, and </w:t>
      </w:r>
      <w:r w:rsidR="00673BFD">
        <w:t xml:space="preserve">reduced </w:t>
      </w:r>
      <w:r w:rsidR="00B07D80">
        <w:t xml:space="preserve">health-related quality-of-life </w:t>
      </w:r>
      <w:r w:rsidR="00AF6965">
        <w:t xml:space="preserve">among </w:t>
      </w:r>
      <w:r w:rsidR="00B07D80">
        <w:t>people with an alcohol use disorder</w:t>
      </w:r>
      <w:r w:rsidR="003C175C">
        <w:t xml:space="preserve"> </w:t>
      </w:r>
      <w:r w:rsidR="002B15F0">
        <w:rPr>
          <w:noProof/>
        </w:rPr>
        <w:fldChar w:fldCharType="begin"/>
      </w:r>
      <w:r w:rsidR="003C175C">
        <w:rPr>
          <w:noProof/>
        </w:rPr>
        <w:instrText xml:space="preserve"> ADDIN EN.CITE &lt;EndNote&gt;&lt;Cite&gt;&lt;Author&gt;Johansson&lt;/Author&gt;&lt;Year&gt;2006&lt;/Year&gt;&lt;RecNum&gt;1864&lt;/RecNum&gt;&lt;DisplayText&gt;(Johansson et al., 2006)&lt;/DisplayText&gt;&lt;record&gt;&lt;rec-number&gt;1864&lt;/rec-number&gt;&lt;foreign-keys&gt;&lt;key app="EN" db-id="sttprxrp6925duet9e6pf2zo2drwvda5wf02" timestamp="0"&gt;1864&lt;/key&gt;&lt;/foreign-keys&gt;&lt;ref-type name="Report"&gt;27&lt;/ref-type&gt;&lt;contributors&gt;&lt;authors&gt;&lt;author&gt;Johansson,P&lt;/author&gt;&lt;author&gt;Jarl, J.&lt;/author&gt;&lt;author&gt;Eriksson, A.&lt;/author&gt;&lt;author&gt;Eriksson,M&lt;/author&gt;&lt;author&gt;Gerdtham,U-G&lt;/author&gt;&lt;author&gt;Hemstrom, O&lt;/author&gt;&lt;author&gt;Hradilova Selin, K.&lt;/author&gt;&lt;author&gt;Lenke, L.&lt;/author&gt;&lt;author&gt;Ramstedt, M.&lt;/author&gt;&lt;author&gt;Room, R&lt;/author&gt;&lt;/authors&gt;&lt;/contributors&gt;&lt;titles&gt;&lt;title&gt;The social costs of alcohol in Sweden 2002&lt;/title&gt;&lt;secondary-title&gt;SoRAD Rapportserie, nr 36&lt;/secondary-title&gt;&lt;/titles&gt;&lt;dates&gt;&lt;year&gt;2006&lt;/year&gt;&lt;/dates&gt;&lt;pub-location&gt;Stockholm&lt;/pub-location&gt;&lt;publisher&gt;Stockholms Universitet, SoRAD&lt;/publisher&gt;&lt;urls&gt;&lt;/urls&gt;&lt;/record&gt;&lt;/Cite&gt;&lt;/EndNote&gt;</w:instrText>
      </w:r>
      <w:r w:rsidR="002B15F0">
        <w:rPr>
          <w:noProof/>
        </w:rPr>
        <w:fldChar w:fldCharType="separate"/>
      </w:r>
      <w:r w:rsidR="003C175C">
        <w:rPr>
          <w:noProof/>
        </w:rPr>
        <w:t>(Johansson et al., 2006)</w:t>
      </w:r>
      <w:r w:rsidR="002B15F0">
        <w:rPr>
          <w:noProof/>
        </w:rPr>
        <w:fldChar w:fldCharType="end"/>
      </w:r>
      <w:r w:rsidR="00B07D80">
        <w:t xml:space="preserve">. </w:t>
      </w:r>
      <w:r>
        <w:t>However, positive wellbeing impacts are barely mentioned</w:t>
      </w:r>
      <w:r w:rsidRPr="00C60524">
        <w:t>.</w:t>
      </w:r>
      <w:r>
        <w:t xml:space="preserve">  </w:t>
      </w:r>
      <w:r w:rsidR="00E65B66">
        <w:t>For example, t</w:t>
      </w:r>
      <w:r w:rsidR="00B07D80">
        <w:t xml:space="preserve">he </w:t>
      </w:r>
      <w:r w:rsidR="0036714E">
        <w:t xml:space="preserve">leading </w:t>
      </w:r>
      <w:r w:rsidR="0036714E">
        <w:rPr>
          <w:i/>
        </w:rPr>
        <w:t xml:space="preserve">ex ante </w:t>
      </w:r>
      <w:r w:rsidR="0036714E">
        <w:t xml:space="preserve">impact assessment of alcohol policies, the </w:t>
      </w:r>
      <w:r w:rsidR="00B07D80">
        <w:t>Sheffield Alcohol Policy Model</w:t>
      </w:r>
      <w:r w:rsidR="0036714E">
        <w:t>,</w:t>
      </w:r>
      <w:r w:rsidR="00B07D80">
        <w:t xml:space="preserve"> estimates that a 50p minimum price in Britain would lead to wellbeing benefits worth more than £2bn over 10 years </w:t>
      </w:r>
      <w:r w:rsidR="002B15F0">
        <w:fldChar w:fldCharType="begin"/>
      </w:r>
      <w:r w:rsidR="00DF7C6A">
        <w:instrText xml:space="preserve"> ADDIN EN.CITE &lt;EndNote&gt;&lt;Cite&gt;&lt;Author&gt;Purshouse&lt;/Author&gt;&lt;Year&gt;2009&lt;/Year&gt;&lt;RecNum&gt;2163&lt;/RecNum&gt;&lt;Suffix&gt;`, p112&lt;/Suffix&gt;&lt;DisplayText&gt;(Purshouse et al., 2009, p112)&lt;/DisplayText&gt;&lt;record&gt;&lt;rec-number&gt;2163&lt;/rec-number&gt;&lt;foreign-keys&gt;&lt;key app="EN" db-id="sttprxrp6925duet9e6pf2zo2drwvda5wf02" timestamp="1399290455"&gt;2163&lt;/key&gt;&lt;/foreign-keys&gt;&lt;ref-type name="Report"&gt;27&lt;/ref-type&gt;&lt;contributors&gt;&lt;authors&gt;&lt;author&gt;Robin Purshouse&lt;/author&gt;&lt;author&gt;Alan Brennan&lt;/author&gt;&lt;author&gt;Nick Latimer&lt;/author&gt;&lt;author&gt;Yang Meng&lt;/author&gt;&lt;author&gt;Rachid Rafia&lt;/author&gt;&lt;author&gt;Rachel Jackson&lt;/author&gt;&lt;author&gt;Petra Meier&lt;/author&gt;&lt;/authors&gt;&lt;/contributors&gt;&lt;titles&gt;&lt;title&gt;Modelling to assess the effectiveness and cost-effectiveness of public health related strategies and interventions to reduce alcohol attributable harm in England using the Sheffield Alcohol Policy Model version 2.0&lt;/title&gt;&lt;/titles&gt;&lt;dates&gt;&lt;year&gt;2009&lt;/year&gt;&lt;/dates&gt;&lt;pub-location&gt;Sheffield&lt;/pub-location&gt;&lt;publisher&gt;Report to the NICE Public Health Programme Development Group&lt;/publisher&gt;&lt;urls&gt;&lt;/urls&gt;&lt;/record&gt;&lt;/Cite&gt;&lt;/EndNote&gt;</w:instrText>
      </w:r>
      <w:r w:rsidR="002B15F0">
        <w:fldChar w:fldCharType="separate"/>
      </w:r>
      <w:r w:rsidR="00DF7C6A">
        <w:rPr>
          <w:noProof/>
        </w:rPr>
        <w:t>(Purshouse et al., 2009, p112)</w:t>
      </w:r>
      <w:r w:rsidR="002B15F0">
        <w:fldChar w:fldCharType="end"/>
      </w:r>
      <w:r>
        <w:t xml:space="preserve">, </w:t>
      </w:r>
      <w:r w:rsidR="00362A8A">
        <w:t>while ignoring</w:t>
      </w:r>
      <w:r>
        <w:t xml:space="preserve"> positive wellbeing impacts</w:t>
      </w:r>
      <w:r w:rsidR="00B07D80">
        <w:t xml:space="preserve">. </w:t>
      </w:r>
    </w:p>
    <w:p w14:paraId="4D7DB052" w14:textId="70F7D9F6" w:rsidR="00B07D80" w:rsidRDefault="0036714E" w:rsidP="00504FE6">
      <w:r>
        <w:t xml:space="preserve">A new direction </w:t>
      </w:r>
      <w:r w:rsidR="00A03B98">
        <w:t xml:space="preserve">is </w:t>
      </w:r>
      <w:r>
        <w:t>necessary to contribute to evidence-informed policy.  T</w:t>
      </w:r>
      <w:r w:rsidR="00B07D80">
        <w:t xml:space="preserve">his paper </w:t>
      </w:r>
      <w:r>
        <w:t xml:space="preserve">therefore </w:t>
      </w:r>
      <w:r w:rsidR="00881FBC">
        <w:t>outlin</w:t>
      </w:r>
      <w:r w:rsidR="00E65B66">
        <w:t>es</w:t>
      </w:r>
      <w:r w:rsidR="00881FBC">
        <w:t xml:space="preserve"> </w:t>
      </w:r>
      <w:r w:rsidR="00B07D80">
        <w:t>an alternative ‘empirical wellbeing’ approach</w:t>
      </w:r>
      <w:r w:rsidR="00E65B66">
        <w:t xml:space="preserve"> </w:t>
      </w:r>
      <w:r w:rsidR="00D86179">
        <w:t>to</w:t>
      </w:r>
      <w:r w:rsidR="00E65B66">
        <w:t xml:space="preserve"> looking at the link between alcohol and wellbeing</w:t>
      </w:r>
      <w:r w:rsidR="00B07D80">
        <w:t xml:space="preserve">, </w:t>
      </w:r>
      <w:r w:rsidR="00881FBC">
        <w:lastRenderedPageBreak/>
        <w:t xml:space="preserve">and </w:t>
      </w:r>
      <w:r>
        <w:t xml:space="preserve">presents the results of the approach </w:t>
      </w:r>
      <w:r w:rsidR="00D86179">
        <w:t>applied to</w:t>
      </w:r>
      <w:r>
        <w:t xml:space="preserve"> a nationally representative cohort study </w:t>
      </w:r>
      <w:r w:rsidR="00A03B98">
        <w:t xml:space="preserve">(Study 1) </w:t>
      </w:r>
      <w:r>
        <w:t xml:space="preserve">and </w:t>
      </w:r>
      <w:r w:rsidR="00D86179">
        <w:t>a</w:t>
      </w:r>
      <w:r>
        <w:t>n innovative smartphone-based data</w:t>
      </w:r>
      <w:r w:rsidR="00D86179">
        <w:t xml:space="preserve"> set</w:t>
      </w:r>
      <w:r w:rsidR="00A03B98">
        <w:t xml:space="preserve"> (Study 2)</w:t>
      </w:r>
      <w:r w:rsidR="00673BFD">
        <w:t xml:space="preserve">.  </w:t>
      </w:r>
    </w:p>
    <w:p w14:paraId="08065A7A" w14:textId="77F35BC0" w:rsidR="000D25E5" w:rsidRDefault="000D25E5" w:rsidP="000D25E5">
      <w:pPr>
        <w:pStyle w:val="Heading2"/>
      </w:pPr>
      <w:r>
        <w:t>Methods for estimating wellbeing impacts</w:t>
      </w:r>
    </w:p>
    <w:p w14:paraId="622AF85C" w14:textId="77777777" w:rsidR="00B07D80" w:rsidRDefault="00B07D80" w:rsidP="00504FE6">
      <w:pPr>
        <w:pStyle w:val="Heading3"/>
      </w:pPr>
      <w:r>
        <w:t>Consumer surplus method</w:t>
      </w:r>
    </w:p>
    <w:p w14:paraId="2586D962" w14:textId="37D78438" w:rsidR="00B07D80" w:rsidRDefault="00B07D80" w:rsidP="00504FE6">
      <w:r>
        <w:t xml:space="preserve">To the extent that previous studies have estimated </w:t>
      </w:r>
      <w:r w:rsidR="0036714E">
        <w:t xml:space="preserve">anything beyond purely negative </w:t>
      </w:r>
      <w:r>
        <w:t>wellbeing impact</w:t>
      </w:r>
      <w:r w:rsidR="0036714E">
        <w:t>s</w:t>
      </w:r>
      <w:r>
        <w:t xml:space="preserve"> of alcohol, they have used </w:t>
      </w:r>
      <w:r w:rsidR="00AF6965">
        <w:t xml:space="preserve">a naïve version </w:t>
      </w:r>
      <w:r>
        <w:t xml:space="preserve">of ‘consumer surplus’ </w:t>
      </w:r>
      <w:r w:rsidR="002B15F0">
        <w:fldChar w:fldCharType="begin"/>
      </w:r>
      <w:r w:rsidR="00DF7C6A">
        <w:instrText xml:space="preserve"> ADDIN EN.CITE &lt;EndNote&gt;&lt;Cite&gt;&lt;Author&gt;Aslam&lt;/Author&gt;&lt;Year&gt;2003&lt;/Year&gt;&lt;RecNum&gt;44&lt;/RecNum&gt;&lt;DisplayText&gt;(Aslam et al., 2003; cebr, 2009)&lt;/DisplayText&gt;&lt;record&gt;&lt;rec-number&gt;44&lt;/rec-number&gt;&lt;foreign-keys&gt;&lt;key app="EN" db-id="sttprxrp6925duet9e6pf2zo2drwvda5wf02" timestamp="0"&gt;44&lt;/key&gt;&lt;/foreign-keys&gt;&lt;ref-type name="Web Page"&gt;12&lt;/ref-type&gt;&lt;contributors&gt;&lt;authors&gt;&lt;author&gt;Aslam, S.&lt;/author&gt;&lt;author&gt;Barham, L.&lt;/author&gt;&lt;author&gt;Bramley-Harker, E.&lt;/author&gt;&lt;author&gt;Dodgson, J.&lt;/author&gt;&lt;author&gt;Spackman, M.&lt;/author&gt;&lt;/authors&gt;&lt;/contributors&gt;&lt;titles&gt;&lt;title&gt;Alcohol in London: a cost-benefit analysis&lt;/title&gt;&lt;/titles&gt;&lt;volume&gt;Archived by WebCite® at http://www.webcitation.org/6X4NS2DvP&lt;/volume&gt;&lt;keywords&gt;&lt;keyword&gt;social cost&lt;/keyword&gt;&lt;keyword&gt;UK&lt;/keyword&gt;&lt;/keywords&gt;&lt;dates&gt;&lt;year&gt;2003&lt;/year&gt;&lt;/dates&gt;&lt;pub-location&gt;London, UK&lt;/pub-location&gt;&lt;publisher&gt;A Final Report for the Greater London Authority Prepared by NERA&lt;/publisher&gt;&lt;accession-num&gt;6375&lt;/accession-num&gt;&lt;urls&gt;&lt;related-urls&gt;&lt;url&gt;http://www.london.gov.uk/mayor/health/drugs_and_alcohol/docs/cost_benefit_alcohol.pdf   &lt;/url&gt;&lt;/related-urls&gt;&lt;/urls&gt;&lt;/record&gt;&lt;/Cite&gt;&lt;Cite&gt;&lt;Author&gt;cebr&lt;/Author&gt;&lt;Year&gt;2009&lt;/Year&gt;&lt;RecNum&gt;2001&lt;/RecNum&gt;&lt;record&gt;&lt;rec-number&gt;2001&lt;/rec-number&gt;&lt;foreign-keys&gt;&lt;key app="EN" db-id="sttprxrp6925duet9e6pf2zo2drwvda5wf02" timestamp="0"&gt;2001&lt;/key&gt;&lt;/foreign-keys&gt;&lt;ref-type name="Web Page"&gt;12&lt;/ref-type&gt;&lt;contributors&gt;&lt;authors&gt;&lt;author&gt;cebr&lt;/author&gt;&lt;/authors&gt;&lt;/contributors&gt;&lt;titles&gt;&lt;title&gt;Minimum Alcohol Pricing: a targeted measure?&lt;/title&gt;&lt;/titles&gt;&lt;volume&gt;Archived by WebCite® at http://www.webcitation.org/6XIZxIHHr&lt;/volume&gt;&lt;dates&gt;&lt;year&gt;2009&lt;/year&gt;&lt;/dates&gt;&lt;pub-location&gt;London&lt;/pub-location&gt;&lt;publisher&gt;centre for economics and business research ltd for SAB Miller plc&lt;/publisher&gt;&lt;urls&gt;&lt;/urls&gt;&lt;/record&gt;&lt;/Cite&gt;&lt;/EndNote&gt;</w:instrText>
      </w:r>
      <w:r w:rsidR="002B15F0">
        <w:fldChar w:fldCharType="separate"/>
      </w:r>
      <w:r w:rsidR="00DF7C6A">
        <w:rPr>
          <w:noProof/>
        </w:rPr>
        <w:t>(Aslam et al., 2003; cebr, 2009)</w:t>
      </w:r>
      <w:r w:rsidR="002B15F0">
        <w:fldChar w:fldCharType="end"/>
      </w:r>
      <w:r>
        <w:t>.  This starts from the assumption that consumers receive benefits to their individual welfare – ‘utility’ – from drinking that are at least as large as the money they spend.  Crucially, they also receive a ‘surplus’ of utility beyond what they pay</w:t>
      </w:r>
      <w:r w:rsidR="000D25E5">
        <w:t xml:space="preserve"> – i.e. </w:t>
      </w:r>
      <w:r>
        <w:t xml:space="preserve">the money that they would have </w:t>
      </w:r>
      <w:r w:rsidR="00D86179">
        <w:t xml:space="preserve">been willing to pay </w:t>
      </w:r>
      <w:r>
        <w:t>for that drink if the price was raised</w:t>
      </w:r>
      <w:r w:rsidR="005A29CC">
        <w:t xml:space="preserve"> – which </w:t>
      </w:r>
      <w:r>
        <w:t xml:space="preserve">has been argued to be a measure of the ‘pleasure of drinking’ </w:t>
      </w:r>
      <w:r w:rsidR="002B15F0">
        <w:fldChar w:fldCharType="begin"/>
      </w:r>
      <w:r w:rsidR="003C175C">
        <w:instrText xml:space="preserve"> ADDIN EN.CITE &lt;EndNote&gt;&lt;Cite&gt;&lt;Author&gt;Aslam&lt;/Author&gt;&lt;Year&gt;2003&lt;/Year&gt;&lt;RecNum&gt;44&lt;/RecNum&gt;&lt;Suffix&gt;:35&lt;/Suffix&gt;&lt;DisplayText&gt;(Aslam et al., 2003:35)&lt;/DisplayText&gt;&lt;record&gt;&lt;rec-number&gt;44&lt;/rec-number&gt;&lt;foreign-keys&gt;&lt;key app="EN" db-id="sttprxrp6925duet9e6pf2zo2drwvda5wf02" timestamp="0"&gt;44&lt;/key&gt;&lt;/foreign-keys&gt;&lt;ref-type name="Web Page"&gt;12&lt;/ref-type&gt;&lt;contributors&gt;&lt;authors&gt;&lt;author&gt;Aslam, S.&lt;/author&gt;&lt;author&gt;Barham, L.&lt;/author&gt;&lt;author&gt;Bramley-Harker, E.&lt;/author&gt;&lt;author&gt;Dodgson, J.&lt;/author&gt;&lt;author&gt;Spackman, M.&lt;/author&gt;&lt;/authors&gt;&lt;/contributors&gt;&lt;titles&gt;&lt;title&gt;Alcohol in London: a cost-benefit analysis&lt;/title&gt;&lt;/titles&gt;&lt;volume&gt;Archived by WebCite® at http://www.webcitation.org/6X4NS2DvP&lt;/volume&gt;&lt;keywords&gt;&lt;keyword&gt;social cost&lt;/keyword&gt;&lt;keyword&gt;UK&lt;/keyword&gt;&lt;/keywords&gt;&lt;dates&gt;&lt;year&gt;2003&lt;/year&gt;&lt;/dates&gt;&lt;pub-location&gt;London, UK&lt;/pub-location&gt;&lt;publisher&gt;A Final Report for the Greater London Authority Prepared by NERA&lt;/publisher&gt;&lt;accession-num&gt;6375&lt;/accession-num&gt;&lt;urls&gt;&lt;related-urls&gt;&lt;url&gt;http://www.london.gov.uk/mayor/health/drugs_and_alcohol/docs/cost_benefit_alcohol.pdf   &lt;/url&gt;&lt;/related-urls&gt;&lt;/urls&gt;&lt;/record&gt;&lt;/Cite&gt;&lt;/EndNote&gt;</w:instrText>
      </w:r>
      <w:r w:rsidR="002B15F0">
        <w:fldChar w:fldCharType="separate"/>
      </w:r>
      <w:r w:rsidR="003C175C">
        <w:rPr>
          <w:noProof/>
        </w:rPr>
        <w:t>(Aslam et al., 2003:35)</w:t>
      </w:r>
      <w:r w:rsidR="002B15F0">
        <w:fldChar w:fldCharType="end"/>
      </w:r>
      <w:r>
        <w:t>.</w:t>
      </w:r>
    </w:p>
    <w:p w14:paraId="414E5706" w14:textId="245945F8" w:rsidR="00B07D80" w:rsidRDefault="00B07D80" w:rsidP="00504FE6">
      <w:r>
        <w:t xml:space="preserve">The implication is that </w:t>
      </w:r>
      <w:r w:rsidR="001811DB">
        <w:t>involuntary (</w:t>
      </w:r>
      <w:r>
        <w:t>polic</w:t>
      </w:r>
      <w:r w:rsidR="00362A8A">
        <w:t>y-induced)</w:t>
      </w:r>
      <w:r>
        <w:t xml:space="preserve"> reduc</w:t>
      </w:r>
      <w:r w:rsidR="001811DB">
        <w:t>tions in</w:t>
      </w:r>
      <w:r>
        <w:t xml:space="preserve"> alcohol consumption will reduce wellbeing</w:t>
      </w:r>
      <w:r w:rsidR="000D25E5">
        <w:t>, in two ways</w:t>
      </w:r>
      <w:r>
        <w:t>:</w:t>
      </w:r>
    </w:p>
    <w:p w14:paraId="756D5386" w14:textId="48951895" w:rsidR="00B07D80" w:rsidRDefault="00B07D80" w:rsidP="00504FE6">
      <w:pPr>
        <w:numPr>
          <w:ilvl w:val="0"/>
          <w:numId w:val="4"/>
        </w:numPr>
      </w:pPr>
      <w:r w:rsidRPr="009433CC">
        <w:rPr>
          <w:i/>
        </w:rPr>
        <w:t>Extra spending</w:t>
      </w:r>
      <w:r>
        <w:t>: people pay a higher price</w:t>
      </w:r>
      <w:r w:rsidR="000D25E5">
        <w:t xml:space="preserve"> </w:t>
      </w:r>
      <w:r>
        <w:t>for the drinks that they continue to consume, so the surplus beyond the price they pay will be reduced.</w:t>
      </w:r>
    </w:p>
    <w:p w14:paraId="7E2A2D6B" w14:textId="4D1D4811" w:rsidR="00B07D80" w:rsidRDefault="00B07D80" w:rsidP="00504FE6">
      <w:pPr>
        <w:numPr>
          <w:ilvl w:val="0"/>
          <w:numId w:val="4"/>
        </w:numPr>
      </w:pPr>
      <w:r w:rsidRPr="009433CC">
        <w:rPr>
          <w:i/>
        </w:rPr>
        <w:t>Reduced drinking</w:t>
      </w:r>
      <w:r>
        <w:t xml:space="preserve">: people will stop consuming some drinks, for which they previously received a utility surplus.  </w:t>
      </w:r>
    </w:p>
    <w:p w14:paraId="331D57E2" w14:textId="10C2DFB4" w:rsidR="00B07D80" w:rsidRDefault="00B07D80" w:rsidP="00504FE6">
      <w:r>
        <w:t xml:space="preserve">Using this logic, the economic consultants NERA in a report for the Greater London Authority estimated that the pleasure of drinking was worth over £2bn in London </w:t>
      </w:r>
      <w:r w:rsidR="00F00522">
        <w:fldChar w:fldCharType="begin"/>
      </w:r>
      <w:r w:rsidR="00DF7C6A">
        <w:instrText xml:space="preserve"> ADDIN EN.CITE &lt;EndNote&gt;&lt;Cite&gt;&lt;Author&gt;Aslam&lt;/Author&gt;&lt;Year&gt;2003&lt;/Year&gt;&lt;RecNum&gt;44&lt;/RecNum&gt;&lt;DisplayText&gt;(Aslam et al., 2003)&lt;/DisplayText&gt;&lt;record&gt;&lt;rec-number&gt;44&lt;/rec-number&gt;&lt;foreign-keys&gt;&lt;key app="EN" db-id="sttprxrp6925duet9e6pf2zo2drwvda5wf02" timestamp="0"&gt;44&lt;/key&gt;&lt;/foreign-keys&gt;&lt;ref-type name="Web Page"&gt;12&lt;/ref-type&gt;&lt;contributors&gt;&lt;authors&gt;&lt;author&gt;Aslam, S.&lt;/author&gt;&lt;author&gt;Barham, L.&lt;/author&gt;&lt;author&gt;Bramley-Harker, E.&lt;/author&gt;&lt;author&gt;Dodgson, J.&lt;/author&gt;&lt;author&gt;Spackman, M.&lt;/author&gt;&lt;/authors&gt;&lt;/contributors&gt;&lt;titles&gt;&lt;title&gt;Alcohol in London: a cost-benefit analysis&lt;/title&gt;&lt;/titles&gt;&lt;volume&gt;Archived by WebCite® at http://www.webcitation.org/6X4NS2DvP&lt;/volume&gt;&lt;keywords&gt;&lt;keyword&gt;social cost&lt;/keyword&gt;&lt;keyword&gt;UK&lt;/keyword&gt;&lt;/keywords&gt;&lt;dates&gt;&lt;year&gt;2003&lt;/year&gt;&lt;/dates&gt;&lt;pub-location&gt;London, UK&lt;/pub-location&gt;&lt;publisher&gt;A Final Report for the Greater London Authority Prepared by NERA&lt;/publisher&gt;&lt;accession-num&gt;6375&lt;/accession-num&gt;&lt;urls&gt;&lt;related-urls&gt;&lt;url&gt;http://www.london.gov.uk/mayor/health/drugs_and_alcohol/docs/cost_benefit_alcohol.pdf   &lt;/url&gt;&lt;/related-urls&gt;&lt;/urls&gt;&lt;/record&gt;&lt;/Cite&gt;&lt;/EndNote&gt;</w:instrText>
      </w:r>
      <w:r w:rsidR="00F00522">
        <w:fldChar w:fldCharType="separate"/>
      </w:r>
      <w:r w:rsidR="00DF7C6A">
        <w:rPr>
          <w:noProof/>
        </w:rPr>
        <w:t>(Aslam et al., 2003)</w:t>
      </w:r>
      <w:r w:rsidR="00F00522">
        <w:fldChar w:fldCharType="end"/>
      </w:r>
      <w:r>
        <w:t xml:space="preserve">, while the economic consultants </w:t>
      </w:r>
      <w:proofErr w:type="spellStart"/>
      <w:r>
        <w:t>cebr</w:t>
      </w:r>
      <w:proofErr w:type="spellEnd"/>
      <w:r>
        <w:t xml:space="preserve"> in a report for SAB Miller estimated that a 5% reduction in the consumption of moderate drinkers in the UK would cost £600m/pa</w:t>
      </w:r>
      <w:r w:rsidR="002B15F0">
        <w:t xml:space="preserve"> </w:t>
      </w:r>
      <w:r w:rsidR="00F00522">
        <w:fldChar w:fldCharType="begin"/>
      </w:r>
      <w:r w:rsidR="00DF7C6A">
        <w:instrText xml:space="preserve"> ADDIN EN.CITE &lt;EndNote&gt;&lt;Cite&gt;&lt;Author&gt;cebr&lt;/Author&gt;&lt;Year&gt;2009&lt;/Year&gt;&lt;RecNum&gt;2001&lt;/RecNum&gt;&lt;DisplayText&gt;(cebr, 2009)&lt;/DisplayText&gt;&lt;record&gt;&lt;rec-number&gt;2001&lt;/rec-number&gt;&lt;foreign-keys&gt;&lt;key app="EN" db-id="sttprxrp6925duet9e6pf2zo2drwvda5wf02" timestamp="0"&gt;2001&lt;/key&gt;&lt;/foreign-keys&gt;&lt;ref-type name="Web Page"&gt;12&lt;/ref-type&gt;&lt;contributors&gt;&lt;authors&gt;&lt;author&gt;cebr&lt;/author&gt;&lt;/authors&gt;&lt;/contributors&gt;&lt;titles&gt;&lt;title&gt;Minimum Alcohol Pricing: a targeted measure?&lt;/title&gt;&lt;/titles&gt;&lt;volume&gt;Archived by WebCite® at http://www.webcitation.org/6XIZxIHHr&lt;/volume&gt;&lt;dates&gt;&lt;year&gt;2009&lt;/year&gt;&lt;/dates&gt;&lt;pub-location&gt;London&lt;/pub-location&gt;&lt;publisher&gt;centre for economics and business research ltd for SAB Miller plc&lt;/publisher&gt;&lt;urls&gt;&lt;/urls&gt;&lt;/record&gt;&lt;/Cite&gt;&lt;/EndNote&gt;</w:instrText>
      </w:r>
      <w:r w:rsidR="00F00522">
        <w:fldChar w:fldCharType="separate"/>
      </w:r>
      <w:r w:rsidR="00DF7C6A">
        <w:rPr>
          <w:noProof/>
        </w:rPr>
        <w:t>(cebr, 2009)</w:t>
      </w:r>
      <w:r w:rsidR="00F00522">
        <w:fldChar w:fldCharType="end"/>
      </w:r>
      <w:r>
        <w:t xml:space="preserve">.  </w:t>
      </w:r>
    </w:p>
    <w:p w14:paraId="07C1563E" w14:textId="575D72C9" w:rsidR="00B07D80" w:rsidRDefault="00B07D80">
      <w:r>
        <w:t xml:space="preserve">However, the general assumptions on which these estimates are based – perfect rationality, perfect information and perfect foresight – </w:t>
      </w:r>
      <w:r w:rsidR="000D25E5">
        <w:t xml:space="preserve">are </w:t>
      </w:r>
      <w:r w:rsidR="003C175C">
        <w:t xml:space="preserve">naïve </w:t>
      </w:r>
      <w:r w:rsidR="00D50145">
        <w:t xml:space="preserve">compared to </w:t>
      </w:r>
      <w:r w:rsidR="003C175C">
        <w:t xml:space="preserve">those made by </w:t>
      </w:r>
      <w:r w:rsidR="000D25E5">
        <w:t xml:space="preserve">contemporary welfare </w:t>
      </w:r>
      <w:r w:rsidR="000D25E5">
        <w:lastRenderedPageBreak/>
        <w:t>economists</w:t>
      </w:r>
      <w:r w:rsidR="00A03B98">
        <w:t xml:space="preserve"> </w:t>
      </w:r>
      <w:r w:rsidR="000F1C90">
        <w:t xml:space="preserve">in the light of evidence from behavioural economics </w:t>
      </w:r>
      <w:r w:rsidR="00F00522">
        <w:fldChar w:fldCharType="begin"/>
      </w:r>
      <w:r w:rsidR="00DF7C6A">
        <w:instrText xml:space="preserve"> ADDIN EN.CITE &lt;EndNote&gt;&lt;Cite&gt;&lt;Author&gt;Cawley&lt;/Author&gt;&lt;Year&gt;2011&lt;/Year&gt;&lt;RecNum&gt;2154&lt;/RecNum&gt;&lt;DisplayText&gt;(Cawley &amp;amp; Ruhm, 2011)&lt;/DisplayText&gt;&lt;record&gt;&lt;rec-number&gt;2154&lt;/rec-number&gt;&lt;foreign-keys&gt;&lt;key app="EN" db-id="sttprxrp6925duet9e6pf2zo2drwvda5wf02" timestamp="1393604851"&gt;2154&lt;/key&gt;&lt;/foreign-keys&gt;&lt;ref-type name="Report"&gt;27&lt;/ref-type&gt;&lt;contributors&gt;&lt;authors&gt;&lt;author&gt;Cawley, John&lt;/author&gt;&lt;author&gt;Ruhm, Christopher&lt;/author&gt;&lt;/authors&gt;&lt;/contributors&gt;&lt;titles&gt;&lt;title&gt;The economics of risky health behaviors&lt;/title&gt;&lt;secondary-title&gt;NBER Working Paper No. 17081&lt;/secondary-title&gt;&lt;/titles&gt;&lt;dates&gt;&lt;year&gt;2011&lt;/year&gt;&lt;/dates&gt;&lt;publisher&gt;National Bureau of Economic Research&lt;/publisher&gt;&lt;urls&gt;&lt;related-urls&gt;&lt;url&gt;http://www.nber.org/papers/w17081&lt;/url&gt;&lt;/related-urls&gt;&lt;/urls&gt;&lt;/record&gt;&lt;/Cite&gt;&lt;/EndNote&gt;</w:instrText>
      </w:r>
      <w:r w:rsidR="00F00522">
        <w:fldChar w:fldCharType="separate"/>
      </w:r>
      <w:r w:rsidR="00DF7C6A">
        <w:rPr>
          <w:noProof/>
        </w:rPr>
        <w:t>(Cawley &amp; Ruhm, 2011)</w:t>
      </w:r>
      <w:r w:rsidR="00F00522">
        <w:fldChar w:fldCharType="end"/>
      </w:r>
      <w:r>
        <w:t xml:space="preserve">.  </w:t>
      </w:r>
      <w:r w:rsidR="000F1C90">
        <w:t xml:space="preserve">The assumptions </w:t>
      </w:r>
      <w:r w:rsidR="003C175C">
        <w:t xml:space="preserve">are even more challenging when applied </w:t>
      </w:r>
      <w:r w:rsidR="000F1C90">
        <w:t xml:space="preserve">to alcohol.  </w:t>
      </w:r>
      <w:r w:rsidR="000306A2">
        <w:t>W</w:t>
      </w:r>
      <w:r>
        <w:t xml:space="preserve">hile dependence </w:t>
      </w:r>
      <w:r w:rsidR="00A21208">
        <w:t>has be</w:t>
      </w:r>
      <w:r w:rsidR="000054BF">
        <w:t>en</w:t>
      </w:r>
      <w:r w:rsidR="00A21208">
        <w:t xml:space="preserve"> shown to be </w:t>
      </w:r>
      <w:r w:rsidR="00D50145">
        <w:t xml:space="preserve">potentially </w:t>
      </w:r>
      <w:r>
        <w:t xml:space="preserve">‘rational’ in the terms of Becker and Murphy’s theory, it </w:t>
      </w:r>
      <w:r w:rsidR="003C175C">
        <w:t xml:space="preserve">seems unlikely </w:t>
      </w:r>
      <w:r>
        <w:t xml:space="preserve">that addicts </w:t>
      </w:r>
      <w:r w:rsidRPr="0078455C">
        <w:t>consistently</w:t>
      </w:r>
      <w:r>
        <w:t xml:space="preserve"> make consumption decisions that maximise their own welfare</w:t>
      </w:r>
      <w:r w:rsidR="00A21208">
        <w:rPr>
          <w:noProof/>
        </w:rPr>
        <w:t xml:space="preserve"> </w:t>
      </w:r>
      <w:r w:rsidR="00F00522">
        <w:rPr>
          <w:noProof/>
        </w:rPr>
        <w:fldChar w:fldCharType="begin"/>
      </w:r>
      <w:r w:rsidR="003956CF">
        <w:rPr>
          <w:noProof/>
        </w:rPr>
        <w:instrText xml:space="preserve"> ADDIN EN.CITE &lt;EndNote&gt;&lt;Cite&gt;&lt;Author&gt;Bernheim&lt;/Author&gt;&lt;Year&gt;2004&lt;/Year&gt;&lt;RecNum&gt;2304&lt;/RecNum&gt;&lt;Prefix&gt;e.g. &lt;/Prefix&gt;&lt;DisplayText&gt;(e.g. Bernheim &amp;amp; Rangel, 2004)&lt;/DisplayText&gt;&lt;record&gt;&lt;rec-number&gt;2304&lt;/rec-number&gt;&lt;foreign-keys&gt;&lt;key app="EN" db-id="sttprxrp6925duet9e6pf2zo2drwvda5wf02" timestamp="1426155826"&gt;2304&lt;/key&gt;&lt;/foreign-keys&gt;&lt;ref-type name="Journal Article"&gt;17&lt;/ref-type&gt;&lt;contributors&gt;&lt;authors&gt;&lt;author&gt;Bernheim, B. Douglas&lt;/author&gt;&lt;author&gt;Rangel, Antonio&lt;/author&gt;&lt;/authors&gt;&lt;/contributors&gt;&lt;titles&gt;&lt;title&gt;Addiction and Cue-Triggered Decision Processes&lt;/title&gt;&lt;secondary-title&gt;American Economic Review&lt;/secondary-title&gt;&lt;/titles&gt;&lt;periodical&gt;&lt;full-title&gt;American Economic Review&lt;/full-title&gt;&lt;/periodical&gt;&lt;pages&gt;1558-1590&lt;/pages&gt;&lt;volume&gt;94&lt;/volume&gt;&lt;number&gt;5&lt;/number&gt;&lt;dates&gt;&lt;year&gt;2004&lt;/year&gt;&lt;/dates&gt;&lt;urls&gt;&lt;related-urls&gt;&lt;url&gt;http://www.aeaweb.org/articles.php?doi=10.1257/0002828043052222&lt;/url&gt;&lt;/related-urls&gt;&lt;/urls&gt;&lt;electronic-resource-num&gt;doi: 10.1257/0002828043052222&lt;/electronic-resource-num&gt;&lt;/record&gt;&lt;/Cite&gt;&lt;/EndNote&gt;</w:instrText>
      </w:r>
      <w:r w:rsidR="00F00522">
        <w:rPr>
          <w:noProof/>
        </w:rPr>
        <w:fldChar w:fldCharType="separate"/>
      </w:r>
      <w:r w:rsidR="003956CF">
        <w:rPr>
          <w:noProof/>
        </w:rPr>
        <w:t>(e.g. Bernheim &amp; Rangel, 2004)</w:t>
      </w:r>
      <w:r w:rsidR="00F00522">
        <w:rPr>
          <w:noProof/>
        </w:rPr>
        <w:fldChar w:fldCharType="end"/>
      </w:r>
      <w:r>
        <w:t xml:space="preserve">.  </w:t>
      </w:r>
      <w:r w:rsidR="00F43D0D">
        <w:t>Non-addicted d</w:t>
      </w:r>
      <w:r>
        <w:t xml:space="preserve">rinkers can </w:t>
      </w:r>
      <w:r w:rsidR="00F43D0D">
        <w:t xml:space="preserve">also </w:t>
      </w:r>
      <w:r>
        <w:t xml:space="preserve">less easily be assumed to be optimising their welfare as they become more intoxicated.  Given that the majority of all drinks in the UK are consumed beyond the Government’s recommended weekly or daily limits </w:t>
      </w:r>
      <w:r w:rsidR="00C15E87">
        <w:t>(</w:t>
      </w:r>
      <w:r w:rsidRPr="00FD36F9">
        <w:rPr>
          <w:color w:val="FF0000"/>
        </w:rPr>
        <w:t xml:space="preserve">AUTHOR </w:t>
      </w:r>
      <w:r w:rsidR="00C15E87">
        <w:rPr>
          <w:color w:val="FF0000"/>
        </w:rPr>
        <w:t>2009</w:t>
      </w:r>
      <w:r w:rsidR="00C15E87">
        <w:t>),</w:t>
      </w:r>
      <w:r>
        <w:t xml:space="preserve"> </w:t>
      </w:r>
      <w:r w:rsidR="00F43D0D">
        <w:t xml:space="preserve">policymakers’ use of naïve </w:t>
      </w:r>
      <w:r>
        <w:t xml:space="preserve">consumer surplus estimates </w:t>
      </w:r>
      <w:r w:rsidR="00D50145">
        <w:t xml:space="preserve">is </w:t>
      </w:r>
      <w:r>
        <w:t xml:space="preserve">difficult to justify.  </w:t>
      </w:r>
    </w:p>
    <w:p w14:paraId="22F89D06" w14:textId="3867999A" w:rsidR="00F81AE7" w:rsidRPr="000054BF" w:rsidRDefault="00642982">
      <w:r>
        <w:t xml:space="preserve">This does not mean that the consumer surplus approach to cost-benefit analysis is </w:t>
      </w:r>
      <w:r w:rsidRPr="000D5565">
        <w:t>fundamentally</w:t>
      </w:r>
      <w:r>
        <w:t xml:space="preserve"> invalid.  </w:t>
      </w:r>
      <w:r w:rsidR="005E3F52">
        <w:t xml:space="preserve">Modern welfare economists have produced </w:t>
      </w:r>
      <w:r>
        <w:t>extensions of the standard model to deal with imperfect information, present-biased preferences, temptation, addiction</w:t>
      </w:r>
      <w:r w:rsidR="005E3F52">
        <w:t xml:space="preserve"> </w:t>
      </w:r>
      <w:r w:rsidR="005E3F52">
        <w:rPr>
          <w:noProof/>
        </w:rPr>
        <w:fldChar w:fldCharType="begin"/>
      </w:r>
      <w:r w:rsidR="00DF7C6A">
        <w:rPr>
          <w:noProof/>
        </w:rPr>
        <w:instrText xml:space="preserve"> ADDIN EN.CITE &lt;EndNote&gt;&lt;Cite&gt;&lt;Author&gt;Bernheim&lt;/Author&gt;&lt;Year&gt;2004&lt;/Year&gt;&lt;RecNum&gt;2304&lt;/RecNum&gt;&lt;DisplayText&gt;(Bernheim &amp;amp; Rangel, 2004; Cawley &amp;amp; Ruhm, 2011)&lt;/DisplayText&gt;&lt;record&gt;&lt;rec-number&gt;2304&lt;/rec-number&gt;&lt;foreign-keys&gt;&lt;key app="EN" db-id="sttprxrp6925duet9e6pf2zo2drwvda5wf02" timestamp="1426155826"&gt;2304&lt;/key&gt;&lt;/foreign-keys&gt;&lt;ref-type name="Journal Article"&gt;17&lt;/ref-type&gt;&lt;contributors&gt;&lt;authors&gt;&lt;author&gt;Bernheim, B. Douglas&lt;/author&gt;&lt;author&gt;Rangel, Antonio&lt;/author&gt;&lt;/authors&gt;&lt;/contributors&gt;&lt;titles&gt;&lt;title&gt;Addiction and Cue-Triggered Decision Processes&lt;/title&gt;&lt;secondary-title&gt;American Economic Review&lt;/secondary-title&gt;&lt;/titles&gt;&lt;periodical&gt;&lt;full-title&gt;American Economic Review&lt;/full-title&gt;&lt;/periodical&gt;&lt;pages&gt;1558-1590&lt;/pages&gt;&lt;volume&gt;94&lt;/volume&gt;&lt;number&gt;5&lt;/number&gt;&lt;dates&gt;&lt;year&gt;2004&lt;/year&gt;&lt;/dates&gt;&lt;urls&gt;&lt;related-urls&gt;&lt;url&gt;http://www.aeaweb.org/articles.php?doi=10.1257/0002828043052222&lt;/url&gt;&lt;/related-urls&gt;&lt;/urls&gt;&lt;electronic-resource-num&gt;doi: 10.1257/0002828043052222&lt;/electronic-resource-num&gt;&lt;/record&gt;&lt;/Cite&gt;&lt;Cite&gt;&lt;Author&gt;Cawley&lt;/Author&gt;&lt;Year&gt;2011&lt;/Year&gt;&lt;RecNum&gt;2154&lt;/RecNum&gt;&lt;record&gt;&lt;rec-number&gt;2154&lt;/rec-number&gt;&lt;foreign-keys&gt;&lt;key app="EN" db-id="sttprxrp6925duet9e6pf2zo2drwvda5wf02" timestamp="1393604851"&gt;2154&lt;/key&gt;&lt;/foreign-keys&gt;&lt;ref-type name="Report"&gt;27&lt;/ref-type&gt;&lt;contributors&gt;&lt;authors&gt;&lt;author&gt;Cawley, John&lt;/author&gt;&lt;author&gt;Ruhm, Christopher&lt;/author&gt;&lt;/authors&gt;&lt;/contributors&gt;&lt;titles&gt;&lt;title&gt;The economics of risky health behaviors&lt;/title&gt;&lt;secondary-title&gt;NBER Working Paper No. 17081&lt;/secondary-title&gt;&lt;/titles&gt;&lt;dates&gt;&lt;year&gt;2011&lt;/year&gt;&lt;/dates&gt;&lt;publisher&gt;National Bureau of Economic Research&lt;/publisher&gt;&lt;urls&gt;&lt;related-urls&gt;&lt;url&gt;http://www.nber.org/papers/w17081&lt;/url&gt;&lt;/related-urls&gt;&lt;/urls&gt;&lt;/record&gt;&lt;/Cite&gt;&lt;/EndNote&gt;</w:instrText>
      </w:r>
      <w:r w:rsidR="005E3F52">
        <w:rPr>
          <w:noProof/>
        </w:rPr>
        <w:fldChar w:fldCharType="separate"/>
      </w:r>
      <w:r w:rsidR="00DF7C6A">
        <w:rPr>
          <w:noProof/>
        </w:rPr>
        <w:t>(Bernheim &amp; Rangel, 2004; Cawley &amp; Ruhm, 2011)</w:t>
      </w:r>
      <w:r w:rsidR="005E3F52">
        <w:rPr>
          <w:noProof/>
        </w:rPr>
        <w:fldChar w:fldCharType="end"/>
      </w:r>
      <w:r>
        <w:t>, and ‘suspect’ choices in general</w:t>
      </w:r>
      <w:r w:rsidR="005E3F52">
        <w:t xml:space="preserve"> </w:t>
      </w:r>
      <w:r w:rsidR="005E3F52">
        <w:fldChar w:fldCharType="begin"/>
      </w:r>
      <w:r w:rsidR="00DF7C6A">
        <w:instrText xml:space="preserve"> ADDIN EN.CITE &lt;EndNote&gt;&lt;Cite&gt;&lt;Author&gt;Bernheim&lt;/Author&gt;&lt;Year&gt;2007&lt;/Year&gt;&lt;RecNum&gt;2306&lt;/RecNum&gt;&lt;DisplayText&gt;(Bernheim &amp;amp; Rangel, 2007)&lt;/DisplayText&gt;&lt;record&gt;&lt;rec-number&gt;2306&lt;/rec-number&gt;&lt;foreign-keys&gt;&lt;key app="EN" db-id="sttprxrp6925duet9e6pf2zo2drwvda5wf02" timestamp="1426195230"&gt;2306&lt;/key&gt;&lt;/foreign-keys&gt;&lt;ref-type name="Journal Article"&gt;17&lt;/ref-type&gt;&lt;contributors&gt;&lt;authors&gt;&lt;author&gt;Bernheim, B. Douglas&lt;/author&gt;&lt;author&gt;Rangel, Antonio&lt;/author&gt;&lt;/authors&gt;&lt;/contributors&gt;&lt;titles&gt;&lt;title&gt;Toward Choice-Theoretic Foundations for Behavioral Welfare Economics&lt;/title&gt;&lt;secondary-title&gt;American Economic Review&lt;/secondary-title&gt;&lt;/titles&gt;&lt;periodical&gt;&lt;full-title&gt;American Economic Review&lt;/full-title&gt;&lt;/periodical&gt;&lt;pages&gt;464-470&lt;/pages&gt;&lt;volume&gt;97&lt;/volume&gt;&lt;number&gt;2&lt;/number&gt;&lt;dates&gt;&lt;year&gt;2007&lt;/year&gt;&lt;/dates&gt;&lt;urls&gt;&lt;related-urls&gt;&lt;url&gt;http://www.aeaweb.org/articles.php?doi=10.1257/aer.97.2.464&lt;/url&gt;&lt;/related-urls&gt;&lt;/urls&gt;&lt;electronic-resource-num&gt;doi: 10.1257/aer.97.2.464&lt;/electronic-resource-num&gt;&lt;/record&gt;&lt;/Cite&gt;&lt;/EndNote&gt;</w:instrText>
      </w:r>
      <w:r w:rsidR="005E3F52">
        <w:fldChar w:fldCharType="separate"/>
      </w:r>
      <w:r w:rsidR="00DF7C6A">
        <w:rPr>
          <w:noProof/>
        </w:rPr>
        <w:t>(Bernheim &amp; Rangel, 2007)</w:t>
      </w:r>
      <w:r w:rsidR="005E3F52">
        <w:fldChar w:fldCharType="end"/>
      </w:r>
      <w:r>
        <w:t>.</w:t>
      </w:r>
      <w:r w:rsidR="00FE7AE6">
        <w:t xml:space="preserve">  The challenge, however, is calibrating these models with reliable evidence on </w:t>
      </w:r>
      <w:r w:rsidR="00FE7AE6">
        <w:rPr>
          <w:i/>
        </w:rPr>
        <w:t xml:space="preserve">which </w:t>
      </w:r>
      <w:r w:rsidR="00FE7AE6">
        <w:t>choices are suspect.</w:t>
      </w:r>
      <w:r w:rsidR="00F43D0D">
        <w:t xml:space="preserve">  To the extent that alcohol studies have taken account of ‘suspect’ choices, they have made implausible adjustments, e.g. assuming that policies have </w:t>
      </w:r>
      <w:r w:rsidR="00F43D0D" w:rsidRPr="00F43D0D">
        <w:rPr>
          <w:i/>
        </w:rPr>
        <w:t>no</w:t>
      </w:r>
      <w:r w:rsidR="00F43D0D">
        <w:t xml:space="preserve"> wellbeing impacts on heavy drinkers whatsoever </w:t>
      </w:r>
      <w:r w:rsidR="00F43D0D">
        <w:fldChar w:fldCharType="begin"/>
      </w:r>
      <w:r w:rsidR="00F43D0D">
        <w:instrText xml:space="preserve"> ADDIN EN.CITE &lt;EndNote&gt;&lt;Cite&gt;&lt;Author&gt;cebr&lt;/Author&gt;&lt;Year&gt;2009&lt;/Year&gt;&lt;RecNum&gt;2001&lt;/RecNum&gt;&lt;Suffix&gt;`, p46&lt;/Suffix&gt;&lt;DisplayText&gt;(cebr, 2009, p46)&lt;/DisplayText&gt;&lt;record&gt;&lt;rec-number&gt;2001&lt;/rec-number&gt;&lt;foreign-keys&gt;&lt;key app="EN" db-id="sttprxrp6925duet9e6pf2zo2drwvda5wf02" timestamp="0"&gt;2001&lt;/key&gt;&lt;/foreign-keys&gt;&lt;ref-type name="Web Page"&gt;12&lt;/ref-type&gt;&lt;contributors&gt;&lt;authors&gt;&lt;author&gt;cebr&lt;/author&gt;&lt;/authors&gt;&lt;/contributors&gt;&lt;titles&gt;&lt;title&gt;Minimum Alcohol Pricing: a targeted measure?&lt;/title&gt;&lt;/titles&gt;&lt;volume&gt;Archived by WebCite® at http://www.webcitation.org/6XIZxIHHr&lt;/volume&gt;&lt;dates&gt;&lt;year&gt;2009&lt;/year&gt;&lt;/dates&gt;&lt;pub-location&gt;London&lt;/pub-location&gt;&lt;publisher&gt;centre for economics and business research ltd for SAB Miller plc&lt;/publisher&gt;&lt;urls&gt;&lt;/urls&gt;&lt;/record&gt;&lt;/Cite&gt;&lt;/EndNote&gt;</w:instrText>
      </w:r>
      <w:r w:rsidR="00F43D0D">
        <w:fldChar w:fldCharType="separate"/>
      </w:r>
      <w:r w:rsidR="00F43D0D">
        <w:rPr>
          <w:noProof/>
        </w:rPr>
        <w:t>(cebr, 2009, p46)</w:t>
      </w:r>
      <w:r w:rsidR="00F43D0D">
        <w:fldChar w:fldCharType="end"/>
      </w:r>
      <w:r w:rsidR="00F43D0D">
        <w:rPr>
          <w:noProof/>
        </w:rPr>
        <w:t xml:space="preserve">.  </w:t>
      </w:r>
      <w:r w:rsidR="00B67A0B" w:rsidRPr="00B67A0B">
        <w:rPr>
          <w:noProof/>
        </w:rPr>
        <w:t xml:space="preserve">More sophisticated revisions to the consumer surplus approach have been suggested for tobacco and gambling.  </w:t>
      </w:r>
      <w:r w:rsidR="00B67A0B">
        <w:rPr>
          <w:noProof/>
        </w:rPr>
        <w:t xml:space="preserve">The Australian Productivity Commission </w:t>
      </w:r>
      <w:r w:rsidR="00B21C78">
        <w:rPr>
          <w:noProof/>
        </w:rPr>
        <w:fldChar w:fldCharType="begin"/>
      </w:r>
      <w:r w:rsidR="0036714E">
        <w:rPr>
          <w:noProof/>
        </w:rPr>
        <w:instrText xml:space="preserve"> ADDIN EN.CITE &lt;EndNote&gt;&lt;Cite ExcludeAuth="1"&gt;&lt;Author&gt;Productivity Commission&lt;/Author&gt;&lt;Year&gt;1999&lt;/Year&gt;&lt;RecNum&gt;2032&lt;/RecNum&gt;&lt;Suffix&gt;:5.20-5.21&lt;/Suffix&gt;&lt;DisplayText&gt;(1999:5.20-5.21)&lt;/DisplayText&gt;&lt;record&gt;&lt;rec-number&gt;2032&lt;/rec-number&gt;&lt;foreign-keys&gt;&lt;key app="EN" db-id="sttprxrp6925duet9e6pf2zo2drwvda5wf02" timestamp="0"&gt;2032&lt;/key&gt;&lt;/foreign-keys&gt;&lt;ref-type name="Report"&gt;27&lt;/ref-type&gt;&lt;contributors&gt;&lt;authors&gt;&lt;author&gt;Productivity Commission,&lt;/author&gt;&lt;/authors&gt;&lt;/contributors&gt;&lt;titles&gt;&lt;title&gt;Australia&amp;apos;s Gambling Industries&lt;/title&gt;&lt;secondary-title&gt;Report No 10&lt;/secondary-title&gt;&lt;/titles&gt;&lt;dates&gt;&lt;year&gt;1999&lt;/year&gt;&lt;/dates&gt;&lt;pub-location&gt;Canberra&lt;/pub-location&gt;&lt;publisher&gt;AusInfo&lt;/publisher&gt;&lt;urls&gt;&lt;/urls&gt;&lt;/record&gt;&lt;/Cite&gt;&lt;/EndNote&gt;</w:instrText>
      </w:r>
      <w:r w:rsidR="00B21C78">
        <w:rPr>
          <w:noProof/>
        </w:rPr>
        <w:fldChar w:fldCharType="separate"/>
      </w:r>
      <w:r w:rsidR="0036714E">
        <w:rPr>
          <w:noProof/>
        </w:rPr>
        <w:t>(1999:5.20-5.21)</w:t>
      </w:r>
      <w:r w:rsidR="00B21C78">
        <w:rPr>
          <w:noProof/>
        </w:rPr>
        <w:fldChar w:fldCharType="end"/>
      </w:r>
      <w:r w:rsidR="00B67A0B">
        <w:rPr>
          <w:noProof/>
        </w:rPr>
        <w:t xml:space="preserve"> assume</w:t>
      </w:r>
      <w:r w:rsidR="00A03B98">
        <w:rPr>
          <w:noProof/>
        </w:rPr>
        <w:t>d</w:t>
      </w:r>
      <w:r w:rsidR="00B67A0B">
        <w:t xml:space="preserve"> that in the absence of addiction, </w:t>
      </w:r>
      <w:r w:rsidR="00A03B98">
        <w:t xml:space="preserve">gambling </w:t>
      </w:r>
      <w:r w:rsidR="00B67A0B">
        <w:t xml:space="preserve">addicts would behave like non-addicted regular users. While defensible for gambling, </w:t>
      </w:r>
      <w:r w:rsidR="00D50145">
        <w:t>this</w:t>
      </w:r>
      <w:r w:rsidR="00B67A0B">
        <w:t xml:space="preserve"> is still fundamentally arbitrary, and </w:t>
      </w:r>
      <w:r w:rsidR="00A03B98">
        <w:t>considers only addiction rather than intoxication</w:t>
      </w:r>
      <w:r w:rsidR="00B67A0B">
        <w:t xml:space="preserve">.  </w:t>
      </w:r>
      <w:r w:rsidR="00AF00D6">
        <w:rPr>
          <w:noProof/>
        </w:rPr>
        <w:t xml:space="preserve">A more </w:t>
      </w:r>
      <w:r w:rsidR="00F81AE7">
        <w:t xml:space="preserve">sophisticated </w:t>
      </w:r>
      <w:r w:rsidR="00F43D0D">
        <w:t xml:space="preserve">recent </w:t>
      </w:r>
      <w:r w:rsidR="00F81AE7">
        <w:t xml:space="preserve">study </w:t>
      </w:r>
      <w:r w:rsidR="00F00522">
        <w:rPr>
          <w:noProof/>
        </w:rPr>
        <w:fldChar w:fldCharType="begin"/>
      </w:r>
      <w:r w:rsidR="00DF7C6A">
        <w:rPr>
          <w:noProof/>
        </w:rPr>
        <w:instrText xml:space="preserve"> ADDIN EN.CITE &lt;EndNote&gt;&lt;Cite&gt;&lt;Author&gt;Ashley&lt;/Author&gt;&lt;Year&gt;In Press&lt;/Year&gt;&lt;RecNum&gt;2148&lt;/RecNum&gt;&lt;DisplayText&gt;(Ashley et al., In Press)&lt;/DisplayText&gt;&lt;record&gt;&lt;rec-number&gt;2148&lt;/rec-number&gt;&lt;foreign-keys&gt;&lt;key app="EN" db-id="sttprxrp6925duet9e6pf2zo2drwvda5wf02" timestamp="1393522534"&gt;2148&lt;/key&gt;&lt;/foreign-keys&gt;&lt;ref-type name="Journal Article"&gt;17&lt;/ref-type&gt;&lt;contributors&gt;&lt;authors&gt;&lt;author&gt;Ashley, Elizabeth M.&lt;/author&gt;&lt;author&gt;Nardinelli, Clark&lt;/author&gt;&lt;author&gt;Lavaty, Rosemarie A.&lt;/author&gt;&lt;/authors&gt;&lt;/contributors&gt;&lt;titles&gt;&lt;title&gt;Estimating the benefits of public health policies that reduce harmful consumption&lt;/title&gt;&lt;secondary-title&gt;Health Economics&lt;/secondary-title&gt;&lt;/titles&gt;&lt;periodical&gt;&lt;full-title&gt;Health Economics&lt;/full-title&gt;&lt;/periodical&gt;&lt;keywords&gt;&lt;keyword&gt;addiction&lt;/keyword&gt;&lt;keyword&gt;consumer welfare&lt;/keyword&gt;&lt;keyword&gt;cost-benefit analysis&lt;/keyword&gt;&lt;keyword&gt;internality&lt;/keyword&gt;&lt;keyword&gt;policy intervention&lt;/keyword&gt;&lt;keyword&gt;time inconsistency&lt;/keyword&gt;&lt;keyword&gt;D61&lt;/keyword&gt;&lt;keyword&gt;I18&lt;/keyword&gt;&lt;/keywords&gt;&lt;dates&gt;&lt;year&gt;In Press&lt;/year&gt;&lt;/dates&gt;&lt;isbn&gt;1099-1050&lt;/isbn&gt;&lt;urls&gt;&lt;related-urls&gt;&lt;url&gt;http://dx.doi.org/10.1002/hec.3040&lt;/url&gt;&lt;/related-urls&gt;&lt;/urls&gt;&lt;electronic-resource-num&gt;10.1002/hec.3040&lt;/electronic-resource-num&gt;&lt;/record&gt;&lt;/Cite&gt;&lt;/EndNote&gt;</w:instrText>
      </w:r>
      <w:r w:rsidR="00F00522">
        <w:rPr>
          <w:noProof/>
        </w:rPr>
        <w:fldChar w:fldCharType="separate"/>
      </w:r>
      <w:r w:rsidR="00DF7C6A">
        <w:rPr>
          <w:noProof/>
        </w:rPr>
        <w:t>(Ashley et al., In Press)</w:t>
      </w:r>
      <w:r w:rsidR="00F00522">
        <w:rPr>
          <w:noProof/>
        </w:rPr>
        <w:fldChar w:fldCharType="end"/>
      </w:r>
      <w:r w:rsidR="00F81AE7">
        <w:rPr>
          <w:noProof/>
        </w:rPr>
        <w:t xml:space="preserve"> </w:t>
      </w:r>
      <w:r w:rsidR="00F81AE7" w:rsidRPr="00B44738">
        <w:t>uses a series of assumptions to estimate how much people would smoke if they were non-addicted and fully took account of smoking-attributable reduced life expectancy.</w:t>
      </w:r>
      <w:r w:rsidR="00F81AE7">
        <w:t xml:space="preserve"> However, this method only presently exists for tobacco</w:t>
      </w:r>
      <w:r w:rsidR="00AF00D6">
        <w:t>, and f</w:t>
      </w:r>
      <w:r w:rsidR="00F81AE7">
        <w:t xml:space="preserve">urther work will be needed to </w:t>
      </w:r>
      <w:r w:rsidR="003C175C">
        <w:t xml:space="preserve">see if </w:t>
      </w:r>
      <w:r w:rsidR="00AF00D6">
        <w:t xml:space="preserve">it </w:t>
      </w:r>
      <w:r w:rsidR="003C175C">
        <w:t xml:space="preserve">can be convincingly applied </w:t>
      </w:r>
      <w:r w:rsidR="00F81AE7">
        <w:t>to the more complex consequences of drinking</w:t>
      </w:r>
      <w:r w:rsidR="00F81AE7" w:rsidRPr="000054BF">
        <w:t>.</w:t>
      </w:r>
    </w:p>
    <w:p w14:paraId="4FCD00B0" w14:textId="77777777" w:rsidR="00B07D80" w:rsidRDefault="00B07D80" w:rsidP="00504FE6">
      <w:pPr>
        <w:pStyle w:val="Heading3"/>
        <w:sectPr w:rsidR="00B07D80" w:rsidSect="00504FE6">
          <w:pgSz w:w="11906" w:h="16838"/>
          <w:pgMar w:top="1440" w:right="1440" w:bottom="1440" w:left="1440" w:header="708" w:footer="708" w:gutter="0"/>
          <w:cols w:space="708"/>
          <w:docGrid w:linePitch="360"/>
        </w:sectPr>
      </w:pPr>
    </w:p>
    <w:p w14:paraId="06A03A01" w14:textId="382DF0A4" w:rsidR="00B07D80" w:rsidRDefault="00EF6511" w:rsidP="00504FE6">
      <w:pPr>
        <w:pStyle w:val="Heading3"/>
      </w:pPr>
      <w:r>
        <w:lastRenderedPageBreak/>
        <w:t>Subjective wellbeing</w:t>
      </w:r>
      <w:r w:rsidR="00E95B67">
        <w:t xml:space="preserve"> </w:t>
      </w:r>
      <w:r w:rsidR="00B07D80">
        <w:t>method</w:t>
      </w:r>
    </w:p>
    <w:p w14:paraId="0AC6E513" w14:textId="51E25222" w:rsidR="004551C5" w:rsidRPr="000D5565" w:rsidRDefault="003C175C" w:rsidP="007362D9">
      <w:r>
        <w:t xml:space="preserve">The main alternative to the consumer surplus approach is the </w:t>
      </w:r>
      <w:r w:rsidR="00EF6511">
        <w:t>subjective wellbeing</w:t>
      </w:r>
      <w:r>
        <w:t xml:space="preserve"> approach, which </w:t>
      </w:r>
      <w:r w:rsidR="00AF00D6">
        <w:t>investigate</w:t>
      </w:r>
      <w:r w:rsidR="000D056F">
        <w:t>s</w:t>
      </w:r>
      <w:r w:rsidR="00AF00D6">
        <w:t xml:space="preserve"> </w:t>
      </w:r>
      <w:r w:rsidR="005770B5">
        <w:t xml:space="preserve">how far drinking </w:t>
      </w:r>
      <w:r w:rsidR="005947DC">
        <w:t>make</w:t>
      </w:r>
      <w:r w:rsidR="005770B5">
        <w:t>s</w:t>
      </w:r>
      <w:r w:rsidR="005947DC">
        <w:t xml:space="preserve"> people </w:t>
      </w:r>
      <w:r w:rsidR="005947DC" w:rsidRPr="000D5565">
        <w:rPr>
          <w:i/>
        </w:rPr>
        <w:t>describe themselves</w:t>
      </w:r>
      <w:r w:rsidR="005947DC">
        <w:t xml:space="preserve"> as </w:t>
      </w:r>
      <w:r w:rsidR="005770B5">
        <w:t>(</w:t>
      </w:r>
      <w:proofErr w:type="gramStart"/>
      <w:r w:rsidR="005770B5">
        <w:t>un)</w:t>
      </w:r>
      <w:proofErr w:type="gramEnd"/>
      <w:r w:rsidR="005947DC">
        <w:t xml:space="preserve">happier.  </w:t>
      </w:r>
      <w:r w:rsidR="00CB6D25">
        <w:t>Using people’s self-</w:t>
      </w:r>
      <w:r w:rsidR="00CB6D25">
        <w:lastRenderedPageBreak/>
        <w:t xml:space="preserve">reported wellbeing </w:t>
      </w:r>
      <w:r w:rsidR="0052477D">
        <w:t xml:space="preserve">has proved a contentious idea </w:t>
      </w:r>
      <w:r w:rsidR="00F00522">
        <w:fldChar w:fldCharType="begin"/>
      </w:r>
      <w:r w:rsidR="00DF7C6A">
        <w:instrText xml:space="preserve"> ADDIN EN.CITE &lt;EndNote&gt;&lt;Cite&gt;&lt;Author&gt;MacKerron&lt;/Author&gt;&lt;Year&gt;2012&lt;/Year&gt;&lt;RecNum&gt;2305&lt;/RecNum&gt;&lt;DisplayText&gt;(MacKerron, 2012a)&lt;/DisplayText&gt;&lt;record&gt;&lt;rec-number&gt;2305&lt;/rec-number&gt;&lt;foreign-keys&gt;&lt;key app="EN" db-id="sttprxrp6925duet9e6pf2zo2drwvda5wf02" timestamp="1426183247"&gt;2305&lt;/key&gt;&lt;/foreign-keys&gt;&lt;ref-type name="Journal Article"&gt;17&lt;/ref-type&gt;&lt;contributors&gt;&lt;authors&gt;&lt;author&gt;MacKerron, George&lt;/author&gt;&lt;/authors&gt;&lt;/contributors&gt;&lt;titles&gt;&lt;title&gt;Hapiness economics from 35 000 feet&lt;/title&gt;&lt;secondary-title&gt;Journal of Economic Surveys&lt;/secondary-title&gt;&lt;/titles&gt;&lt;periodical&gt;&lt;full-title&gt;Journal of Economic Surveys&lt;/full-title&gt;&lt;/periodical&gt;&lt;pages&gt;705–735&lt;/pages&gt;&lt;volume&gt;26&lt;/volume&gt;&lt;dates&gt;&lt;year&gt;2012&lt;/year&gt;&lt;/dates&gt;&lt;urls&gt;&lt;related-urls&gt;&lt;url&gt;http://dx.doi.org/10.1111/j.1467-6419.2010.00672.x&lt;/url&gt;&lt;/related-urls&gt;&lt;/urls&gt;&lt;/record&gt;&lt;/Cite&gt;&lt;/EndNote&gt;</w:instrText>
      </w:r>
      <w:r w:rsidR="00F00522">
        <w:fldChar w:fldCharType="separate"/>
      </w:r>
      <w:r w:rsidR="00DF7C6A">
        <w:rPr>
          <w:noProof/>
        </w:rPr>
        <w:t>(MacKerron, 2012a)</w:t>
      </w:r>
      <w:r w:rsidR="00F00522">
        <w:fldChar w:fldCharType="end"/>
      </w:r>
      <w:r w:rsidR="00AF00D6">
        <w:t xml:space="preserve">, primarily because </w:t>
      </w:r>
      <w:r w:rsidR="00CB6D25">
        <w:t xml:space="preserve">it </w:t>
      </w:r>
      <w:r w:rsidR="002130A3">
        <w:t xml:space="preserve">is </w:t>
      </w:r>
      <w:r w:rsidR="00AF00D6">
        <w:t xml:space="preserve">unlikely to be </w:t>
      </w:r>
      <w:r w:rsidR="002130A3">
        <w:t>a perfect measure of actual wellbeing</w:t>
      </w:r>
      <w:r w:rsidR="00075EEA">
        <w:t xml:space="preserve">.  </w:t>
      </w:r>
      <w:r w:rsidR="00EB387A">
        <w:t>Not only are there questions about how far we have insight into our own levels of happiness, but d</w:t>
      </w:r>
      <w:r w:rsidR="004551C5">
        <w:t>ifferent people are likely to interpret survey questions on wellbeing differently</w:t>
      </w:r>
      <w:r w:rsidR="00EB387A">
        <w:t xml:space="preserve"> and even to construct ‘happiness’ differently</w:t>
      </w:r>
      <w:r w:rsidR="004551C5">
        <w:t xml:space="preserve">, confounding attempts to </w:t>
      </w:r>
      <w:r w:rsidR="00EB387A">
        <w:t xml:space="preserve">understand </w:t>
      </w:r>
      <w:r w:rsidR="004551C5">
        <w:t xml:space="preserve">reported wellbeing </w:t>
      </w:r>
      <w:r w:rsidR="00EB387A">
        <w:t xml:space="preserve">through differences in people’s lives </w:t>
      </w:r>
      <w:r w:rsidR="00EB387A">
        <w:fldChar w:fldCharType="begin"/>
      </w:r>
      <w:r w:rsidR="00DF7C6A">
        <w:instrText xml:space="preserve"> ADDIN EN.CITE &lt;EndNote&gt;&lt;Cite&gt;&lt;Author&gt;Wilkinson&lt;/Author&gt;&lt;Year&gt;2007&lt;/Year&gt;&lt;RecNum&gt;2307&lt;/RecNum&gt;&lt;DisplayText&gt;(Wilkinson, 2007)&lt;/DisplayText&gt;&lt;record&gt;&lt;rec-number&gt;2307&lt;/rec-number&gt;&lt;foreign-keys&gt;&lt;key app="EN" db-id="sttprxrp6925duet9e6pf2zo2drwvda5wf02" timestamp="1427363060"&gt;2307&lt;/key&gt;&lt;/foreign-keys&gt;&lt;ref-type name="Report"&gt;27&lt;/ref-type&gt;&lt;contributors&gt;&lt;authors&gt;&lt;author&gt;Will Wilkinson&lt;/author&gt;&lt;/authors&gt;&lt;/contributors&gt;&lt;titles&gt;&lt;title&gt;In Pursuit of Happiness Research: Is It Reliable? What Does It Imply for Policy?&lt;/title&gt;&lt;secondary-title&gt;Policy Analysis No. 590&lt;/secondary-title&gt;&lt;/titles&gt;&lt;dates&gt;&lt;year&gt;2007&lt;/year&gt;&lt;/dates&gt;&lt;pub-location&gt;Washington, DC&lt;/pub-location&gt;&lt;publisher&gt;Cato Institute&lt;/publisher&gt;&lt;urls&gt;&lt;/urls&gt;&lt;/record&gt;&lt;/Cite&gt;&lt;/EndNote&gt;</w:instrText>
      </w:r>
      <w:r w:rsidR="00EB387A">
        <w:fldChar w:fldCharType="separate"/>
      </w:r>
      <w:r w:rsidR="00DF7C6A">
        <w:rPr>
          <w:noProof/>
        </w:rPr>
        <w:t>(Wilkinson, 2007)</w:t>
      </w:r>
      <w:r w:rsidR="00EB387A">
        <w:fldChar w:fldCharType="end"/>
      </w:r>
      <w:r w:rsidR="004551C5">
        <w:t>.</w:t>
      </w:r>
      <w:r w:rsidR="00923580">
        <w:t xml:space="preserve"> </w:t>
      </w:r>
    </w:p>
    <w:p w14:paraId="08AFD879" w14:textId="5EDAF736" w:rsidR="00C6268E" w:rsidRDefault="005770B5" w:rsidP="007362D9">
      <w:r>
        <w:t xml:space="preserve">However, </w:t>
      </w:r>
      <w:r w:rsidR="00EB387A">
        <w:t xml:space="preserve">many of these problems can be minimised </w:t>
      </w:r>
      <w:r w:rsidR="005E3F52">
        <w:t xml:space="preserve">through </w:t>
      </w:r>
      <w:r w:rsidR="00EB387A">
        <w:t>better</w:t>
      </w:r>
      <w:r w:rsidR="005E3F52">
        <w:t xml:space="preserve"> research design</w:t>
      </w:r>
      <w:r w:rsidR="00AF00D6">
        <w:t xml:space="preserve">, such as </w:t>
      </w:r>
      <w:r w:rsidR="00C6268E">
        <w:t>focus</w:t>
      </w:r>
      <w:r w:rsidR="00AF00D6">
        <w:t>ing</w:t>
      </w:r>
      <w:r w:rsidR="00C6268E">
        <w:t xml:space="preserve"> on </w:t>
      </w:r>
      <w:r w:rsidR="002130A3" w:rsidRPr="004A3B04">
        <w:rPr>
          <w:i/>
        </w:rPr>
        <w:t>changes</w:t>
      </w:r>
      <w:r w:rsidR="002130A3">
        <w:t xml:space="preserve"> within a culture</w:t>
      </w:r>
      <w:r w:rsidR="00EB387A">
        <w:t xml:space="preserve"> – </w:t>
      </w:r>
      <w:r w:rsidR="00AF00D6">
        <w:t xml:space="preserve">or even </w:t>
      </w:r>
      <w:r w:rsidR="00EB387A">
        <w:t xml:space="preserve">within </w:t>
      </w:r>
      <w:r w:rsidR="00EB387A" w:rsidRPr="000D5565">
        <w:rPr>
          <w:i/>
        </w:rPr>
        <w:t>a single individual</w:t>
      </w:r>
      <w:r w:rsidR="00EB387A">
        <w:t xml:space="preserve">, as we do below – which are likely to have greater validity </w:t>
      </w:r>
      <w:r w:rsidR="00F00522">
        <w:fldChar w:fldCharType="begin"/>
      </w:r>
      <w:r w:rsidR="00DF7C6A">
        <w:instrText xml:space="preserve"> ADDIN EN.CITE &lt;EndNote&gt;&lt;Cite&gt;&lt;Author&gt;MacKerron&lt;/Author&gt;&lt;Year&gt;2012&lt;/Year&gt;&lt;RecNum&gt;2305&lt;/RecNum&gt;&lt;DisplayText&gt;(MacKerron, 2012a)&lt;/DisplayText&gt;&lt;record&gt;&lt;rec-number&gt;2305&lt;/rec-number&gt;&lt;foreign-keys&gt;&lt;key app="EN" db-id="sttprxrp6925duet9e6pf2zo2drwvda5wf02" timestamp="1426183247"&gt;2305&lt;/key&gt;&lt;/foreign-keys&gt;&lt;ref-type name="Journal Article"&gt;17&lt;/ref-type&gt;&lt;contributors&gt;&lt;authors&gt;&lt;author&gt;MacKerron, George&lt;/author&gt;&lt;/authors&gt;&lt;/contributors&gt;&lt;titles&gt;&lt;title&gt;Hapiness economics from 35 000 feet&lt;/title&gt;&lt;secondary-title&gt;Journal of Economic Surveys&lt;/secondary-title&gt;&lt;/titles&gt;&lt;periodical&gt;&lt;full-title&gt;Journal of Economic Surveys&lt;/full-title&gt;&lt;/periodical&gt;&lt;pages&gt;705–735&lt;/pages&gt;&lt;volume&gt;26&lt;/volume&gt;&lt;dates&gt;&lt;year&gt;2012&lt;/year&gt;&lt;/dates&gt;&lt;urls&gt;&lt;related-urls&gt;&lt;url&gt;http://dx.doi.org/10.1111/j.1467-6419.2010.00672.x&lt;/url&gt;&lt;/related-urls&gt;&lt;/urls&gt;&lt;/record&gt;&lt;/Cite&gt;&lt;/EndNote&gt;</w:instrText>
      </w:r>
      <w:r w:rsidR="00F00522">
        <w:fldChar w:fldCharType="separate"/>
      </w:r>
      <w:r w:rsidR="00DF7C6A">
        <w:rPr>
          <w:noProof/>
        </w:rPr>
        <w:t>(MacKerron, 2012a)</w:t>
      </w:r>
      <w:r w:rsidR="00F00522">
        <w:fldChar w:fldCharType="end"/>
      </w:r>
      <w:r w:rsidR="002130A3">
        <w:t>.</w:t>
      </w:r>
      <w:r>
        <w:t xml:space="preserve">  </w:t>
      </w:r>
      <w:r w:rsidR="00AF00D6">
        <w:t xml:space="preserve">We believe that </w:t>
      </w:r>
      <w:r w:rsidR="00EF6511">
        <w:t>subjective wellbeing</w:t>
      </w:r>
      <w:r w:rsidR="00AF00D6">
        <w:t xml:space="preserve"> approaches are one valuable perspective on wellbeing, a view shared by bodies such as </w:t>
      </w:r>
      <w:r w:rsidR="00B07D80">
        <w:t xml:space="preserve">the UK Treasury </w:t>
      </w:r>
      <w:r w:rsidR="005E3F52">
        <w:fldChar w:fldCharType="begin"/>
      </w:r>
      <w:r w:rsidR="00DF7C6A">
        <w:instrText xml:space="preserve"> ADDIN EN.CITE &lt;EndNote&gt;&lt;Cite&gt;&lt;Author&gt;Fujiwara&lt;/Author&gt;&lt;Year&gt;2011&lt;/Year&gt;&lt;RecNum&gt;2046&lt;/RecNum&gt;&lt;DisplayText&gt;(Fujiwara &amp;amp; Campbell, 2011)&lt;/DisplayText&gt;&lt;record&gt;&lt;rec-number&gt;2046&lt;/rec-number&gt;&lt;foreign-keys&gt;&lt;key app="EN" db-id="sttprxrp6925duet9e6pf2zo2drwvda5wf02" timestamp="1370018139"&gt;2046&lt;/key&gt;&lt;/foreign-keys&gt;&lt;ref-type name="Report"&gt;27&lt;/ref-type&gt;&lt;contributors&gt;&lt;authors&gt;&lt;author&gt;Fujiwara,Daniel&lt;/author&gt;&lt;author&gt;Campbell, Ross&lt;/author&gt;&lt;/authors&gt;&lt;/contributors&gt;&lt;titles&gt;&lt;title&gt;Valuation Techniques for Social Cost-Benefit Analysis: Stated Preference, Revealed Preference and Subjective Well-Being Approaches. A Discussion of the Current Issues&lt;/title&gt;&lt;/titles&gt;&lt;dates&gt;&lt;year&gt;2011&lt;/year&gt;&lt;/dates&gt;&lt;pub-location&gt;London&lt;/pub-location&gt;&lt;publisher&gt;HM Treasury and Department for Work and Pensions&lt;/publisher&gt;&lt;urls&gt;&lt;related-urls&gt;&lt;url&gt;http://www.hm-treasury.gov.uk/d/green_book_valuationtechniques_250711.pdf&lt;/url&gt;&lt;/related-urls&gt;&lt;/urls&gt;&lt;/record&gt;&lt;/Cite&gt;&lt;/EndNote&gt;</w:instrText>
      </w:r>
      <w:r w:rsidR="005E3F52">
        <w:fldChar w:fldCharType="separate"/>
      </w:r>
      <w:r w:rsidR="00DF7C6A">
        <w:rPr>
          <w:noProof/>
        </w:rPr>
        <w:t>(Fujiwara &amp; Campbell, 2011)</w:t>
      </w:r>
      <w:r w:rsidR="005E3F52">
        <w:fldChar w:fldCharType="end"/>
      </w:r>
      <w:r w:rsidR="00AF00D6">
        <w:t xml:space="preserve">, and reflected in </w:t>
      </w:r>
      <w:r w:rsidR="00A03B98">
        <w:t xml:space="preserve">the </w:t>
      </w:r>
      <w:r w:rsidR="00AF00D6">
        <w:t>burgeoning field of ‘happiness studies’</w:t>
      </w:r>
      <w:r w:rsidR="00B07D80">
        <w:t xml:space="preserve">.  </w:t>
      </w:r>
    </w:p>
    <w:p w14:paraId="5C5D4943" w14:textId="333C1A36" w:rsidR="00C6268E" w:rsidRDefault="003A3EED" w:rsidP="00C6268E">
      <w:r>
        <w:t>W</w:t>
      </w:r>
      <w:r w:rsidR="00AF00D6">
        <w:t>ellbeing</w:t>
      </w:r>
      <w:r>
        <w:t xml:space="preserve"> </w:t>
      </w:r>
      <w:r w:rsidR="00AF00D6">
        <w:t xml:space="preserve">is </w:t>
      </w:r>
      <w:r w:rsidR="00C6268E">
        <w:t>a multidimensional construct</w:t>
      </w:r>
      <w:r>
        <w:t>, including (but not limited to) both</w:t>
      </w:r>
      <w:r w:rsidR="00C6268E">
        <w:t xml:space="preserve"> emotional wellbeing at a particular moment </w:t>
      </w:r>
      <w:r>
        <w:t>—</w:t>
      </w:r>
      <w:r w:rsidR="00C6268E">
        <w:t xml:space="preserve"> </w:t>
      </w:r>
      <w:r w:rsidR="00C6268E" w:rsidRPr="008649C6">
        <w:rPr>
          <w:i/>
        </w:rPr>
        <w:t>“the frequency and intensity of experiences of joy, fascination, anxiety, sadness, anger, and affection that make on</w:t>
      </w:r>
      <w:r w:rsidR="00AF00D6">
        <w:rPr>
          <w:i/>
        </w:rPr>
        <w:t>e’s life pleasant or unpleasant</w:t>
      </w:r>
      <w:r w:rsidR="00C6268E" w:rsidRPr="008649C6">
        <w:rPr>
          <w:i/>
        </w:rPr>
        <w:t>”</w:t>
      </w:r>
      <w:r w:rsidR="00AF00D6">
        <w:rPr>
          <w:i/>
        </w:rPr>
        <w:t xml:space="preserve"> </w:t>
      </w:r>
      <w:r w:rsidR="00AF00D6">
        <w:fldChar w:fldCharType="begin"/>
      </w:r>
      <w:r w:rsidR="00AF00D6">
        <w:instrText xml:space="preserve"> ADDIN EN.CITE &lt;EndNote&gt;&lt;Cite&gt;&lt;Author&gt;Kahneman&lt;/Author&gt;&lt;Year&gt;2010&lt;/Year&gt;&lt;RecNum&gt;2151&lt;/RecNum&gt;&lt;Suffix&gt;:16489&lt;/Suffix&gt;&lt;DisplayText&gt;(Kahneman &amp;amp; Deaton, 2010:16489)&lt;/DisplayText&gt;&lt;record&gt;&lt;rec-number&gt;2151&lt;/rec-number&gt;&lt;foreign-keys&gt;&lt;key app="EN" db-id="sttprxrp6925duet9e6pf2zo2drwvda5wf02" timestamp="1393596168"&gt;2151&lt;/key&gt;&lt;/foreign-keys&gt;&lt;ref-type name="Journal Article"&gt;17&lt;/ref-type&gt;&lt;contributors&gt;&lt;authors&gt;&lt;author&gt;Kahneman, Daniel&lt;/author&gt;&lt;author&gt;Deaton, Angus&lt;/author&gt;&lt;/authors&gt;&lt;/contributors&gt;&lt;titles&gt;&lt;title&gt;High income improves evaluation of life but not emotional well-being&lt;/title&gt;&lt;secondary-title&gt;Proceedings of the National Academy of Sciences&lt;/secondary-title&gt;&lt;/titles&gt;&lt;periodical&gt;&lt;full-title&gt;Proceedings of the National Academy of Sciences&lt;/full-title&gt;&lt;/periodical&gt;&lt;pages&gt;16489-16493&lt;/pages&gt;&lt;volume&gt;107&lt;/volume&gt;&lt;number&gt;38&lt;/number&gt;&lt;dates&gt;&lt;year&gt;2010&lt;/year&gt;&lt;pub-dates&gt;&lt;date&gt;September 21, 2010&lt;/date&gt;&lt;/pub-dates&gt;&lt;/dates&gt;&lt;urls&gt;&lt;related-urls&gt;&lt;url&gt;http://www.pnas.org/content/107/38/16489.abstract&lt;/url&gt;&lt;/related-urls&gt;&lt;/urls&gt;&lt;electronic-resource-num&gt;10.1073/pnas.1011492107&lt;/electronic-resource-num&gt;&lt;/record&gt;&lt;/Cite&gt;&lt;/EndNote&gt;</w:instrText>
      </w:r>
      <w:r w:rsidR="00AF00D6">
        <w:fldChar w:fldCharType="separate"/>
      </w:r>
      <w:r w:rsidR="00AF00D6">
        <w:rPr>
          <w:noProof/>
        </w:rPr>
        <w:t>(Kahneman &amp; Deaton, 2010:16489)</w:t>
      </w:r>
      <w:r w:rsidR="00AF00D6">
        <w:fldChar w:fldCharType="end"/>
      </w:r>
      <w:r>
        <w:t xml:space="preserve"> — and </w:t>
      </w:r>
      <w:r w:rsidR="00C6268E">
        <w:t xml:space="preserve">a person’s wider satisfaction with their life, a cognitive </w:t>
      </w:r>
      <w:r w:rsidR="00AF00D6">
        <w:t xml:space="preserve">reflection </w:t>
      </w:r>
      <w:r>
        <w:t xml:space="preserve">beyond </w:t>
      </w:r>
      <w:r w:rsidR="00C6268E">
        <w:t xml:space="preserve">individual moments.  </w:t>
      </w:r>
      <w:r w:rsidR="00A03B98">
        <w:t>I</w:t>
      </w:r>
      <w:r w:rsidR="00C6268E">
        <w:t>t cannot be assumed that any cause has identical impacts on each conception of wellbeing</w:t>
      </w:r>
      <w:r w:rsidR="009A5FE0">
        <w:t xml:space="preserve"> </w:t>
      </w:r>
      <w:r w:rsidR="00F00522">
        <w:fldChar w:fldCharType="begin"/>
      </w:r>
      <w:r w:rsidR="00DF7C6A">
        <w:instrText xml:space="preserve"> ADDIN EN.CITE &lt;EndNote&gt;&lt;Cite&gt;&lt;Author&gt;Kahneman&lt;/Author&gt;&lt;Year&gt;2010&lt;/Year&gt;&lt;RecNum&gt;2151&lt;/RecNum&gt;&lt;DisplayText&gt;(Kahneman &amp;amp; Deaton, 2010)&lt;/DisplayText&gt;&lt;record&gt;&lt;rec-number&gt;2151&lt;/rec-number&gt;&lt;foreign-keys&gt;&lt;key app="EN" db-id="sttprxrp6925duet9e6pf2zo2drwvda5wf02" timestamp="1393596168"&gt;2151&lt;/key&gt;&lt;/foreign-keys&gt;&lt;ref-type name="Journal Article"&gt;17&lt;/ref-type&gt;&lt;contributors&gt;&lt;authors&gt;&lt;author&gt;Kahneman, Daniel&lt;/author&gt;&lt;author&gt;Deaton, Angus&lt;/author&gt;&lt;/authors&gt;&lt;/contributors&gt;&lt;titles&gt;&lt;title&gt;High income improves evaluation of life but not emotional well-being&lt;/title&gt;&lt;secondary-title&gt;Proceedings of the National Academy of Sciences&lt;/secondary-title&gt;&lt;/titles&gt;&lt;periodical&gt;&lt;full-title&gt;Proceedings of the National Academy of Sciences&lt;/full-title&gt;&lt;/periodical&gt;&lt;pages&gt;16489-16493&lt;/pages&gt;&lt;volume&gt;107&lt;/volume&gt;&lt;number&gt;38&lt;/number&gt;&lt;dates&gt;&lt;year&gt;2010&lt;/year&gt;&lt;pub-dates&gt;&lt;date&gt;September 21, 2010&lt;/date&gt;&lt;/pub-dates&gt;&lt;/dates&gt;&lt;urls&gt;&lt;related-urls&gt;&lt;url&gt;http://www.pnas.org/content/107/38/16489.abstract&lt;/url&gt;&lt;/related-urls&gt;&lt;/urls&gt;&lt;electronic-resource-num&gt;10.1073/pnas.1011492107&lt;/electronic-resource-num&gt;&lt;/record&gt;&lt;/Cite&gt;&lt;/EndNote&gt;</w:instrText>
      </w:r>
      <w:r w:rsidR="00F00522">
        <w:fldChar w:fldCharType="separate"/>
      </w:r>
      <w:r w:rsidR="00DF7C6A">
        <w:rPr>
          <w:noProof/>
        </w:rPr>
        <w:t>(Kahneman &amp; Deaton, 2010)</w:t>
      </w:r>
      <w:r w:rsidR="00F00522">
        <w:fldChar w:fldCharType="end"/>
      </w:r>
      <w:r w:rsidR="00C6268E">
        <w:t xml:space="preserve">.  </w:t>
      </w:r>
    </w:p>
    <w:p w14:paraId="01D063B7" w14:textId="3709639C" w:rsidR="00C6268E" w:rsidRDefault="00C6268E" w:rsidP="00C6268E">
      <w:r>
        <w:t xml:space="preserve">This may be particularly true for alcohol because short-term pleasures </w:t>
      </w:r>
      <w:r w:rsidR="005526F9">
        <w:t xml:space="preserve">and pains </w:t>
      </w:r>
      <w:r>
        <w:t xml:space="preserve">may overspill beyond the moment of drinking.  </w:t>
      </w:r>
      <w:r w:rsidR="000306A2">
        <w:t>T</w:t>
      </w:r>
      <w:r>
        <w:t xml:space="preserve">here are </w:t>
      </w:r>
      <w:r w:rsidR="000306A2">
        <w:t xml:space="preserve">negative </w:t>
      </w:r>
      <w:r>
        <w:t xml:space="preserve">short-term overspills via hangovers, and overspills on multiple timescales via health/social harms.  </w:t>
      </w:r>
      <w:r w:rsidR="001811DB">
        <w:t>More positively</w:t>
      </w:r>
      <w:r>
        <w:t>, it is often suggested tha</w:t>
      </w:r>
      <w:r w:rsidR="005709EF">
        <w:t>t alcohol improves sociability</w:t>
      </w:r>
      <w:r>
        <w:t xml:space="preserve">, </w:t>
      </w:r>
      <w:r w:rsidRPr="00076FDD">
        <w:t>with real-world interactions reported to be more agreeable with alcohol</w:t>
      </w:r>
      <w:r w:rsidR="009A5FE0">
        <w:t xml:space="preserve"> </w:t>
      </w:r>
      <w:r w:rsidR="00F00522">
        <w:fldChar w:fldCharType="begin"/>
      </w:r>
      <w:r w:rsidR="00DF7C6A">
        <w:instrText xml:space="preserve"> ADDIN EN.CITE &lt;EndNote&gt;&lt;Cite&gt;&lt;Author&gt;aan het Rot&lt;/Author&gt;&lt;Year&gt;2008&lt;/Year&gt;&lt;RecNum&gt;2221&lt;/RecNum&gt;&lt;DisplayText&gt;(aan het Rot et al., 2008)&lt;/DisplayText&gt;&lt;record&gt;&lt;rec-number&gt;2221&lt;/rec-number&gt;&lt;foreign-keys&gt;&lt;key app="EN" db-id="sttprxrp6925duet9e6pf2zo2drwvda5wf02" timestamp="1406381393"&gt;2221&lt;/key&gt;&lt;/foreign-keys&gt;&lt;ref-type name="Journal Article"&gt;17&lt;/ref-type&gt;&lt;contributors&gt;&lt;authors&gt;&lt;author&gt;aan het Rot, Marije&lt;/author&gt;&lt;author&gt;Russell, Jennifer J.&lt;/author&gt;&lt;author&gt;Moskowitz, Debbie S.&lt;/author&gt;&lt;author&gt;Young, Simon N.&lt;/author&gt;&lt;/authors&gt;&lt;/contributors&gt;&lt;titles&gt;&lt;title&gt;Alcohol in a Social Context: Findings From Event-Contingent Recording Studies of Everyday Social Interactions&lt;/title&gt;&lt;secondary-title&gt;Alcoholism: Clinical and Experimental Research&lt;/secondary-title&gt;&lt;/titles&gt;&lt;periodical&gt;&lt;full-title&gt;Alcoholism: Clinical and Experimental Research&lt;/full-title&gt;&lt;/periodical&gt;&lt;pages&gt;459-471&lt;/pages&gt;&lt;volume&gt;32&lt;/volume&gt;&lt;number&gt;3&lt;/number&gt;&lt;keywords&gt;&lt;keyword&gt;Alcohol&lt;/keyword&gt;&lt;keyword&gt;Aggression&lt;/keyword&gt;&lt;keyword&gt;Event-Contingent Recording&lt;/keyword&gt;&lt;keyword&gt;Mood&lt;/keyword&gt;&lt;keyword&gt;Perceptions of Others&lt;/keyword&gt;&lt;keyword&gt;Social Behavior&lt;/keyword&gt;&lt;/keywords&gt;&lt;dates&gt;&lt;year&gt;2008&lt;/year&gt;&lt;/dates&gt;&lt;publisher&gt;Blackwell Publishing Ltd&lt;/publisher&gt;&lt;isbn&gt;1530-0277&lt;/isbn&gt;&lt;urls&gt;&lt;related-urls&gt;&lt;url&gt;http://dx.doi.org/10.1111/j.1530-0277.2007.00590.x&lt;/url&gt;&lt;/related-urls&gt;&lt;/urls&gt;&lt;electronic-resource-num&gt;10.1111/j.1530-0277.2007.00590.x&lt;/electronic-resource-num&gt;&lt;/record&gt;&lt;/Cite&gt;&lt;/EndNote&gt;</w:instrText>
      </w:r>
      <w:r w:rsidR="00F00522">
        <w:fldChar w:fldCharType="separate"/>
      </w:r>
      <w:r w:rsidR="00DF7C6A">
        <w:rPr>
          <w:noProof/>
        </w:rPr>
        <w:t>(aan het Rot et al., 2008)</w:t>
      </w:r>
      <w:r w:rsidR="00F00522">
        <w:fldChar w:fldCharType="end"/>
      </w:r>
      <w:r w:rsidRPr="00076FDD">
        <w:t xml:space="preserve">, </w:t>
      </w:r>
      <w:r>
        <w:t>laboratory studies showing a reduction in social anxiety</w:t>
      </w:r>
      <w:r w:rsidR="009A5FE0">
        <w:t xml:space="preserve"> </w:t>
      </w:r>
      <w:r w:rsidR="00F00522">
        <w:fldChar w:fldCharType="begin"/>
      </w:r>
      <w:r w:rsidR="00DF7C6A">
        <w:instrText xml:space="preserve"> ADDIN EN.CITE &lt;EndNote&gt;&lt;Cite&gt;&lt;Author&gt;Battista&lt;/Author&gt;&lt;Year&gt;2010&lt;/Year&gt;&lt;RecNum&gt;2223&lt;/RecNum&gt;&lt;DisplayText&gt;(Battista et al., 2010)&lt;/DisplayText&gt;&lt;record&gt;&lt;rec-number&gt;2223&lt;/rec-number&gt;&lt;foreign-keys&gt;&lt;key app="EN" db-id="sttprxrp6925duet9e6pf2zo2drwvda5wf02" timestamp="1406383076"&gt;2223&lt;/key&gt;&lt;/foreign-keys&gt;&lt;ref-type name="Journal Article"&gt;17&lt;/ref-type&gt;&lt;contributors&gt;&lt;authors&gt;&lt;author&gt;Susan R. Battista&lt;/author&gt;&lt;author&gt;Sherry H. Stewart &lt;/author&gt;&lt;author&gt;Lindsay S. Ham &lt;/author&gt;&lt;/authors&gt;&lt;/contributors&gt;&lt;titles&gt;&lt;title&gt;A Critical Review of Laboratory-Based Studies Examining the Relationships of Social Anxiety and Alcohol Intake&lt;/title&gt;&lt;secondary-title&gt;Current Drug Abuse Reviews&lt;/secondary-title&gt;&lt;/titles&gt;&lt;periodical&gt;&lt;full-title&gt;Current Drug Abuse Reviews&lt;/full-title&gt;&lt;/periodical&gt;&lt;pages&gt;3-22&lt;/pages&gt;&lt;volume&gt;3&lt;/volume&gt;&lt;number&gt;1&lt;/number&gt;&lt;dates&gt;&lt;year&gt;2010&lt;/year&gt;&lt;/dates&gt;&lt;urls&gt;&lt;related-urls&gt;&lt;url&gt;http://www.researchgate.net/profile/Sherry_Stewart/publication/41138477_A_critical_review_of_laboratory-based_studies_examining_the_relationships_of_social_anxiety_and_alcohol_intake/links/0c96051e8054dac5bc000000&lt;/url&gt;&lt;/related-urls&gt;&lt;/urls&gt;&lt;electronic-resource-num&gt;10.2174/1874473711003010003&lt;/electronic-resource-num&gt;&lt;/record&gt;&lt;/Cite&gt;&lt;/EndNote&gt;</w:instrText>
      </w:r>
      <w:r w:rsidR="00F00522">
        <w:fldChar w:fldCharType="separate"/>
      </w:r>
      <w:r w:rsidR="00DF7C6A">
        <w:rPr>
          <w:noProof/>
        </w:rPr>
        <w:t>(Battista et al., 2010)</w:t>
      </w:r>
      <w:r w:rsidR="00F00522">
        <w:fldChar w:fldCharType="end"/>
      </w:r>
      <w:r>
        <w:t xml:space="preserve">, and qualitative research describing ‘anticipatory pleasures’ and ‘retrospective bonding’ around drinking </w:t>
      </w:r>
      <w:r w:rsidR="00F00522">
        <w:fldChar w:fldCharType="begin"/>
      </w:r>
      <w:r w:rsidR="00DF7C6A">
        <w:instrText xml:space="preserve"> ADDIN EN.CITE &lt;EndNote&gt;&lt;Cite&gt;&lt;Author&gt;Brown&lt;/Author&gt;&lt;Year&gt;2012&lt;/Year&gt;&lt;RecNum&gt;2212&lt;/RecNum&gt;&lt;DisplayText&gt;(Brown &amp;amp; Gregg, 2012)&lt;/DisplayText&gt;&lt;record&gt;&lt;rec-number&gt;2212&lt;/rec-number&gt;&lt;foreign-keys&gt;&lt;key app="EN" db-id="sttprxrp6925duet9e6pf2zo2drwvda5wf02" timestamp="1406211311"&gt;2212&lt;/key&gt;&lt;/foreign-keys&gt;&lt;ref-type name="Journal Article"&gt;17&lt;/ref-type&gt;&lt;contributors&gt;&lt;authors&gt;&lt;author&gt;Rebecca Brown &lt;/author&gt;&lt;author&gt;Melissa Gregg&lt;/author&gt;&lt;/authors&gt;&lt;/contributors&gt;&lt;titles&gt;&lt;title&gt;The pedagogy of regret: Facebook, binge drinking and young women&lt;/title&gt;&lt;secondary-title&gt;Continuum: Journal of Media &amp;amp; Cultural Studies&lt;/secondary-title&gt;&lt;/titles&gt;&lt;periodical&gt;&lt;full-title&gt;Continuum: Journal of Media &amp;amp; Cultural Studies&lt;/full-title&gt;&lt;/periodical&gt;&lt;pages&gt;357-369&lt;/pages&gt;&lt;volume&gt;26&lt;/volume&gt;&lt;number&gt;3&lt;/number&gt;&lt;dates&gt;&lt;year&gt;2012&lt;/year&gt;&lt;/dates&gt;&lt;urls&gt;&lt;/urls&gt;&lt;electronic-resource-num&gt;10.1080/10304312.2012.665834&lt;/electronic-resource-num&gt;&lt;/record&gt;&lt;/Cite&gt;&lt;/EndNote&gt;</w:instrText>
      </w:r>
      <w:r w:rsidR="00F00522">
        <w:fldChar w:fldCharType="separate"/>
      </w:r>
      <w:r w:rsidR="00DF7C6A">
        <w:rPr>
          <w:noProof/>
        </w:rPr>
        <w:t>(Brown &amp; Gregg, 2012)</w:t>
      </w:r>
      <w:r w:rsidR="00F00522">
        <w:fldChar w:fldCharType="end"/>
      </w:r>
      <w:r>
        <w:t xml:space="preserve">.  </w:t>
      </w:r>
      <w:r w:rsidR="00A03B98">
        <w:t>However, t</w:t>
      </w:r>
      <w:r>
        <w:t>he scale</w:t>
      </w:r>
      <w:r w:rsidR="00A03B98">
        <w:t xml:space="preserve">, </w:t>
      </w:r>
      <w:r>
        <w:t xml:space="preserve">dose-response </w:t>
      </w:r>
      <w:r w:rsidR="00A03B98">
        <w:t xml:space="preserve">and </w:t>
      </w:r>
      <w:r w:rsidRPr="00554B21">
        <w:t>timing</w:t>
      </w:r>
      <w:r>
        <w:t xml:space="preserve"> of </w:t>
      </w:r>
      <w:r w:rsidR="003A3EED">
        <w:t xml:space="preserve">some of these </w:t>
      </w:r>
      <w:r>
        <w:t xml:space="preserve">overspill effects is </w:t>
      </w:r>
      <w:r w:rsidR="00A03B98">
        <w:t>unclear</w:t>
      </w:r>
      <w:r>
        <w:t>.</w:t>
      </w:r>
      <w:r w:rsidDel="00D51C81">
        <w:t xml:space="preserve"> </w:t>
      </w:r>
    </w:p>
    <w:p w14:paraId="328E04D3" w14:textId="7E3F224C" w:rsidR="00C6268E" w:rsidRDefault="00C6268E" w:rsidP="00C6268E">
      <w:r>
        <w:t>A further issue is that average impact</w:t>
      </w:r>
      <w:r w:rsidR="00A03B98">
        <w:t>s</w:t>
      </w:r>
      <w:r>
        <w:t xml:space="preserve"> </w:t>
      </w:r>
      <w:r w:rsidR="00A03B98">
        <w:t xml:space="preserve">are </w:t>
      </w:r>
      <w:r>
        <w:t>likely to conceal considerable heterogeneity.  Partly this is because the response to alcohol is ‘biphasic’</w:t>
      </w:r>
      <w:r w:rsidR="003A3EED">
        <w:t>,</w:t>
      </w:r>
      <w:r>
        <w:t xml:space="preserve"> with different effects in the ascending and descending </w:t>
      </w:r>
      <w:r>
        <w:lastRenderedPageBreak/>
        <w:t xml:space="preserve">limbs of the blood alcohol curve – stimulant effects seem to be restricted to increasing intoxication, whereas sedative effects predominate during decreasing intoxication </w:t>
      </w:r>
      <w:r w:rsidR="00F00522">
        <w:fldChar w:fldCharType="begin"/>
      </w:r>
      <w:r w:rsidR="00DF7C6A">
        <w:instrText xml:space="preserve"> ADDIN EN.CITE &lt;EndNote&gt;&lt;Cite&gt;&lt;Author&gt;Martin&lt;/Author&gt;&lt;Year&gt;1993&lt;/Year&gt;&lt;RecNum&gt;2206&lt;/RecNum&gt;&lt;DisplayText&gt;(Martin et al., 1993)&lt;/DisplayText&gt;&lt;record&gt;&lt;rec-number&gt;2206&lt;/rec-number&gt;&lt;foreign-keys&gt;&lt;key app="EN" db-id="sttprxrp6925duet9e6pf2zo2drwvda5wf02" timestamp="1406195133"&gt;2206&lt;/key&gt;&lt;/foreign-keys&gt;&lt;ref-type name="Journal Article"&gt;17&lt;/ref-type&gt;&lt;contributors&gt;&lt;authors&gt;&lt;author&gt;Martin, Christopher S.&lt;/author&gt;&lt;author&gt;Earleywine, Mitchell&lt;/author&gt;&lt;author&gt;Musty, Richard E.&lt;/author&gt;&lt;author&gt;Perrine, M. W.&lt;/author&gt;&lt;author&gt;Swift, Robert M.&lt;/author&gt;&lt;/authors&gt;&lt;/contributors&gt;&lt;titles&gt;&lt;title&gt;Development and Validation of the Biphasic Alcohol Effects Scale&lt;/title&gt;&lt;secondary-title&gt;Alcoholism: Clinical and Experimental Research&lt;/secondary-title&gt;&lt;/titles&gt;&lt;periodical&gt;&lt;full-title&gt;Alcoholism: Clinical and Experimental Research&lt;/full-title&gt;&lt;/periodical&gt;&lt;pages&gt;140-146&lt;/pages&gt;&lt;volume&gt;17&lt;/volume&gt;&lt;number&gt;1&lt;/number&gt;&lt;keywords&gt;&lt;keyword&gt;Biphasic Alcohol Effects&lt;/keyword&gt;&lt;keyword&gt;Stimulation&lt;/keyword&gt;&lt;keyword&gt;Sedation&lt;/keyword&gt;&lt;keyword&gt;Limb of Blood Alcohol Curve.&lt;/keyword&gt;&lt;/keywords&gt;&lt;dates&gt;&lt;year&gt;1993&lt;/year&gt;&lt;/dates&gt;&lt;publisher&gt;Blackwell Publishing Ltd&lt;/publisher&gt;&lt;isbn&gt;1530-0277&lt;/isbn&gt;&lt;urls&gt;&lt;related-urls&gt;&lt;url&gt;http://dx.doi.org/10.1111/j.1530-0277.1993.tb00739.x&lt;/url&gt;&lt;/related-urls&gt;&lt;/urls&gt;&lt;electronic-resource-num&gt;10.1111/j.1530-0277.1993.tb00739.x&lt;/electronic-resource-num&gt;&lt;/record&gt;&lt;/Cite&gt;&lt;/EndNote&gt;</w:instrText>
      </w:r>
      <w:r w:rsidR="00F00522">
        <w:fldChar w:fldCharType="separate"/>
      </w:r>
      <w:r w:rsidR="00DF7C6A">
        <w:rPr>
          <w:noProof/>
        </w:rPr>
        <w:t>(Martin et al., 1993)</w:t>
      </w:r>
      <w:r w:rsidR="00F00522">
        <w:fldChar w:fldCharType="end"/>
      </w:r>
      <w:r>
        <w:t xml:space="preserve"> – and with different impacts at </w:t>
      </w:r>
      <w:r w:rsidR="000306A2">
        <w:t xml:space="preserve">different </w:t>
      </w:r>
      <w:r>
        <w:t xml:space="preserve">doses.  There has been a temptation to suggest that all of the pleasures of drinking come with ‘moderate’ consumption rather than intoxication, but the strong form of this claim has been subject to critique </w:t>
      </w:r>
      <w:r w:rsidR="00F00522">
        <w:fldChar w:fldCharType="begin">
          <w:fldData xml:space="preserve">PEVuZE5vdGU+PENpdGU+PEF1dGhvcj5Sb29tPC9BdXRob3I+PFllYXI+MjAwMDwvWWVhcj48UmVj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</w:fldData>
        </w:fldChar>
      </w:r>
      <w:r w:rsidR="00DF7C6A">
        <w:instrText xml:space="preserve"> ADDIN EN.CITE </w:instrText>
      </w:r>
      <w:r w:rsidR="00DF7C6A">
        <w:fldChar w:fldCharType="begin">
          <w:fldData xml:space="preserve">PEVuZE5vdGU+PENpdGU+PEF1dGhvcj5Sb29tPC9BdXRob3I+PFllYXI+MjAwMDwvWWVhcj48UmVj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</w:fldData>
        </w:fldChar>
      </w:r>
      <w:r w:rsidR="00DF7C6A">
        <w:instrText xml:space="preserve"> ADDIN EN.CITE.DATA </w:instrText>
      </w:r>
      <w:r w:rsidR="00DF7C6A">
        <w:fldChar w:fldCharType="end"/>
      </w:r>
      <w:r w:rsidR="00F00522">
        <w:fldChar w:fldCharType="separate"/>
      </w:r>
      <w:r w:rsidR="00DF7C6A">
        <w:rPr>
          <w:noProof/>
        </w:rPr>
        <w:t>(Keane, 2009; Room, 2000)</w:t>
      </w:r>
      <w:r w:rsidR="00F00522">
        <w:fldChar w:fldCharType="end"/>
      </w:r>
      <w:r>
        <w:t>.  Instead, heavier drinkers report greater stimulant and lower sedative effects</w:t>
      </w:r>
      <w:r w:rsidR="009A5FE0">
        <w:t xml:space="preserve"> </w:t>
      </w:r>
      <w:r w:rsidR="00F00522">
        <w:fldChar w:fldCharType="begin"/>
      </w:r>
      <w:r w:rsidR="00DF7C6A">
        <w:instrText xml:space="preserve"> ADDIN EN.CITE &lt;EndNote&gt;&lt;Cite&gt;&lt;Author&gt;King&lt;/Author&gt;&lt;Year&gt;2011&lt;/Year&gt;&lt;RecNum&gt;2207&lt;/RecNum&gt;&lt;DisplayText&gt;(King et al., 2011)&lt;/DisplayText&gt;&lt;record&gt;&lt;rec-number&gt;2207&lt;/rec-number&gt;&lt;foreign-keys&gt;&lt;key app="EN" db-id="sttprxrp6925duet9e6pf2zo2drwvda5wf02" timestamp="1406195702"&gt;2207&lt;/key&gt;&lt;/foreign-keys&gt;&lt;ref-type name="Journal Article"&gt;17&lt;/ref-type&gt;&lt;contributors&gt;&lt;authors&gt;&lt;author&gt;King, A. C.&lt;/author&gt;&lt;author&gt;de Wit, H.&lt;/author&gt;&lt;author&gt;McNamara, P. J.&lt;/author&gt;&lt;author&gt;Cao, D.&lt;/author&gt;&lt;/authors&gt;&lt;/contributors&gt;&lt;titles&gt;&lt;title&gt;Rewarding, stimulant, and sedative alcohol responses and relationship to future binge drinking&lt;/title&gt;&lt;secondary-title&gt;Archives of General Psychiatry&lt;/secondary-title&gt;&lt;/titles&gt;&lt;periodical&gt;&lt;full-title&gt;Archives of General Psychiatry&lt;/full-title&gt;&lt;/periodical&gt;&lt;pages&gt;389-399&lt;/pages&gt;&lt;volume&gt;68&lt;/volume&gt;&lt;number&gt;4&lt;/number&gt;&lt;dates&gt;&lt;year&gt;2011&lt;/year&gt;&lt;/dates&gt;&lt;isbn&gt;0003-990X&lt;/isbn&gt;&lt;urls&gt;&lt;related-urls&gt;&lt;url&gt;http://dx.doi.org/10.1001/archgenpsychiatry.2011.26&lt;/url&gt;&lt;/related-urls&gt;&lt;/urls&gt;&lt;electronic-resource-num&gt;10.1001/archgenpsychiatry.2011.26&lt;/electronic-resource-num&gt;&lt;/record&gt;&lt;/Cite&gt;&lt;/EndNote&gt;</w:instrText>
      </w:r>
      <w:r w:rsidR="00F00522">
        <w:fldChar w:fldCharType="separate"/>
      </w:r>
      <w:r w:rsidR="00DF7C6A">
        <w:rPr>
          <w:noProof/>
        </w:rPr>
        <w:t>(King et al., 2011)</w:t>
      </w:r>
      <w:r w:rsidR="00F00522">
        <w:fldChar w:fldCharType="end"/>
      </w:r>
      <w:r>
        <w:t>, and people expect greater levels of both happiness and misery at higher levels of consumption</w:t>
      </w:r>
      <w:r w:rsidR="009A5FE0">
        <w:t xml:space="preserve"> </w:t>
      </w:r>
      <w:r w:rsidR="00F00522">
        <w:fldChar w:fldCharType="begin"/>
      </w:r>
      <w:r w:rsidR="00DF7C6A">
        <w:instrText xml:space="preserve"> ADDIN EN.CITE &lt;EndNote&gt;&lt;Cite&gt;&lt;Author&gt;Adey&lt;/Author&gt;&lt;Year&gt;2010&lt;/Year&gt;&lt;RecNum&gt;2183&lt;/RecNum&gt;&lt;DisplayText&gt;(Adey et al., 2010)&lt;/DisplayText&gt;&lt;record&gt;&lt;rec-number&gt;2183&lt;/rec-number&gt;&lt;foreign-keys&gt;&lt;key app="EN" db-id="sttprxrp6925duet9e6pf2zo2drwvda5wf02" timestamp="1399644034"&gt;2183&lt;/key&gt;&lt;/foreign-keys&gt;&lt;ref-type name="Journal Article"&gt;17&lt;/ref-type&gt;&lt;contributors&gt;&lt;authors&gt;&lt;author&gt;Adey, Gwen E.&lt;/author&gt;&lt;author&gt;Moore, Simon C.&lt;/author&gt;&lt;author&gt;Chestnutt, Ivor G.&lt;/author&gt;&lt;/authors&gt;&lt;/contributors&gt;&lt;titles&gt;&lt;title&gt;Dose–response expectancies for alcohol: Validation and implications for brief interventions&lt;/title&gt;&lt;secondary-title&gt;Drug and Alcohol Review&lt;/secondary-title&gt;&lt;/titles&gt;&lt;periodical&gt;&lt;full-title&gt;Drug and Alcohol Review&lt;/full-title&gt;&lt;/periodical&gt;&lt;pages&gt;662-668&lt;/pages&gt;&lt;volume&gt;29&lt;/volume&gt;&lt;number&gt;6&lt;/number&gt;&lt;keywords&gt;&lt;keyword&gt;alcohol expectancy&lt;/keyword&gt;&lt;keyword&gt;dose&lt;/keyword&gt;&lt;keyword&gt;brief intervention&lt;/keyword&gt;&lt;/keywords&gt;&lt;dates&gt;&lt;year&gt;2010&lt;/year&gt;&lt;/dates&gt;&lt;publisher&gt;Blackwell Publishing Asia&lt;/publisher&gt;&lt;isbn&gt;1465-3362&lt;/isbn&gt;&lt;urls&gt;&lt;related-urls&gt;&lt;url&gt;http://dx.doi.org/10.1111/j.1465-3362.2010.00229.x&lt;/url&gt;&lt;/related-urls&gt;&lt;/urls&gt;&lt;electronic-resource-num&gt;10.1111/j.1465-3362.2010.00229.x&lt;/electronic-resource-num&gt;&lt;/record&gt;&lt;/Cite&gt;&lt;/EndNote&gt;</w:instrText>
      </w:r>
      <w:r w:rsidR="00F00522">
        <w:fldChar w:fldCharType="separate"/>
      </w:r>
      <w:r w:rsidR="00DF7C6A">
        <w:rPr>
          <w:noProof/>
        </w:rPr>
        <w:t>(Adey et al., 2010)</w:t>
      </w:r>
      <w:r w:rsidR="00F00522">
        <w:fldChar w:fldCharType="end"/>
      </w:r>
      <w:r>
        <w:t xml:space="preserve">. </w:t>
      </w:r>
    </w:p>
    <w:p w14:paraId="199271B4" w14:textId="477AC495" w:rsidR="00C6268E" w:rsidRDefault="00C6268E" w:rsidP="00C6268E">
      <w:r>
        <w:t xml:space="preserve">Heterogeneity is also likely because the pleasures (and pains) of drinking are often due to our own expectations and the reactions of people around us </w:t>
      </w:r>
      <w:r w:rsidR="00F00522">
        <w:fldChar w:fldCharType="begin"/>
      </w:r>
      <w:r w:rsidR="0036714E">
        <w:instrText xml:space="preserve"> ADDIN EN.CITE &lt;EndNote&gt;&lt;Cite&gt;&lt;Author&gt;Room&lt;/Author&gt;&lt;Year&gt;2000&lt;/Year&gt;&lt;RecNum&gt;2187&lt;/RecNum&gt;&lt;DisplayText&gt;(Room, 2000)&lt;/DisplayText&gt;&lt;record&gt;&lt;rec-number&gt;2187&lt;/rec-number&gt;&lt;foreign-keys&gt;&lt;key app="EN" db-id="sttprxrp6925duet9e6pf2zo2drwvda5wf02" timestamp="1399646565"&gt;2187&lt;/key&gt;&lt;/foreign-keys&gt;&lt;ref-type name="Journal Article"&gt;17&lt;/ref-type&gt;&lt;contributors&gt;&lt;authors&gt;&lt;author&gt;Room, Robin&lt;/author&gt;&lt;/authors&gt;&lt;/contributors&gt;&lt;titles&gt;&lt;title&gt;The more drinking, the more fun; but is there a calculus of fun, and should it drive policy?&lt;/title&gt;&lt;secondary-title&gt;Drug and Alcohol Dependence&lt;/secondary-title&gt;&lt;/titles&gt;&lt;periodical&gt;&lt;full-title&gt;Drug and Alcohol Dependence&lt;/full-title&gt;&lt;/periodical&gt;&lt;pages&gt;249-250&lt;/pages&gt;&lt;volume&gt;60&lt;/volume&gt;&lt;number&gt;3&lt;/number&gt;&lt;dates&gt;&lt;year&gt;2000&lt;/year&gt;&lt;pub-dates&gt;&lt;date&gt;11/10/&lt;/date&gt;&lt;/pub-dates&gt;&lt;/dates&gt;&lt;isbn&gt;0376-8716&lt;/isbn&gt;&lt;urls&gt;&lt;related-urls&gt;&lt;url&gt;http://www.sciencedirect.com/science/article/pii/S0376871600001344&lt;/url&gt;&lt;/related-urls&gt;&lt;/urls&gt;&lt;electronic-resource-num&gt;http://dx.doi.org/10.1016/S0376-8716(00)00134-4&lt;/electronic-resource-num&gt;&lt;/record&gt;&lt;/Cite&gt;&lt;/EndNote&gt;</w:instrText>
      </w:r>
      <w:r w:rsidR="00F00522">
        <w:fldChar w:fldCharType="separate"/>
      </w:r>
      <w:r w:rsidR="0036714E">
        <w:rPr>
          <w:noProof/>
        </w:rPr>
        <w:t>(Room, 2000)</w:t>
      </w:r>
      <w:r w:rsidR="00F00522">
        <w:fldChar w:fldCharType="end"/>
      </w:r>
      <w:r>
        <w:t xml:space="preserve">.  </w:t>
      </w:r>
      <w:r w:rsidR="00881FBC">
        <w:t>This not only means that drinkers’ expectations may influence wellbeing</w:t>
      </w:r>
      <w:r>
        <w:t xml:space="preserve">, </w:t>
      </w:r>
      <w:r w:rsidR="00881FBC">
        <w:t xml:space="preserve">but that </w:t>
      </w:r>
      <w:r>
        <w:t xml:space="preserve">the relationship between alcohol and wellbeing will vary considerably </w:t>
      </w:r>
      <w:r w:rsidR="00AC6DD7">
        <w:t xml:space="preserve">across different cultures </w:t>
      </w:r>
      <w:r w:rsidR="00F00522">
        <w:fldChar w:fldCharType="begin"/>
      </w:r>
      <w:r w:rsidR="00DF7C6A">
        <w:instrText xml:space="preserve"> ADDIN EN.CITE &lt;EndNote&gt;&lt;Cite&gt;&lt;Author&gt;Peele&lt;/Author&gt;&lt;Year&gt;1999&lt;/Year&gt;&lt;RecNum&gt;2027&lt;/RecNum&gt;&lt;DisplayText&gt;(Peele &amp;amp; Grant, 1999)&lt;/DisplayText&gt;&lt;record&gt;&lt;rec-number&gt;2027&lt;/rec-number&gt;&lt;foreign-keys&gt;&lt;key app="EN" db-id="sttprxrp6925duet9e6pf2zo2drwvda5wf02" timestamp="1314186250"&gt;2027&lt;/key&gt;&lt;/foreign-keys&gt;&lt;ref-type name="Edited Book"&gt;28&lt;/ref-type&gt;&lt;contributors&gt;&lt;authors&gt;&lt;author&gt;Peele,Stanton&lt;/author&gt;&lt;author&gt;Grant,Marcus&lt;/author&gt;&lt;/authors&gt;&lt;/contributors&gt;&lt;titles&gt;&lt;title&gt;Alcohol and pleasure: a health perspective&lt;/title&gt;&lt;/titles&gt;&lt;keywords&gt;&lt;keyword&gt;pleasure&lt;/keyword&gt;&lt;/keywords&gt;&lt;dates&gt;&lt;year&gt;1999&lt;/year&gt;&lt;/dates&gt;&lt;pub-location&gt;Philadelphia, PA&lt;/pub-location&gt;&lt;publisher&gt;Taylor &amp;amp; Francis&lt;/publisher&gt;&lt;urls&gt;&lt;/urls&gt;&lt;custom1&gt;Read&lt;/custom1&gt;&lt;/record&gt;&lt;/Cite&gt;&lt;/EndNote&gt;</w:instrText>
      </w:r>
      <w:r w:rsidR="00F00522">
        <w:fldChar w:fldCharType="separate"/>
      </w:r>
      <w:r w:rsidR="00DF7C6A">
        <w:rPr>
          <w:noProof/>
        </w:rPr>
        <w:t>(Peele &amp; Grant, 1999)</w:t>
      </w:r>
      <w:r w:rsidR="00F00522">
        <w:fldChar w:fldCharType="end"/>
      </w:r>
      <w:r>
        <w:t xml:space="preserve">, particularly for the social consequences that are most closely bound up with </w:t>
      </w:r>
      <w:r w:rsidR="003A3EED">
        <w:t>expectations</w:t>
      </w:r>
      <w:r>
        <w:t>.</w:t>
      </w:r>
      <w:r w:rsidR="0036714E">
        <w:t xml:space="preserve">  </w:t>
      </w:r>
      <w:r>
        <w:t>Alcohol may therefore have different impacts on different concepts of wellbeing, when measured over different time periods, or for different population groups.  While we return to this in the Discussion, we primarily focus directly on ways of considering the average effects of drinking on subjective wellbeing.</w:t>
      </w:r>
    </w:p>
    <w:p w14:paraId="7010748B" w14:textId="4253FB52" w:rsidR="00C6268E" w:rsidRDefault="00C6268E" w:rsidP="000D5565">
      <w:pPr>
        <w:pStyle w:val="Heading3"/>
      </w:pPr>
      <w:r>
        <w:t>Empirical studies of alcohol and wellbeing</w:t>
      </w:r>
    </w:p>
    <w:p w14:paraId="1D9612CB" w14:textId="396E1AE3" w:rsidR="00B07D80" w:rsidRDefault="00403234" w:rsidP="00504FE6">
      <w:r>
        <w:t xml:space="preserve">There </w:t>
      </w:r>
      <w:r w:rsidR="00B07D80">
        <w:t xml:space="preserve">are no reviews of the impact of alcohol on wellbeing </w:t>
      </w:r>
      <w:r w:rsidR="00F00522">
        <w:rPr>
          <w:noProof/>
        </w:rPr>
        <w:fldChar w:fldCharType="begin"/>
      </w:r>
      <w:r w:rsidR="00DF7C6A">
        <w:rPr>
          <w:noProof/>
        </w:rPr>
        <w:instrText xml:space="preserve"> ADDIN EN.CITE &lt;EndNote&gt;&lt;Cite&gt;&lt;Author&gt;Boden&lt;/Author&gt;&lt;Year&gt;2011&lt;/Year&gt;&lt;RecNum&gt;2156&lt;/RecNum&gt;&lt;Prefix&gt;unlike for depression`; see &lt;/Prefix&gt;&lt;Suffix&gt;`, which suggests a non-linear causal impact of drinking&lt;/Suffix&gt;&lt;DisplayText&gt;(unlike for depression; see Boden &amp;amp; Fergusson, 2011, which suggests a non-linear causal impact of drinking)&lt;/DisplayText&gt;&lt;record&gt;&lt;rec-number&gt;2156&lt;/rec-number&gt;&lt;foreign-keys&gt;&lt;key app="EN" db-id="sttprxrp6925duet9e6pf2zo2drwvda5wf02" timestamp="1393680929"&gt;2156&lt;/key&gt;&lt;/foreign-keys&gt;&lt;ref-type name="Journal Article"&gt;17&lt;/ref-type&gt;&lt;contributors&gt;&lt;authors&gt;&lt;author&gt;Boden, Joseph M.&lt;/author&gt;&lt;author&gt;Fergusson, David M.&lt;/author&gt;&lt;/authors&gt;&lt;/contributors&gt;&lt;titles&gt;&lt;title&gt;Alcohol and depression&lt;/title&gt;&lt;secondary-title&gt;Addiction&lt;/secondary-title&gt;&lt;/titles&gt;&lt;periodical&gt;&lt;full-title&gt;Addiction&lt;/full-title&gt;&lt;/periodical&gt;&lt;pages&gt;906-914&lt;/pages&gt;&lt;volume&gt;106&lt;/volume&gt;&lt;number&gt;5&lt;/number&gt;&lt;keywords&gt;&lt;keyword&gt;Alcohol&lt;/keyword&gt;&lt;keyword&gt;alcohol use disorder&lt;/keyword&gt;&lt;keyword&gt;causality&lt;/keyword&gt;&lt;keyword&gt;epidemiology&lt;/keyword&gt;&lt;keyword&gt;literature review&lt;/keyword&gt;&lt;keyword&gt;major depression&lt;/keyword&gt;&lt;/keywords&gt;&lt;dates&gt;&lt;year&gt;2011&lt;/year&gt;&lt;/dates&gt;&lt;publisher&gt;Blackwell Publishing Ltd&lt;/publisher&gt;&lt;isbn&gt;1360-0443&lt;/isbn&gt;&lt;urls&gt;&lt;related-urls&gt;&lt;url&gt;http://dx.doi.org/10.1111/j.1360-0443.2010.03351.x&lt;/url&gt;&lt;/related-urls&gt;&lt;/urls&gt;&lt;electronic-resource-num&gt;10.1111/j.1360-0443.2010.03351.x&lt;/electronic-resource-num&gt;&lt;/record&gt;&lt;/Cite&gt;&lt;/EndNote&gt;</w:instrText>
      </w:r>
      <w:r w:rsidR="00F00522">
        <w:rPr>
          <w:noProof/>
        </w:rPr>
        <w:fldChar w:fldCharType="separate"/>
      </w:r>
      <w:r w:rsidR="00DF7C6A">
        <w:rPr>
          <w:noProof/>
        </w:rPr>
        <w:t>(unlike for depression; see Boden &amp; Fergusson, 2011, which suggests a non-linear causal impact of drinking)</w:t>
      </w:r>
      <w:r w:rsidR="00F00522">
        <w:rPr>
          <w:noProof/>
        </w:rPr>
        <w:fldChar w:fldCharType="end"/>
      </w:r>
      <w:r w:rsidR="00B07D80">
        <w:t>. A number of individual studies exist</w:t>
      </w:r>
      <w:r w:rsidR="00B07D80" w:rsidRPr="00495505">
        <w:t xml:space="preserve">, </w:t>
      </w:r>
      <w:r w:rsidR="00B07D80">
        <w:t xml:space="preserve">but these are </w:t>
      </w:r>
      <w:r w:rsidR="00B07D80" w:rsidRPr="00495505">
        <w:t xml:space="preserve">primarily cross-sectional </w:t>
      </w:r>
      <w:r w:rsidR="00B07D80">
        <w:t xml:space="preserve">studies </w:t>
      </w:r>
      <w:r w:rsidR="005709EF">
        <w:t>where t</w:t>
      </w:r>
      <w:r w:rsidR="00B07D80">
        <w:t>he direction of causality is unclear</w:t>
      </w:r>
      <w:r w:rsidR="005709EF">
        <w:t>.  T</w:t>
      </w:r>
      <w:r w:rsidR="00B07D80">
        <w:t>wo types of longitudinal study have been conducted:</w:t>
      </w:r>
    </w:p>
    <w:p w14:paraId="215BC519" w14:textId="500A3853" w:rsidR="00B07D80" w:rsidRDefault="00B07D80" w:rsidP="00504FE6">
      <w:pPr>
        <w:numPr>
          <w:ilvl w:val="0"/>
          <w:numId w:val="3"/>
        </w:numPr>
      </w:pPr>
      <w:r>
        <w:t>The first look</w:t>
      </w:r>
      <w:r w:rsidR="00A51A08">
        <w:t>s</w:t>
      </w:r>
      <w:r>
        <w:t xml:space="preserve"> at the lagged impact of drinking on later wellbeing.  </w:t>
      </w:r>
      <w:r w:rsidR="00A51A08">
        <w:t>A</w:t>
      </w:r>
      <w:r>
        <w:t>mong adolescents, alcohol use either has no significant effect</w:t>
      </w:r>
      <w:r w:rsidR="009A5FE0">
        <w:t xml:space="preserve"> </w:t>
      </w:r>
      <w:r w:rsidR="00F00522">
        <w:fldChar w:fldCharType="begin"/>
      </w:r>
      <w:r w:rsidR="00DF7C6A">
        <w:instrText xml:space="preserve"> ADDIN EN.CITE &lt;EndNote&gt;&lt;Cite&gt;&lt;Author&gt;Mason&lt;/Author&gt;&lt;Year&gt;2011&lt;/Year&gt;&lt;RecNum&gt;2141&lt;/RecNum&gt;&lt;DisplayText&gt;(Mason &amp;amp; Spoth, 2011)&lt;/DisplayText&gt;&lt;record&gt;&lt;rec-number&gt;2141&lt;/rec-number&gt;&lt;foreign-keys&gt;&lt;key app="EN" db-id="sttprxrp6925duet9e6pf2zo2drwvda5wf02" timestamp="1390912232"&gt;2141&lt;/key&gt;&lt;/foreign-keys&gt;&lt;ref-type name="Journal Article"&gt;17&lt;/ref-type&gt;&lt;contributors&gt;&lt;authors&gt;&lt;author&gt;Mason, Alex W&lt;/author&gt;&lt;author&gt;Spoth, Richard L&lt;/author&gt;&lt;/authors&gt;&lt;/contributors&gt;&lt;titles&gt;&lt;title&gt;Longitudinal Associations of Alcohol Involvement with Subjective Well-Being in Adolescence and Prediction to Alcohol Problems in Early Adulthood&lt;/title&gt;&lt;secondary-title&gt;Journal of Youth and Adolescence&lt;/secondary-title&gt;&lt;alt-title&gt;J Youth Adolescence&lt;/alt-title&gt;&lt;/titles&gt;&lt;periodical&gt;&lt;full-title&gt;Journal of Youth and Adolescence&lt;/full-title&gt;&lt;/periodical&gt;&lt;pages&gt;1215-1224&lt;/pages&gt;&lt;volume&gt;40&lt;/volume&gt;&lt;number&gt;9&lt;/number&gt;&lt;keywords&gt;&lt;keyword&gt;Alcohol use&lt;/keyword&gt;&lt;keyword&gt;Subjective well-being&lt;/keyword&gt;&lt;keyword&gt;Longitudinal&lt;/keyword&gt;&lt;keyword&gt;Adolescence&lt;/keyword&gt;&lt;keyword&gt;Early adulthood&lt;/keyword&gt;&lt;/keywords&gt;&lt;dates&gt;&lt;year&gt;2011&lt;/year&gt;&lt;pub-dates&gt;&lt;date&gt;2011/09/01&lt;/date&gt;&lt;/pub-dates&gt;&lt;/dates&gt;&lt;publisher&gt;Springer US&lt;/publisher&gt;&lt;isbn&gt;0047-2891&lt;/isbn&gt;&lt;urls&gt;&lt;related-urls&gt;&lt;url&gt;http://dx.doi.org/10.1007/s10964-011-9632-z&lt;/url&gt;&lt;/related-urls&gt;&lt;/urls&gt;&lt;electronic-resource-num&gt;10.1007/s10964-011-9632-z&lt;/electronic-resource-num&gt;&lt;language&gt;English&lt;/language&gt;&lt;/record&gt;&lt;/Cite&gt;&lt;/EndNote&gt;</w:instrText>
      </w:r>
      <w:r w:rsidR="00F00522">
        <w:fldChar w:fldCharType="separate"/>
      </w:r>
      <w:r w:rsidR="00DF7C6A">
        <w:rPr>
          <w:noProof/>
        </w:rPr>
        <w:t>(Mason &amp; Spoth, 2011)</w:t>
      </w:r>
      <w:r w:rsidR="00F00522">
        <w:fldChar w:fldCharType="end"/>
      </w:r>
      <w:r>
        <w:t xml:space="preserve"> or is associated with lower later wellbeing </w:t>
      </w:r>
      <w:r w:rsidR="00F00522">
        <w:fldChar w:fldCharType="begin"/>
      </w:r>
      <w:r w:rsidR="00DF7C6A">
        <w:instrText xml:space="preserve"> ADDIN EN.CITE &lt;EndNote&gt;&lt;Cite&gt;&lt;Author&gt;Newcomb&lt;/Author&gt;&lt;Year&gt;1986&lt;/Year&gt;&lt;RecNum&gt;2138&lt;/RecNum&gt;&lt;DisplayText&gt;(Newcomb et al., 1986)&lt;/DisplayText&gt;&lt;record&gt;&lt;rec-number&gt;2138&lt;/rec-number&gt;&lt;foreign-keys&gt;&lt;key app="EN" db-id="sttprxrp6925duet9e6pf2zo2drwvda5wf02" timestamp="1390911106"&gt;2138&lt;/key&gt;&lt;/foreign-keys&gt;&lt;ref-type name="Journal Article"&gt;17&lt;/ref-type&gt;&lt;contributors&gt;&lt;authors&gt;&lt;author&gt;Newcomb, Michael D&lt;/author&gt;&lt;author&gt;Bentler, Peter M&lt;/author&gt;&lt;author&gt;Collins, Caroline&lt;/author&gt;&lt;/authors&gt;&lt;/contributors&gt;&lt;titles&gt;&lt;title&gt;Alcohol use and dissatisfaction with self and life: A longitudinal analysis of young adults&lt;/title&gt;&lt;secondary-title&gt;Journal of Drug Issues&lt;/secondary-title&gt;&lt;/titles&gt;&lt;periodical&gt;&lt;full-title&gt;Journal of Drug Issues&lt;/full-title&gt;&lt;/periodical&gt;&lt;pages&gt;479-494&lt;/pages&gt;&lt;volume&gt;16&lt;/volume&gt;&lt;number&gt;4&lt;/number&gt;&lt;dates&gt;&lt;year&gt;1986&lt;/year&gt;&lt;/dates&gt;&lt;urls&gt;&lt;related-urls&gt;&lt;url&gt;http://psycnet.apa.org/index.cfm?fa=search.displayRecord&amp;amp;UID=1988-10623-001&lt;/url&gt;&lt;/related-urls&gt;&lt;/urls&gt;&lt;/record&gt;&lt;/Cite&gt;&lt;/EndNote&gt;</w:instrText>
      </w:r>
      <w:r w:rsidR="00F00522">
        <w:fldChar w:fldCharType="separate"/>
      </w:r>
      <w:r w:rsidR="00DF7C6A">
        <w:rPr>
          <w:noProof/>
        </w:rPr>
        <w:t>(Newcomb et al., 1986)</w:t>
      </w:r>
      <w:r w:rsidR="00F00522">
        <w:fldChar w:fldCharType="end"/>
      </w:r>
      <w:r>
        <w:t xml:space="preserve">; </w:t>
      </w:r>
      <w:r w:rsidR="00A51A08">
        <w:t xml:space="preserve">while </w:t>
      </w:r>
      <w:r>
        <w:t xml:space="preserve">among young adults, studies variously find that greater levels of drinking are associated with </w:t>
      </w:r>
      <w:r w:rsidRPr="00076FDD">
        <w:rPr>
          <w:i/>
        </w:rPr>
        <w:t>higher</w:t>
      </w:r>
      <w:r>
        <w:t xml:space="preserve"> later wellbeing </w:t>
      </w:r>
      <w:r w:rsidR="00F00522">
        <w:rPr>
          <w:noProof/>
        </w:rPr>
        <w:fldChar w:fldCharType="begin"/>
      </w:r>
      <w:r w:rsidR="00923580">
        <w:rPr>
          <w:noProof/>
        </w:rPr>
        <w:instrText xml:space="preserve"> ADDIN EN.CITE &lt;EndNote&gt;&lt;Cite&gt;&lt;Author&gt;Molnar&lt;/Author&gt;&lt;Year&gt;2009&lt;/Year&gt;&lt;RecNum&gt;2159&lt;/RecNum&gt;&lt;Prefix&gt;net of the effect of adverse consequences`; &lt;/Prefix&gt;&lt;DisplayText&gt;(net of the effect of adverse consequences; Molnar et al., 2009)&lt;/DisplayText&gt;&lt;record&gt;&lt;rec-number&gt;2159&lt;/rec-number&gt;&lt;foreign-keys&gt;&lt;key app="EN" db-id="sttprxrp6925duet9e6pf2zo2drwvda5wf02" timestamp="1393684356"&gt;2159&lt;/key&gt;&lt;/foreign-keys&gt;&lt;ref-type name="Journal Article"&gt;17&lt;/ref-type&gt;&lt;contributors&gt;&lt;authors&gt;&lt;author&gt;Danielle S. Molnar&lt;/author&gt;&lt;author&gt;Michael A. Busseri&lt;/author&gt;&lt;author&gt;Colin P. K. Perrier&lt;/author&gt;&lt;author&gt;Stan W. Sadava&lt;/author&gt;&lt;/authors&gt;&lt;/contributors&gt;&lt;titles&gt;&lt;title&gt;A Longitudinal Examination of Alcohol Use and Subjective Well-Being in an Undergraduate Sample&lt;/title&gt;&lt;secondary-title&gt;Journal of Studies on Alcohol and Drugs&lt;/secondary-title&gt;&lt;/titles&gt;&lt;periodical&gt;&lt;full-title&gt;Journal of Studies on Alcohol and Drugs&lt;/full-title&gt;&lt;/periodical&gt;&lt;pages&gt;704-713&lt;/pages&gt;&lt;volume&gt;70&lt;/volume&gt;&lt;number&gt;5&lt;/number&gt;&lt;dates&gt;&lt;year&gt;2009&lt;/year&gt;&lt;/dates&gt;&lt;urls&gt;&lt;related-urls&gt;&lt;url&gt;http://www.jsad.com/jsad/article/A_Longitudinal_Examination_of_Alcohol_Use_and_Subjective_WellBeing_in_an_U/4376.html&lt;/url&gt;&lt;/related-urls&gt;&lt;/urls&gt;&lt;/record&gt;&lt;/Cite&gt;&lt;/EndNote&gt;</w:instrText>
      </w:r>
      <w:r w:rsidR="00F00522">
        <w:rPr>
          <w:noProof/>
        </w:rPr>
        <w:fldChar w:fldCharType="separate"/>
      </w:r>
      <w:r w:rsidR="00923580">
        <w:rPr>
          <w:noProof/>
        </w:rPr>
        <w:t>(net of the effect of adverse consequences; Molnar et al., 2009)</w:t>
      </w:r>
      <w:r w:rsidR="00F00522">
        <w:rPr>
          <w:noProof/>
        </w:rPr>
        <w:fldChar w:fldCharType="end"/>
      </w:r>
      <w:r>
        <w:t xml:space="preserve">; </w:t>
      </w:r>
      <w:r w:rsidRPr="00F27732">
        <w:rPr>
          <w:i/>
        </w:rPr>
        <w:t>lower</w:t>
      </w:r>
      <w:r>
        <w:t xml:space="preserve"> later wellbeing </w:t>
      </w:r>
      <w:r w:rsidR="00A51A08">
        <w:rPr>
          <w:noProof/>
        </w:rPr>
        <w:fldChar w:fldCharType="begin"/>
      </w:r>
      <w:r w:rsidR="00923580">
        <w:rPr>
          <w:noProof/>
        </w:rPr>
        <w:instrText xml:space="preserve"> ADDIN EN.CITE &lt;EndNote&gt;&lt;Cite&gt;&lt;Author&gt;Koivumaa-Honkanen&lt;/Author&gt;&lt;Year&gt;2012&lt;/Year&gt;&lt;RecNum&gt;2182&lt;/RecNum&gt;&lt;Prefix&gt;controlling for genetic factors`; &lt;/Prefix&gt;&lt;DisplayText&gt;(controlling for genetic factors; Koivumaa-Honkanen et al., 2012)&lt;/DisplayText&gt;&lt;record&gt;&lt;rec-number&gt;2182&lt;/rec-number&gt;&lt;foreign-keys&gt;&lt;key app="EN" db-id="sttprxrp6925duet9e6pf2zo2drwvda5wf02" timestamp="1399639206"&gt;2182&lt;/key&gt;&lt;/foreign-keys&gt;&lt;ref-type name="Journal Article"&gt;17&lt;/ref-type&gt;&lt;contributors&gt;&lt;authors&gt;&lt;author&gt;Koivumaa-Honkanen, H.&lt;/author&gt;&lt;author&gt;Kaprio, J.&lt;/author&gt;&lt;author&gt;Korhonen, T.&lt;/author&gt;&lt;author&gt;Honkanen, R.J.&lt;/author&gt;&lt;author&gt;Heikkilä, K.&lt;/author&gt;&lt;author&gt;Koskenvuo, M.&lt;/author&gt;&lt;/authors&gt;&lt;/contributors&gt;&lt;titles&gt;&lt;title&gt;Self-reported Life Satisfaction and Alcohol use: A 15-year follow-up of Healthy Adult Twins&lt;/title&gt;&lt;secondary-title&gt;Alcohol and Alcoholism&lt;/secondary-title&gt;&lt;/titles&gt;&lt;periodical&gt;&lt;full-title&gt;Alcohol and Alcoholism&lt;/full-title&gt;&lt;/periodical&gt;&lt;pages&gt;160-168&lt;/pages&gt;&lt;volume&gt;47&lt;/volume&gt;&lt;number&gt;2&lt;/number&gt;&lt;dates&gt;&lt;year&gt;2012&lt;/year&gt;&lt;pub-dates&gt;&lt;date&gt;March 1, 2012&lt;/date&gt;&lt;/pub-dates&gt;&lt;/dates&gt;&lt;urls&gt;&lt;related-urls&gt;&lt;url&gt;http://alcalc.oxfordjournals.org/content/47/2/160.abstract&lt;/url&gt;&lt;/related-urls&gt;&lt;/urls&gt;&lt;electronic-resource-num&gt;10.1093/alcalc/agr151&lt;/electronic-resource-num&gt;&lt;/record&gt;&lt;/Cite&gt;&lt;/EndNote&gt;</w:instrText>
      </w:r>
      <w:r w:rsidR="00A51A08">
        <w:rPr>
          <w:noProof/>
        </w:rPr>
        <w:fldChar w:fldCharType="separate"/>
      </w:r>
      <w:r w:rsidR="00923580">
        <w:rPr>
          <w:noProof/>
        </w:rPr>
        <w:t>(controlling for genetic factors; Koivumaa-Honkanen et al., 2012)</w:t>
      </w:r>
      <w:r w:rsidR="00A51A08">
        <w:rPr>
          <w:noProof/>
        </w:rPr>
        <w:fldChar w:fldCharType="end"/>
      </w:r>
      <w:r>
        <w:t>; or no effect</w:t>
      </w:r>
      <w:r w:rsidR="00D8031E">
        <w:t xml:space="preserve"> </w:t>
      </w:r>
      <w:r w:rsidR="00F00522">
        <w:fldChar w:fldCharType="begin"/>
      </w:r>
      <w:r w:rsidR="00DF7C6A">
        <w:instrText xml:space="preserve"> ADDIN EN.CITE &lt;EndNote&gt;&lt;Cite&gt;&lt;Author&gt;Bogart&lt;/Author&gt;&lt;Year&gt;2007&lt;/Year&gt;&lt;RecNum&gt;2140&lt;/RecNum&gt;&lt;DisplayText&gt;(Bogart et al., 2007)&lt;/DisplayText&gt;&lt;record&gt;&lt;rec-number&gt;2140&lt;/rec-number&gt;&lt;foreign-keys&gt;&lt;key app="EN" db-id="sttprxrp6925duet9e6pf2zo2drwvda5wf02" timestamp="1390912187"&gt;2140&lt;/key&gt;&lt;/foreign-keys&gt;&lt;ref-type name="Journal Article"&gt;17&lt;/ref-type&gt;&lt;contributors&gt;&lt;authors&gt;&lt;author&gt;Bogart, Laura M&lt;/author&gt;&lt;author&gt;Collins, Rebecca L&lt;/author&gt;&lt;author&gt;Ellickson, Phyllis L&lt;/author&gt;&lt;author&gt;Klein, David J&lt;/author&gt;&lt;/authors&gt;&lt;/contributors&gt;&lt;titles&gt;&lt;title&gt;Are Adolescent Substance Users Less Satisfied with Life as Young Adults and if so, Why?&lt;/title&gt;&lt;secondary-title&gt;Social Indicators Research&lt;/secondary-title&gt;&lt;alt-title&gt;Soc Indic Res&lt;/alt-title&gt;&lt;/titles&gt;&lt;periodical&gt;&lt;full-title&gt;Social Indicators Research&lt;/full-title&gt;&lt;/periodical&gt;&lt;pages&gt;149-169&lt;/pages&gt;&lt;volume&gt;81&lt;/volume&gt;&lt;number&gt;1&lt;/number&gt;&lt;keywords&gt;&lt;keyword&gt;adolescence&lt;/keyword&gt;&lt;keyword&gt;life satisfaction&lt;/keyword&gt;&lt;keyword&gt;substance use&lt;/keyword&gt;&lt;keyword&gt;young adulthood&lt;/keyword&gt;&lt;/keywords&gt;&lt;dates&gt;&lt;year&gt;2007&lt;/year&gt;&lt;pub-dates&gt;&lt;date&gt;2007/03/01&lt;/date&gt;&lt;/pub-dates&gt;&lt;/dates&gt;&lt;publisher&gt;Springer Netherlands&lt;/publisher&gt;&lt;isbn&gt;0303-8300&lt;/isbn&gt;&lt;urls&gt;&lt;related-urls&gt;&lt;url&gt;http://dx.doi.org/10.1007/s11205-006-0019-6&lt;/url&gt;&lt;/related-urls&gt;&lt;/urls&gt;&lt;electronic-resource-num&gt;10.1007/s11205-006-0019-6&lt;/electronic-resource-num&gt;&lt;language&gt;English&lt;/language&gt;&lt;/record&gt;&lt;/Cite&gt;&lt;/EndNote&gt;</w:instrText>
      </w:r>
      <w:r w:rsidR="00F00522">
        <w:fldChar w:fldCharType="separate"/>
      </w:r>
      <w:r w:rsidR="00DF7C6A">
        <w:rPr>
          <w:noProof/>
        </w:rPr>
        <w:t>(Bogart et al., 2007)</w:t>
      </w:r>
      <w:r w:rsidR="00F00522">
        <w:fldChar w:fldCharType="end"/>
      </w:r>
      <w:r>
        <w:t xml:space="preserve">.  However, while </w:t>
      </w:r>
      <w:r>
        <w:lastRenderedPageBreak/>
        <w:t xml:space="preserve">this approach captures slowly-acting effects, it seems unlikely to capture shorter-term pleasures of drinking.  </w:t>
      </w:r>
    </w:p>
    <w:p w14:paraId="58A51145" w14:textId="331FBB65" w:rsidR="00B07D80" w:rsidRDefault="00B07D80" w:rsidP="00504FE6">
      <w:pPr>
        <w:numPr>
          <w:ilvl w:val="0"/>
          <w:numId w:val="3"/>
        </w:numPr>
      </w:pPr>
      <w:r>
        <w:t>The second type of study looks at the immediate association of drinking with wellbeing, but further controls for time-invariant unobserved factors using fixed effects</w:t>
      </w:r>
      <w:r w:rsidR="00AC6DD7">
        <w:t xml:space="preserve"> (‘FE</w:t>
      </w:r>
      <w:r w:rsidR="00A7499F">
        <w:t>’</w:t>
      </w:r>
      <w:r w:rsidR="00AC6DD7">
        <w:t>)</w:t>
      </w:r>
      <w:r>
        <w:t xml:space="preserve"> modelling (see below).  </w:t>
      </w:r>
      <w:r w:rsidRPr="00015E4B">
        <w:t>Only two such studies have been conducted</w:t>
      </w:r>
      <w:r>
        <w:t xml:space="preserve">, both using the Russian Longitudinal Monitoring Survey </w:t>
      </w:r>
      <w:r w:rsidR="00F00522">
        <w:fldChar w:fldCharType="begin">
          <w:fldData xml:space="preserve">PEVuZE5vdGU+PENpdGU+PEF1dGhvcj5HcmFoYW08L0F1dGhvcj48WWVhcj4yMDA0PC9ZZWFyPjxS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</w:fldData>
        </w:fldChar>
      </w:r>
      <w:r w:rsidR="00DF7C6A">
        <w:instrText xml:space="preserve"> ADDIN EN.CITE </w:instrText>
      </w:r>
      <w:r w:rsidR="00DF7C6A">
        <w:fldChar w:fldCharType="begin">
          <w:fldData xml:space="preserve">PEVuZE5vdGU+PENpdGU+PEF1dGhvcj5HcmFoYW08L0F1dGhvcj48WWVhcj4yMDA0PC9ZZWFyPjxS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</w:fldData>
        </w:fldChar>
      </w:r>
      <w:r w:rsidR="00DF7C6A">
        <w:instrText xml:space="preserve"> ADDIN EN.CITE.DATA </w:instrText>
      </w:r>
      <w:r w:rsidR="00DF7C6A">
        <w:fldChar w:fldCharType="end"/>
      </w:r>
      <w:r w:rsidR="00F00522">
        <w:fldChar w:fldCharType="separate"/>
      </w:r>
      <w:r w:rsidR="00DF7C6A">
        <w:rPr>
          <w:noProof/>
        </w:rPr>
        <w:t>(Graham et al., 2004; Massin &amp; Kopp, 2014)</w:t>
      </w:r>
      <w:r w:rsidR="00F00522">
        <w:fldChar w:fldCharType="end"/>
      </w:r>
      <w:r>
        <w:t xml:space="preserve">; </w:t>
      </w:r>
      <w:proofErr w:type="spellStart"/>
      <w:r>
        <w:t>Massin</w:t>
      </w:r>
      <w:proofErr w:type="spellEnd"/>
      <w:r>
        <w:t xml:space="preserve"> &amp; Kopp’s more robust study finds no relationship between alcohol consumption and wellbeing among women, but that heavier drinking men have lower life satisfaction.  </w:t>
      </w:r>
    </w:p>
    <w:p w14:paraId="4F945EF4" w14:textId="6D11F327" w:rsidR="00B07D80" w:rsidRDefault="00B07D80" w:rsidP="00504FE6">
      <w:r>
        <w:t xml:space="preserve">However, </w:t>
      </w:r>
      <w:r w:rsidR="00403234">
        <w:t>t</w:t>
      </w:r>
      <w:r>
        <w:t>here are few longitudinal studies of adults, and even these face challenges of causal inference due to the lengthy lags between waves.  Moreover, we would expect cross-cultural variation in the cultural associations of alcohol and pleasure, but the only FE studies are from Russia.</w:t>
      </w:r>
      <w:r w:rsidRPr="002E4CB7">
        <w:t xml:space="preserve"> </w:t>
      </w:r>
      <w:r>
        <w:t xml:space="preserve"> The </w:t>
      </w:r>
      <w:r w:rsidR="00C6268E">
        <w:t xml:space="preserve">remainder of the paper </w:t>
      </w:r>
      <w:r>
        <w:t xml:space="preserve">therefore presents </w:t>
      </w:r>
      <w:r w:rsidR="00C6268E">
        <w:t xml:space="preserve">two studies using </w:t>
      </w:r>
      <w:r>
        <w:t xml:space="preserve">FE analyses </w:t>
      </w:r>
      <w:r w:rsidR="00C6268E">
        <w:t xml:space="preserve">of </w:t>
      </w:r>
      <w:r>
        <w:t>UK</w:t>
      </w:r>
      <w:r w:rsidR="00C6268E">
        <w:t xml:space="preserve"> data</w:t>
      </w:r>
      <w:r>
        <w:t>, providing longitudinal data on the short-term relationship between alcohol and wellbeing in Britain for the first time.</w:t>
      </w:r>
    </w:p>
    <w:p w14:paraId="0A0B9D25" w14:textId="77777777" w:rsidR="00B07D80" w:rsidRDefault="00B07D80" w:rsidP="002B56D3">
      <w:pPr>
        <w:pStyle w:val="Heading1"/>
      </w:pPr>
      <w:r>
        <w:t>Study 1: Cohort data</w:t>
      </w:r>
    </w:p>
    <w:p w14:paraId="7A985A7F" w14:textId="77777777" w:rsidR="00B07D80" w:rsidRDefault="00B07D80" w:rsidP="000D5565">
      <w:pPr>
        <w:pStyle w:val="Heading2"/>
        <w:spacing w:after="0"/>
      </w:pPr>
      <w:r>
        <w:t>Methods</w:t>
      </w:r>
    </w:p>
    <w:p w14:paraId="7539DB6B" w14:textId="47A39048" w:rsidR="00746AFC" w:rsidRDefault="00746AFC" w:rsidP="000D5565">
      <w:pPr>
        <w:pStyle w:val="Heading3"/>
        <w:spacing w:before="0"/>
      </w:pPr>
      <w:r>
        <w:t>Design</w:t>
      </w:r>
    </w:p>
    <w:p w14:paraId="68E2F019" w14:textId="6E855310" w:rsidR="00746AFC" w:rsidRPr="002B56D3" w:rsidRDefault="007362D9">
      <w:r>
        <w:t>To investigate the association between drinking and wellbeing, the analysis uses FE models</w:t>
      </w:r>
      <w:r w:rsidR="001811DB">
        <w:t xml:space="preserve"> that examine </w:t>
      </w:r>
      <w:r>
        <w:t xml:space="preserve">how far within-person changes in drinking are associated with within-person changes in wellbeing.  The strength of FE models is that they remove unobserved, time-invariant confounding, and as a result have been recommended for studying </w:t>
      </w:r>
      <w:r w:rsidR="00AC6DD7">
        <w:t xml:space="preserve">both </w:t>
      </w:r>
      <w:r>
        <w:t xml:space="preserve">the impacts of alcohol </w:t>
      </w:r>
      <w:r w:rsidR="00F00522">
        <w:fldChar w:fldCharType="begin"/>
      </w:r>
      <w:r w:rsidR="00DF7C6A">
        <w:instrText xml:space="preserve"> ADDIN EN.CITE &lt;EndNote&gt;&lt;Cite&gt;&lt;Author&gt;French&lt;/Author&gt;&lt;Year&gt;2011&lt;/Year&gt;&lt;RecNum&gt;2035&lt;/RecNum&gt;&lt;DisplayText&gt;(French &amp;amp; Popovici, 2011)&lt;/DisplayText&gt;&lt;record&gt;&lt;rec-number&gt;2035&lt;/rec-number&gt;&lt;foreign-keys&gt;&lt;key app="EN" db-id="sttprxrp6925duet9e6pf2zo2drwvda5wf02" timestamp="0"&gt;2035&lt;/key&gt;&lt;/foreign-keys&gt;&lt;ref-type name="Journal Article"&gt;17&lt;/ref-type&gt;&lt;contributors&gt;&lt;authors&gt;&lt;author&gt;French, M. T.&lt;/author&gt;&lt;author&gt;Popovici,Ioana&lt;/author&gt;&lt;/authors&gt;&lt;/contributors&gt;&lt;titles&gt;&lt;title&gt;That instrument is lousy! In search of agreement when using instrumental variables estimation in substance use research&lt;/title&gt;&lt;secondary-title&gt;Health Economics&lt;/secondary-title&gt;&lt;/titles&gt;&lt;periodical&gt;&lt;full-title&gt;Health Economics&lt;/full-title&gt;&lt;/periodical&gt;&lt;pages&gt;127-146&lt;/pages&gt;&lt;volume&gt;20&lt;/volume&gt;&lt;number&gt;2&lt;/number&gt;&lt;dates&gt;&lt;year&gt;2011&lt;/year&gt;&lt;/dates&gt;&lt;urls&gt;&lt;/urls&gt;&lt;electronic-resource-num&gt;DOI: 10.1002/hec.1572&lt;/electronic-resource-num&gt;&lt;/record&gt;&lt;/Cite&gt;&lt;/EndNote&gt;</w:instrText>
      </w:r>
      <w:r w:rsidR="00F00522">
        <w:fldChar w:fldCharType="separate"/>
      </w:r>
      <w:r w:rsidR="00DF7C6A">
        <w:rPr>
          <w:noProof/>
        </w:rPr>
        <w:t>(French &amp; Popovici, 2011)</w:t>
      </w:r>
      <w:r w:rsidR="00F00522">
        <w:fldChar w:fldCharType="end"/>
      </w:r>
      <w:r>
        <w:t xml:space="preserve"> and influences on wellbeing</w:t>
      </w:r>
      <w:r w:rsidR="00F00522">
        <w:t xml:space="preserve"> </w:t>
      </w:r>
      <w:r w:rsidR="00F00522">
        <w:fldChar w:fldCharType="begin"/>
      </w:r>
      <w:r w:rsidR="00DF7C6A">
        <w:instrText xml:space="preserve"> ADDIN EN.CITE &lt;EndNote&gt;&lt;Cite&gt;&lt;Author&gt;Ferrer-i-Carbonell&lt;/Author&gt;&lt;Year&gt;2004&lt;/Year&gt;&lt;RecNum&gt;2161&lt;/RecNum&gt;&lt;DisplayText&gt;(Ferrer-i-Carbonell &amp;amp; Frijters, 2004)&lt;/DisplayText&gt;&lt;record&gt;&lt;rec-number&gt;2161&lt;/rec-number&gt;&lt;foreign-keys&gt;&lt;key app="EN" db-id="sttprxrp6925duet9e6pf2zo2drwvda5wf02" timestamp="1398520272"&gt;2161&lt;/key&gt;&lt;/foreign-keys&gt;&lt;ref-type name="Journal Article"&gt;17&lt;/ref-type&gt;&lt;contributors&gt;&lt;authors&gt;&lt;author&gt;Ferrer-i-Carbonell, A.&lt;/author&gt;&lt;author&gt;Frijters, P&lt;/author&gt;&lt;/authors&gt;&lt;/contributors&gt;&lt;titles&gt;&lt;title&gt;How Important Is Methodology for the Estimates of the Determinants of Happiness?&lt;/title&gt;&lt;secondary-title&gt;The Economic Journal&lt;/secondary-title&gt;&lt;/titles&gt;&lt;periodical&gt;&lt;full-title&gt;The Economic Journal&lt;/full-title&gt;&lt;/periodical&gt;&lt;pages&gt;641-659&lt;/pages&gt;&lt;volume&gt;114&lt;/volume&gt;&lt;number&gt;497&lt;/number&gt;&lt;dates&gt;&lt;year&gt;2004&lt;/year&gt;&lt;/dates&gt;&lt;urls&gt;&lt;/urls&gt;&lt;electronic-resource-num&gt;10.1111/j.1468-0297.2004.00235.x&lt;/electronic-resource-num&gt;&lt;/record&gt;&lt;/Cite&gt;&lt;/EndNote&gt;</w:instrText>
      </w:r>
      <w:r w:rsidR="00F00522">
        <w:fldChar w:fldCharType="separate"/>
      </w:r>
      <w:r w:rsidR="00DF7C6A">
        <w:rPr>
          <w:noProof/>
        </w:rPr>
        <w:t>(Ferrer-i-Carbonell &amp; Frijters, 2004)</w:t>
      </w:r>
      <w:r w:rsidR="00F00522">
        <w:fldChar w:fldCharType="end"/>
      </w:r>
      <w:r>
        <w:t>.  In Study 1, we use FE analyses of a conventional cohort dataset with gaps of several years between waves.</w:t>
      </w:r>
    </w:p>
    <w:p w14:paraId="7331C6E8" w14:textId="65585EB9" w:rsidR="00746AFC" w:rsidRDefault="00746AFC" w:rsidP="000D5565">
      <w:pPr>
        <w:pStyle w:val="Heading3"/>
      </w:pPr>
      <w:r>
        <w:lastRenderedPageBreak/>
        <w:t>Participants</w:t>
      </w:r>
    </w:p>
    <w:p w14:paraId="41D4B3F8" w14:textId="2ABD2534" w:rsidR="00B07D80" w:rsidRDefault="00B07D80" w:rsidP="00504FE6">
      <w:r>
        <w:t>The most suitable British study is the British Cohort Study 1970 (‘BCS70’)</w:t>
      </w:r>
      <w:r w:rsidR="00A51A08">
        <w:t xml:space="preserve">, </w:t>
      </w:r>
      <w:r>
        <w:t>a cohort study based on 17,000 babies born in the UK in a week in 1970, who barring emigration, death, non-contact or non-response, have been followed-up at regular intervals.  For this analysis we focus on three face-to-face waves, 1999-2000 (age 30), 2004 (age 34) and 2012 (age 42), available from the UK Data Service (Study Numbers 5558, 5585 and 7473).</w:t>
      </w:r>
    </w:p>
    <w:p w14:paraId="7AD77331" w14:textId="366B1530" w:rsidR="00746AFC" w:rsidRDefault="00746AFC" w:rsidP="000D5565">
      <w:pPr>
        <w:pStyle w:val="Heading3"/>
      </w:pPr>
      <w:r>
        <w:t>Data analysis</w:t>
      </w:r>
    </w:p>
    <w:p w14:paraId="1809186C" w14:textId="1A1CE5AB" w:rsidR="00B07D80" w:rsidRDefault="007362D9" w:rsidP="00504FE6">
      <w:r>
        <w:t>W</w:t>
      </w:r>
      <w:r w:rsidR="00B07D80">
        <w:t>e assume the underlying model:</w:t>
      </w:r>
    </w:p>
    <w:p w14:paraId="2FFAAD38" w14:textId="77777777" w:rsidR="00B07D80" w:rsidRDefault="00B07D80" w:rsidP="00504FE6">
      <w:r>
        <w:rPr>
          <w:rFonts w:eastAsiaTheme="minorEastAsia"/>
        </w:rPr>
        <w:tab/>
      </w:r>
      <m:oMath>
        <m:r>
          <w:rPr>
            <w:rFonts w:ascii="Cambria Math" w:hAnsi="Cambria Math"/>
          </w:rPr>
          <m:t>L</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α+</m:t>
        </m:r>
        <m:sSub>
          <m:sSubPr>
            <m:ctrlPr>
              <w:rPr>
                <w:rFonts w:ascii="Cambria Math" w:hAnsi="Cambria Math"/>
                <w:i/>
              </w:rPr>
            </m:ctrlPr>
          </m:sSubPr>
          <m:e>
            <m:r>
              <w:rPr>
                <w:rFonts w:ascii="Cambria Math" w:hAnsi="Cambria Math"/>
              </w:rPr>
              <m:t>β</m:t>
            </m:r>
          </m:e>
          <m:sub>
            <m:r>
              <m:rPr>
                <m:sty m:val="p"/>
              </m:rPr>
              <w:rPr>
                <w:rFonts w:ascii="Cambria Math" w:hAnsi="Cambria Math"/>
              </w:rPr>
              <m:t>Alc</m:t>
            </m:r>
          </m:sub>
        </m:sSub>
        <m:sSub>
          <m:sSubPr>
            <m:ctrlPr>
              <w:rPr>
                <w:rFonts w:ascii="Cambria Math" w:hAnsi="Cambria Math"/>
              </w:rPr>
            </m:ctrlPr>
          </m:sSubPr>
          <m:e>
            <m:r>
              <m:rPr>
                <m:sty m:val="p"/>
              </m:rPr>
              <w:rPr>
                <w:rFonts w:ascii="Cambria Math" w:hAnsi="Cambria Math"/>
              </w:rPr>
              <m:t>ALC</m:t>
            </m:r>
          </m:e>
          <m:sub>
            <m:r>
              <m:rPr>
                <m:sty m:val="p"/>
              </m:rP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x</m:t>
            </m:r>
          </m:sub>
        </m:sSub>
        <m:sSubSup>
          <m:sSubSupPr>
            <m:ctrlPr>
              <w:rPr>
                <w:rFonts w:ascii="Cambria Math" w:hAnsi="Cambria Math"/>
                <w:i/>
              </w:rPr>
            </m:ctrlPr>
          </m:sSubSupPr>
          <m:e>
            <m:r>
              <w:rPr>
                <w:rFonts w:ascii="Cambria Math" w:hAnsi="Cambria Math"/>
              </w:rPr>
              <m:t>x</m:t>
            </m:r>
          </m:e>
          <m:sub>
            <m:r>
              <w:rPr>
                <w:rFonts w:ascii="Cambria Math" w:hAnsi="Cambria Math"/>
              </w:rPr>
              <m:t>it</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t>(1)</w:t>
      </w:r>
    </w:p>
    <w:p w14:paraId="3ED409D9" w14:textId="77777777" w:rsidR="00B07D80" w:rsidRDefault="00B07D80" w:rsidP="00504FE6">
      <w:pPr>
        <w:rPr>
          <w:rFonts w:eastAsiaTheme="minorEastAsia"/>
        </w:rPr>
      </w:pPr>
      <w:proofErr w:type="gramStart"/>
      <w:r>
        <w:t>where</w:t>
      </w:r>
      <w:proofErr w:type="gramEnd"/>
      <w:r>
        <w:t xml:space="preserve"> </w:t>
      </w:r>
      <m:oMath>
        <m:r>
          <w:rPr>
            <w:rFonts w:ascii="Cambria Math" w:hAnsi="Cambria Math"/>
          </w:rPr>
          <m:t>L</m:t>
        </m:r>
        <m:sSub>
          <m:sSubPr>
            <m:ctrlPr>
              <w:rPr>
                <w:rFonts w:ascii="Cambria Math" w:hAnsi="Cambria Math"/>
                <w:i/>
              </w:rPr>
            </m:ctrlPr>
          </m:sSubPr>
          <m:e>
            <m:r>
              <w:rPr>
                <w:rFonts w:ascii="Cambria Math" w:hAnsi="Cambria Math"/>
              </w:rPr>
              <m:t>S</m:t>
            </m:r>
          </m:e>
          <m:sub>
            <m:r>
              <w:rPr>
                <w:rFonts w:ascii="Cambria Math" w:hAnsi="Cambria Math"/>
              </w:rPr>
              <m:t>it</m:t>
            </m:r>
          </m:sub>
        </m:sSub>
      </m:oMath>
      <w:r>
        <w:rPr>
          <w:rFonts w:eastAsiaTheme="minorEastAsia"/>
        </w:rPr>
        <w:t xml:space="preserve"> is life satisfaction for person i at time t, </w:t>
      </w:r>
      <m:oMath>
        <m:r>
          <m:rPr>
            <m:sty m:val="p"/>
          </m:rPr>
          <w:rPr>
            <w:rFonts w:ascii="Cambria Math" w:hAnsi="Cambria Math"/>
          </w:rPr>
          <m:t>A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it</m:t>
            </m:r>
          </m:sub>
        </m:sSub>
      </m:oMath>
      <w:r>
        <w:rPr>
          <w:rFonts w:eastAsiaTheme="minorEastAsia"/>
        </w:rPr>
        <w:t xml:space="preserve"> is a measure of alcohol consumption,</w:t>
      </w:r>
      <m:oMath>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t</m:t>
            </m:r>
          </m:sub>
          <m:sup>
            <m:r>
              <w:rPr>
                <w:rFonts w:ascii="Cambria Math" w:hAnsi="Cambria Math"/>
              </w:rPr>
              <m:t>'</m:t>
            </m:r>
          </m:sup>
        </m:sSubSup>
      </m:oMath>
      <w:r>
        <w:rPr>
          <w:rFonts w:eastAsiaTheme="minorEastAsia"/>
        </w:rPr>
        <w:t xml:space="preserve"> is a vector of time-varying control variables,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Pr>
          <w:rFonts w:eastAsiaTheme="minorEastAsia"/>
        </w:rPr>
        <w:t xml:space="preserve"> are unobserved individual fixed effects,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Pr>
          <w:rFonts w:eastAsiaTheme="minorEastAsia"/>
        </w:rPr>
        <w:t xml:space="preserve"> is an error term uncorrelated with</w:t>
      </w:r>
      <m:oMath>
        <m:r>
          <w:rPr>
            <w:rFonts w:ascii="Cambria Math" w:eastAsiaTheme="minorEastAsia" w:hAnsi="Cambria Math"/>
          </w:rPr>
          <m:t xml:space="preserve"> </m:t>
        </m:r>
        <m:sSub>
          <m:sSubPr>
            <m:ctrlPr>
              <w:rPr>
                <w:rFonts w:ascii="Cambria Math" w:hAnsi="Cambria Math"/>
              </w:rPr>
            </m:ctrlPr>
          </m:sSubPr>
          <m:e>
            <m:r>
              <m:rPr>
                <m:sty m:val="p"/>
              </m:rPr>
              <w:rPr>
                <w:rFonts w:ascii="Cambria Math" w:hAnsi="Cambria Math"/>
              </w:rPr>
              <m:t>ALC</m:t>
            </m:r>
          </m:e>
          <m:sub>
            <m:r>
              <m:rPr>
                <m:sty m:val="p"/>
              </m:rPr>
              <w:rPr>
                <w:rFonts w:ascii="Cambria Math" w:hAnsi="Cambria Math"/>
              </w:rPr>
              <m:t>it</m:t>
            </m:r>
          </m:sub>
        </m:sSub>
      </m:oMath>
      <w:r>
        <w:rPr>
          <w:rFonts w:eastAsiaTheme="minorEastAsia"/>
        </w:rPr>
        <w:t xml:space="preserve"> or </w:t>
      </w:r>
      <m:oMath>
        <m:sSubSup>
          <m:sSubSupPr>
            <m:ctrlPr>
              <w:rPr>
                <w:rFonts w:ascii="Cambria Math" w:hAnsi="Cambria Math"/>
                <w:i/>
              </w:rPr>
            </m:ctrlPr>
          </m:sSubSupPr>
          <m:e>
            <m:r>
              <w:rPr>
                <w:rFonts w:ascii="Cambria Math" w:hAnsi="Cambria Math"/>
              </w:rPr>
              <m:t>x</m:t>
            </m:r>
          </m:e>
          <m:sub>
            <m:r>
              <w:rPr>
                <w:rFonts w:ascii="Cambria Math" w:hAnsi="Cambria Math"/>
              </w:rPr>
              <m:t>it</m:t>
            </m:r>
          </m:sub>
          <m:sup>
            <m:r>
              <w:rPr>
                <w:rFonts w:ascii="Cambria Math" w:hAnsi="Cambria Math"/>
              </w:rPr>
              <m:t>'</m:t>
            </m:r>
          </m:sup>
        </m:sSubSup>
      </m:oMath>
      <w:r>
        <w:rPr>
          <w:rFonts w:eastAsiaTheme="minorEastAsia"/>
        </w:rPr>
        <w:t xml:space="preserve"> , and </w:t>
      </w:r>
      <m:oMath>
        <m:r>
          <w:rPr>
            <w:rFonts w:ascii="Cambria Math"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are parameters to estimate.  </w:t>
      </w:r>
    </w:p>
    <w:p w14:paraId="678A8EC4" w14:textId="77777777" w:rsidR="00B07D80" w:rsidRDefault="00B07D80" w:rsidP="00504FE6">
      <w:r>
        <w:rPr>
          <w:rFonts w:eastAsiaTheme="minorEastAsia"/>
        </w:rPr>
        <w:t xml:space="preserve">The conventional cross-sectional OLS estimator of </w:t>
      </w:r>
      <m:oMath>
        <m:sSub>
          <m:sSubPr>
            <m:ctrlPr>
              <w:rPr>
                <w:rFonts w:ascii="Cambria Math" w:hAnsi="Cambria Math"/>
                <w:i/>
              </w:rPr>
            </m:ctrlPr>
          </m:sSubPr>
          <m:e>
            <m:r>
              <w:rPr>
                <w:rFonts w:ascii="Cambria Math" w:hAnsi="Cambria Math"/>
              </w:rPr>
              <m:t>β</m:t>
            </m:r>
          </m:e>
          <m:sub>
            <m:r>
              <m:rPr>
                <m:sty m:val="p"/>
              </m:rPr>
              <w:rPr>
                <w:rFonts w:ascii="Cambria Math" w:hAnsi="Cambria Math"/>
              </w:rPr>
              <m:t>Alc</m:t>
            </m:r>
          </m:sub>
        </m:sSub>
      </m:oMath>
      <w:r>
        <w:rPr>
          <w:rFonts w:eastAsiaTheme="minorEastAsia"/>
        </w:rPr>
        <w:t xml:space="preserve"> cannot estimate the unobserved person </w:t>
      </w:r>
      <w:proofErr w:type="gramStart"/>
      <w:r>
        <w:rPr>
          <w:rFonts w:eastAsiaTheme="minorEastAsia"/>
        </w:rPr>
        <w:t xml:space="preserve">effect </w:t>
      </w:r>
      <w:proofErr w:type="gramEnd"/>
      <m:oMath>
        <m:sSub>
          <m:sSubPr>
            <m:ctrlPr>
              <w:rPr>
                <w:rFonts w:ascii="Cambria Math" w:hAnsi="Cambria Math"/>
                <w:i/>
              </w:rPr>
            </m:ctrlPr>
          </m:sSubPr>
          <m:e>
            <m:r>
              <w:rPr>
                <w:rFonts w:ascii="Cambria Math" w:hAnsi="Cambria Math"/>
              </w:rPr>
              <m:t>u</m:t>
            </m:r>
          </m:e>
          <m:sub>
            <m:r>
              <w:rPr>
                <w:rFonts w:ascii="Cambria Math" w:hAnsi="Cambria Math"/>
              </w:rPr>
              <m:t>i</m:t>
            </m:r>
          </m:sub>
        </m:sSub>
      </m:oMath>
      <w:r>
        <w:rPr>
          <w:rFonts w:eastAsiaTheme="minorEastAsia"/>
        </w:rPr>
        <w:t xml:space="preserve">, which results in a bias to the extent that there are stable characteristics of respondents that influence both drinking and life satisfaction but are not observed in </w:t>
      </w:r>
      <m:oMath>
        <m:sSubSup>
          <m:sSubSupPr>
            <m:ctrlPr>
              <w:rPr>
                <w:rFonts w:ascii="Cambria Math" w:hAnsi="Cambria Math"/>
                <w:i/>
              </w:rPr>
            </m:ctrlPr>
          </m:sSubSupPr>
          <m:e>
            <m:r>
              <w:rPr>
                <w:rFonts w:ascii="Cambria Math" w:hAnsi="Cambria Math"/>
              </w:rPr>
              <m:t>X</m:t>
            </m:r>
          </m:e>
          <m:sub>
            <m:r>
              <w:rPr>
                <w:rFonts w:ascii="Cambria Math" w:hAnsi="Cambria Math"/>
              </w:rPr>
              <m:t>it</m:t>
            </m:r>
          </m:sub>
          <m:sup>
            <m:r>
              <w:rPr>
                <w:rFonts w:ascii="Cambria Math" w:hAnsi="Cambria Math"/>
              </w:rPr>
              <m:t>'</m:t>
            </m:r>
          </m:sup>
        </m:sSubSup>
        <m:r>
          <w:rPr>
            <w:rFonts w:ascii="Cambria Math" w:hAnsi="Cambria Math"/>
          </w:rPr>
          <m:t xml:space="preserve"> </m:t>
        </m:r>
      </m:oMath>
      <w:r>
        <w:rPr>
          <w:rFonts w:eastAsiaTheme="minorEastAsia"/>
        </w:rPr>
        <w:t>(e.g. personality traits).  Longitudinal data offers us the potential to overcome this by using the fixed effects estimator, which looks at the within–person differences in each term:</w:t>
      </w:r>
    </w:p>
    <w:p w14:paraId="4993D33D" w14:textId="77777777" w:rsidR="00B07D80" w:rsidRDefault="00B07D80" w:rsidP="00504FE6">
      <w:pPr>
        <w:ind w:firstLine="720"/>
      </w:pPr>
      <w:r>
        <w:rPr>
          <w:rFonts w:eastAsiaTheme="minorEastAsia"/>
        </w:rPr>
        <w:t>(</w:t>
      </w:r>
      <m:oMath>
        <m:r>
          <w:rPr>
            <w:rFonts w:ascii="Cambria Math" w:hAnsi="Cambria Math"/>
          </w:rPr>
          <m:t>L</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S</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Alc</m:t>
            </m:r>
          </m:sub>
        </m:sSub>
        <m:sSub>
          <m:sSubPr>
            <m:ctrlPr>
              <w:rPr>
                <w:rFonts w:ascii="Cambria Math" w:hAnsi="Cambria Math"/>
              </w:rPr>
            </m:ctrlPr>
          </m:sSubPr>
          <m:e>
            <m:r>
              <m:rPr>
                <m:sty m:val="p"/>
              </m:rPr>
              <w:rPr>
                <w:rFonts w:ascii="Cambria Math" w:hAnsi="Cambria Math"/>
              </w:rPr>
              <m:t>(ALC</m:t>
            </m:r>
          </m:e>
          <m:sub>
            <m:r>
              <m:rPr>
                <m:sty m:val="p"/>
              </m:rP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ALC</m:t>
                </m:r>
              </m:e>
            </m:acc>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rPr>
              <m:t>β</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i</m:t>
            </m:r>
          </m:sub>
        </m:sSub>
        <m:r>
          <w:rPr>
            <w:rFonts w:ascii="Cambria Math" w:hAnsi="Cambria Math"/>
          </w:rPr>
          <m:t>)</m:t>
        </m:r>
      </m:oMath>
      <w:r>
        <w:rPr>
          <w:rFonts w:eastAsiaTheme="minorEastAsia"/>
        </w:rPr>
        <w:tab/>
        <w:t xml:space="preserve"> </w:t>
      </w:r>
      <w:r>
        <w:rPr>
          <w:rFonts w:eastAsiaTheme="minorEastAsia"/>
        </w:rPr>
        <w:tab/>
        <w:t xml:space="preserve">(2) </w:t>
      </w:r>
    </w:p>
    <w:p w14:paraId="471BA36D" w14:textId="6CA87F74" w:rsidR="00B07D80" w:rsidRDefault="00B07D80" w:rsidP="00504FE6">
      <w:proofErr w:type="gramStart"/>
      <w:r>
        <w:t>where</w:t>
      </w:r>
      <w:proofErr w:type="gramEnd"/>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LS</m:t>
                </m:r>
              </m:e>
            </m:acc>
          </m:e>
          <m:sub>
            <m:r>
              <w:rPr>
                <w:rFonts w:ascii="Cambria Math" w:hAnsi="Cambria Math"/>
              </w:rPr>
              <m:t>i</m:t>
            </m:r>
          </m:sub>
        </m:sSub>
      </m:oMath>
      <w:r>
        <w:rPr>
          <w:rFonts w:eastAsiaTheme="minorEastAsia"/>
        </w:rPr>
        <w:t xml:space="preserve"> is the within-person average of life satisfaction, </w:t>
      </w:r>
      <m:oMath>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ALC</m:t>
                </m:r>
              </m:e>
            </m:acc>
          </m:e>
          <m:sub>
            <m:r>
              <w:rPr>
                <w:rFonts w:ascii="Cambria Math" w:hAnsi="Cambria Math"/>
              </w:rPr>
              <m:t>i</m:t>
            </m:r>
          </m:sub>
        </m:sSub>
      </m:oMath>
      <w:r>
        <w:rPr>
          <w:rFonts w:eastAsiaTheme="minorEastAsia"/>
        </w:rPr>
        <w:t xml:space="preserve"> is the within-person average of alcohol consumption, and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m:t>
            </m:r>
          </m:sup>
        </m:sSubSup>
      </m:oMath>
      <w:r>
        <w:rPr>
          <w:rFonts w:eastAsiaTheme="minorEastAsia"/>
        </w:rPr>
        <w:t xml:space="preserve"> is the within-person averages of each of a vector of control variables.  The time-invariant term drops out of equation (2), with </w:t>
      </w:r>
      <m:oMath>
        <m:sSub>
          <m:sSubPr>
            <m:ctrlPr>
              <w:rPr>
                <w:rFonts w:ascii="Cambria Math" w:hAnsi="Cambria Math"/>
                <w:i/>
              </w:rPr>
            </m:ctrlPr>
          </m:sSubPr>
          <m:e>
            <m:r>
              <w:rPr>
                <w:rFonts w:ascii="Cambria Math" w:hAnsi="Cambria Math"/>
              </w:rPr>
              <m:t>β</m:t>
            </m:r>
          </m:e>
          <m:sub>
            <m:r>
              <m:rPr>
                <m:sty m:val="p"/>
              </m:rPr>
              <w:rPr>
                <w:rFonts w:ascii="Cambria Math" w:hAnsi="Cambria Math"/>
              </w:rPr>
              <m:t>Alc</m:t>
            </m:r>
          </m:sub>
        </m:sSub>
      </m:oMath>
      <w:r>
        <w:rPr>
          <w:rFonts w:eastAsiaTheme="minorEastAsia"/>
        </w:rPr>
        <w:t xml:space="preserve"> therefore being unaffected by any unobserved, stable individual characteristics.  </w:t>
      </w:r>
      <w:r>
        <w:t xml:space="preserve">Given that time-varying confounding is still possible, however, the analysis below also controls for a number of time-varying likely influences on wellbeing.  </w:t>
      </w:r>
      <w:r w:rsidR="007362D9">
        <w:t xml:space="preserve">All analyses were conducted using Stata version 12 using the command XTREG. </w:t>
      </w:r>
    </w:p>
    <w:p w14:paraId="3C293E5E" w14:textId="77777777" w:rsidR="00746AFC" w:rsidRDefault="00746AFC" w:rsidP="00746AFC">
      <w:pPr>
        <w:pStyle w:val="Heading3"/>
      </w:pPr>
      <w:r>
        <w:lastRenderedPageBreak/>
        <w:t>Measures</w:t>
      </w:r>
    </w:p>
    <w:p w14:paraId="0A596564" w14:textId="0BD08A79" w:rsidR="00B07D80" w:rsidRDefault="00B07D80" w:rsidP="00504FE6">
      <w:r>
        <w:t xml:space="preserve">Life satisfaction is obtained via self-completion using the question </w:t>
      </w:r>
      <w:r w:rsidRPr="00A30F85">
        <w:rPr>
          <w:i/>
        </w:rPr>
        <w:t xml:space="preserve">“Here is a scale from 0-10 where '0' means that you are completely dissatisfied and '10' means that you are completely satisfied. Please enter the number which corresponds with how satisfied or dissatisfied you are about the way </w:t>
      </w:r>
      <w:proofErr w:type="spellStart"/>
      <w:r w:rsidRPr="00A30F85">
        <w:rPr>
          <w:i/>
        </w:rPr>
        <w:t>you</w:t>
      </w:r>
      <w:proofErr w:type="spellEnd"/>
      <w:r w:rsidRPr="00A30F85">
        <w:rPr>
          <w:i/>
        </w:rPr>
        <w:t xml:space="preserve"> life has turned out so far.”</w:t>
      </w:r>
      <w:r>
        <w:rPr>
          <w:i/>
        </w:rPr>
        <w:t xml:space="preserve">  </w:t>
      </w:r>
      <w:r w:rsidR="002019E6">
        <w:t>Some e</w:t>
      </w:r>
      <w:r>
        <w:t xml:space="preserve">conomists have argued that such measures are </w:t>
      </w:r>
      <w:r w:rsidR="002019E6">
        <w:t xml:space="preserve">the best available </w:t>
      </w:r>
      <w:r>
        <w:t>proxy for ‘utility’</w:t>
      </w:r>
      <w:r w:rsidR="00F00522">
        <w:t xml:space="preserve"> </w:t>
      </w:r>
      <w:r w:rsidR="00F00522">
        <w:fldChar w:fldCharType="begin"/>
      </w:r>
      <w:r w:rsidR="00DF7C6A">
        <w:instrText xml:space="preserve"> ADDIN EN.CITE &lt;EndNote&gt;&lt;Cite&gt;&lt;Author&gt;Fujiwara&lt;/Author&gt;&lt;Year&gt;2011&lt;/Year&gt;&lt;RecNum&gt;2046&lt;/RecNum&gt;&lt;DisplayText&gt;(Fujiwara &amp;amp; Campbell, 2011)&lt;/DisplayText&gt;&lt;record&gt;&lt;rec-number&gt;2046&lt;/rec-number&gt;&lt;foreign-keys&gt;&lt;key app="EN" db-id="sttprxrp6925duet9e6pf2zo2drwvda5wf02" timestamp="1370018139"&gt;2046&lt;/key&gt;&lt;/foreign-keys&gt;&lt;ref-type name="Report"&gt;27&lt;/ref-type&gt;&lt;contributors&gt;&lt;authors&gt;&lt;author&gt;Fujiwara,Daniel&lt;/author&gt;&lt;author&gt;Campbell, Ross&lt;/author&gt;&lt;/authors&gt;&lt;/contributors&gt;&lt;titles&gt;&lt;title&gt;Valuation Techniques for Social Cost-Benefit Analysis: Stated Preference, Revealed Preference and Subjective Well-Being Approaches. A Discussion of the Current Issues&lt;/title&gt;&lt;/titles&gt;&lt;dates&gt;&lt;year&gt;2011&lt;/year&gt;&lt;/dates&gt;&lt;pub-location&gt;London&lt;/pub-location&gt;&lt;publisher&gt;HM Treasury and Department for Work and Pensions&lt;/publisher&gt;&lt;urls&gt;&lt;related-urls&gt;&lt;url&gt;http://www.hm-treasury.gov.uk/d/green_book_valuationtechniques_250711.pdf&lt;/url&gt;&lt;/related-urls&gt;&lt;/urls&gt;&lt;/record&gt;&lt;/Cite&gt;&lt;/EndNote&gt;</w:instrText>
      </w:r>
      <w:r w:rsidR="00F00522">
        <w:fldChar w:fldCharType="separate"/>
      </w:r>
      <w:r w:rsidR="00DF7C6A">
        <w:rPr>
          <w:noProof/>
        </w:rPr>
        <w:t>(Fujiwara &amp; Campbell, 2011)</w:t>
      </w:r>
      <w:r w:rsidR="00F00522">
        <w:fldChar w:fldCharType="end"/>
      </w:r>
      <w:r>
        <w:t xml:space="preserve">, and we take this to be an adequate measure of wellbeing.  </w:t>
      </w:r>
      <w:r w:rsidRPr="00632E39">
        <w:t>Following</w:t>
      </w:r>
      <w:r>
        <w:t xml:space="preserve"> standard practice, this is treated as a continuous rather than ordinal outcome variable</w:t>
      </w:r>
      <w:r w:rsidR="00F00522">
        <w:t xml:space="preserve"> </w:t>
      </w:r>
      <w:r w:rsidR="00F00522">
        <w:fldChar w:fldCharType="begin"/>
      </w:r>
      <w:r w:rsidR="00DF7C6A">
        <w:instrText xml:space="preserve"> ADDIN EN.CITE &lt;EndNote&gt;&lt;Cite&gt;&lt;Author&gt;Ferrer-i-Carbonell&lt;/Author&gt;&lt;Year&gt;2004&lt;/Year&gt;&lt;RecNum&gt;2161&lt;/RecNum&gt;&lt;DisplayText&gt;(Ferrer-i-Carbonell &amp;amp; Frijters, 2004)&lt;/DisplayText&gt;&lt;record&gt;&lt;rec-number&gt;2161&lt;/rec-number&gt;&lt;foreign-keys&gt;&lt;key app="EN" db-id="sttprxrp6925duet9e6pf2zo2drwvda5wf02" timestamp="1398520272"&gt;2161&lt;/key&gt;&lt;/foreign-keys&gt;&lt;ref-type name="Journal Article"&gt;17&lt;/ref-type&gt;&lt;contributors&gt;&lt;authors&gt;&lt;author&gt;Ferrer-i-Carbonell, A.&lt;/author&gt;&lt;author&gt;Frijters, P&lt;/author&gt;&lt;/authors&gt;&lt;/contributors&gt;&lt;titles&gt;&lt;title&gt;How Important Is Methodology for the Estimates of the Determinants of Happiness?&lt;/title&gt;&lt;secondary-title&gt;The Economic Journal&lt;/secondary-title&gt;&lt;/titles&gt;&lt;periodical&gt;&lt;full-title&gt;The Economic Journal&lt;/full-title&gt;&lt;/periodical&gt;&lt;pages&gt;641-659&lt;/pages&gt;&lt;volume&gt;114&lt;/volume&gt;&lt;number&gt;497&lt;/number&gt;&lt;dates&gt;&lt;year&gt;2004&lt;/year&gt;&lt;/dates&gt;&lt;urls&gt;&lt;/urls&gt;&lt;electronic-resource-num&gt;10.1111/j.1468-0297.2004.00235.x&lt;/electronic-resource-num&gt;&lt;/record&gt;&lt;/Cite&gt;&lt;/EndNote&gt;</w:instrText>
      </w:r>
      <w:r w:rsidR="00F00522">
        <w:fldChar w:fldCharType="separate"/>
      </w:r>
      <w:r w:rsidR="00DF7C6A">
        <w:rPr>
          <w:noProof/>
        </w:rPr>
        <w:t>(Ferrer-i-Carbonell &amp; Frijters, 2004)</w:t>
      </w:r>
      <w:r w:rsidR="00F00522">
        <w:fldChar w:fldCharType="end"/>
      </w:r>
      <w:r>
        <w:t>.</w:t>
      </w:r>
    </w:p>
    <w:p w14:paraId="22936A2C" w14:textId="2490536D" w:rsidR="00B07D80" w:rsidRPr="00BC5667" w:rsidRDefault="00B07D80" w:rsidP="00504FE6">
      <w:pPr>
        <w:rPr>
          <w:b/>
        </w:rPr>
      </w:pPr>
      <w:r>
        <w:t xml:space="preserve">Drinking is measured through </w:t>
      </w:r>
      <w:r w:rsidR="002019E6">
        <w:t>the question</w:t>
      </w:r>
      <w:r>
        <w:t xml:space="preserve">, </w:t>
      </w:r>
      <w:r w:rsidRPr="003A047C">
        <w:rPr>
          <w:i/>
        </w:rPr>
        <w:t>"In the last seven days, that is not counting</w:t>
      </w:r>
      <w:r>
        <w:rPr>
          <w:i/>
        </w:rPr>
        <w:t xml:space="preserve"> today but starting from last [</w:t>
      </w:r>
      <w:r w:rsidRPr="003A047C">
        <w:rPr>
          <w:i/>
        </w:rPr>
        <w:t>day]</w:t>
      </w:r>
      <w:r>
        <w:rPr>
          <w:i/>
        </w:rPr>
        <w:t>,</w:t>
      </w:r>
      <w:r w:rsidRPr="003A047C">
        <w:rPr>
          <w:i/>
        </w:rPr>
        <w:t xml:space="preserve"> how much [</w:t>
      </w:r>
      <w:r>
        <w:rPr>
          <w:i/>
        </w:rPr>
        <w:t>d</w:t>
      </w:r>
      <w:r w:rsidRPr="003A047C">
        <w:rPr>
          <w:i/>
        </w:rPr>
        <w:t>rink] have you had?</w:t>
      </w:r>
      <w:proofErr w:type="gramStart"/>
      <w:r w:rsidRPr="003A047C">
        <w:rPr>
          <w:i/>
        </w:rPr>
        <w:t>"</w:t>
      </w:r>
      <w:r>
        <w:t xml:space="preserve"> </w:t>
      </w:r>
      <w:r w:rsidR="005709EF">
        <w:t>,</w:t>
      </w:r>
      <w:proofErr w:type="gramEnd"/>
      <w:r w:rsidR="005709EF">
        <w:t xml:space="preserve"> </w:t>
      </w:r>
      <w:r w:rsidR="002019E6">
        <w:t xml:space="preserve">repeated </w:t>
      </w:r>
      <w:r>
        <w:t>for beer, wine, spirit</w:t>
      </w:r>
      <w:r w:rsidR="005709EF">
        <w:t>s, fortified wines and alcopops</w:t>
      </w:r>
      <w:r>
        <w:t xml:space="preserve">.  Our main analyses use a consistent conversion of drinks into units of </w:t>
      </w:r>
      <w:proofErr w:type="gramStart"/>
      <w:r>
        <w:t>alcohol,</w:t>
      </w:r>
      <w:proofErr w:type="gramEnd"/>
      <w:r>
        <w:t xml:space="preserve"> while a sensitivity analysis uses a changing unit conversion</w:t>
      </w:r>
      <w:r w:rsidR="005526F9">
        <w:t xml:space="preserve"> over time</w:t>
      </w:r>
      <w:r w:rsidR="00D56019">
        <w:t xml:space="preserve"> to account for changes in drink size and strength (see Web Appendix S1)</w:t>
      </w:r>
      <w:r>
        <w:t xml:space="preserve">.  Main analyses use </w:t>
      </w:r>
      <w:r w:rsidR="002019E6">
        <w:t>categori</w:t>
      </w:r>
      <w:r w:rsidR="005526F9">
        <w:t xml:space="preserve">es of </w:t>
      </w:r>
      <w:r w:rsidR="002019E6">
        <w:t xml:space="preserve"> </w:t>
      </w:r>
      <w:r w:rsidR="005526F9">
        <w:t xml:space="preserve">past-week </w:t>
      </w:r>
      <w:r>
        <w:t xml:space="preserve">alcohol consumption </w:t>
      </w:r>
      <w:r w:rsidR="00B21C78" w:rsidRPr="00B21C78">
        <w:fldChar w:fldCharType="begin"/>
      </w:r>
      <w:r w:rsidR="00B21C78">
        <w:instrText xml:space="preserve"> ADDIN EN.CITE &lt;EndNote&gt;&lt;Cite&gt;&lt;Author&gt;Purshouse&lt;/Author&gt;&lt;Year&gt;2009&lt;/Year&gt;&lt;RecNum&gt;2163&lt;/RecNum&gt;&lt;Prefix&gt;following the same gender-specific categories as &lt;/Prefix&gt;&lt;DisplayText&gt;(following the same gender-specific categories as Purshouse et al., 2009)&lt;/DisplayText&gt;&lt;record&gt;&lt;rec-number&gt;2163&lt;/rec-number&gt;&lt;foreign-keys&gt;&lt;key app="EN" db-id="sttprxrp6925duet9e6pf2zo2drwvda5wf02" timestamp="1399290455"&gt;2163&lt;/key&gt;&lt;/foreign-keys&gt;&lt;ref-type name="Report"&gt;27&lt;/ref-type&gt;&lt;contributors&gt;&lt;authors&gt;&lt;author&gt;Robin Purshouse&lt;/author&gt;&lt;author&gt;Alan Brennan&lt;/author&gt;&lt;author&gt;Nick Latimer&lt;/author&gt;&lt;author&gt;Yang Meng&lt;/author&gt;&lt;author&gt;Rachid Rafia&lt;/author&gt;&lt;author&gt;Rachel Jackson&lt;/author&gt;&lt;author&gt;Petra Meier&lt;/author&gt;&lt;/authors&gt;&lt;/contributors&gt;&lt;titles&gt;&lt;title&gt;Modelling to assess the effectiveness and cost-effectiveness of public health related strategies and interventions to reduce alcohol attributable harm in England using the Sheffield Alcohol Policy Model version 2.0&lt;/title&gt;&lt;/titles&gt;&lt;dates&gt;&lt;year&gt;2009&lt;/year&gt;&lt;/dates&gt;&lt;pub-location&gt;Sheffield&lt;/pub-location&gt;&lt;publisher&gt;Report to the NICE Public Health Programme Development Group&lt;/publisher&gt;&lt;urls&gt;&lt;/urls&gt;&lt;/record&gt;&lt;/Cite&gt;&lt;/EndNote&gt;</w:instrText>
      </w:r>
      <w:r w:rsidR="00B21C78" w:rsidRPr="00B21C78">
        <w:fldChar w:fldCharType="separate"/>
      </w:r>
      <w:r w:rsidR="00B21C78">
        <w:rPr>
          <w:noProof/>
        </w:rPr>
        <w:t>(following the same gender-specific categories as Purshouse et al., 2009)</w:t>
      </w:r>
      <w:r w:rsidR="00B21C78" w:rsidRPr="00B21C78">
        <w:fldChar w:fldCharType="end"/>
      </w:r>
      <w:r w:rsidR="00B21C78" w:rsidRPr="00B21C78">
        <w:t xml:space="preserve"> </w:t>
      </w:r>
      <w:r>
        <w:t xml:space="preserve">alongside a dummy term for </w:t>
      </w:r>
      <w:r w:rsidR="005526F9">
        <w:t xml:space="preserve">longer-term </w:t>
      </w:r>
      <w:r>
        <w:t>non-drinkers</w:t>
      </w:r>
      <w:r w:rsidR="005526F9">
        <w:t xml:space="preserve"> (</w:t>
      </w:r>
      <w:r w:rsidR="001811DB">
        <w:t xml:space="preserve">those </w:t>
      </w:r>
      <w:r w:rsidR="005526F9">
        <w:t>who say they never drink)</w:t>
      </w:r>
      <w:r>
        <w:t xml:space="preserve">; sensitivity analyses </w:t>
      </w:r>
      <w:r w:rsidR="001811DB">
        <w:t xml:space="preserve">also variously </w:t>
      </w:r>
      <w:r w:rsidR="002019E6">
        <w:t>use quadratic drinking terms</w:t>
      </w:r>
      <w:r w:rsidR="001811DB">
        <w:t xml:space="preserve">, </w:t>
      </w:r>
      <w:r>
        <w:t>drinking frequency and alcohol problems (</w:t>
      </w:r>
      <w:r w:rsidR="00554B21">
        <w:t xml:space="preserve">the </w:t>
      </w:r>
      <w:r>
        <w:t>CAGE</w:t>
      </w:r>
      <w:r w:rsidR="00554B21">
        <w:t xml:space="preserve"> scale, ‘CAGE’ referring to the questions used in this screening questionnaire; see Web Appendix</w:t>
      </w:r>
      <w:r>
        <w:t>)</w:t>
      </w:r>
      <w:r w:rsidR="005526F9">
        <w:t xml:space="preserve">. Further details </w:t>
      </w:r>
      <w:r w:rsidR="001811DB">
        <w:t xml:space="preserve">of </w:t>
      </w:r>
      <w:r w:rsidR="00923580">
        <w:t xml:space="preserve">these </w:t>
      </w:r>
      <w:r w:rsidR="005526F9">
        <w:t xml:space="preserve">alcohol variables are </w:t>
      </w:r>
      <w:r w:rsidR="001811DB">
        <w:t xml:space="preserve">given </w:t>
      </w:r>
      <w:r>
        <w:t xml:space="preserve">in </w:t>
      </w:r>
      <w:r w:rsidRPr="00076FDD">
        <w:t>Web Appendix S1</w:t>
      </w:r>
      <w:r>
        <w:t>.</w:t>
      </w:r>
    </w:p>
    <w:p w14:paraId="0C5CE058" w14:textId="18DF3C49" w:rsidR="00B07D80" w:rsidRPr="00BC5667" w:rsidRDefault="00E65B66" w:rsidP="00403234">
      <w:pPr>
        <w:rPr>
          <w:b/>
        </w:rPr>
      </w:pPr>
      <w:r>
        <w:t>T</w:t>
      </w:r>
      <w:r w:rsidR="00B07D80">
        <w:t xml:space="preserve">he analysis further controls for a number of time-varying factors that influence wellbeing </w:t>
      </w:r>
      <w:r w:rsidR="00F00522">
        <w:fldChar w:fldCharType="begin"/>
      </w:r>
      <w:r w:rsidR="00DF7C6A">
        <w:instrText xml:space="preserve"> ADDIN EN.CITE &lt;EndNote&gt;&lt;Cite&gt;&lt;Author&gt;Fujiwara&lt;/Author&gt;&lt;Year&gt;2011&lt;/Year&gt;&lt;RecNum&gt;2046&lt;/RecNum&gt;&lt;DisplayText&gt;(Fujiwara &amp;amp; Campbell, 2011)&lt;/DisplayText&gt;&lt;record&gt;&lt;rec-number&gt;2046&lt;/rec-number&gt;&lt;foreign-keys&gt;&lt;key app="EN" db-id="sttprxrp6925duet9e6pf2zo2drwvda5wf02" timestamp="1370018139"&gt;2046&lt;/key&gt;&lt;/foreign-keys&gt;&lt;ref-type name="Report"&gt;27&lt;/ref-type&gt;&lt;contributors&gt;&lt;authors&gt;&lt;author&gt;Fujiwara,Daniel&lt;/author&gt;&lt;author&gt;Campbell, Ross&lt;/author&gt;&lt;/authors&gt;&lt;/contributors&gt;&lt;titles&gt;&lt;title&gt;Valuation Techniques for Social Cost-Benefit Analysis: Stated Preference, Revealed Preference and Subjective Well-Being Approaches. A Discussion of the Current Issues&lt;/title&gt;&lt;/titles&gt;&lt;dates&gt;&lt;year&gt;2011&lt;/year&gt;&lt;/dates&gt;&lt;pub-location&gt;London&lt;/pub-location&gt;&lt;publisher&gt;HM Treasury and Department for Work and Pensions&lt;/publisher&gt;&lt;urls&gt;&lt;related-urls&gt;&lt;url&gt;http://www.hm-treasury.gov.uk/d/green_book_valuationtechniques_250711.pdf&lt;/url&gt;&lt;/related-urls&gt;&lt;/urls&gt;&lt;/record&gt;&lt;/Cite&gt;&lt;/EndNote&gt;</w:instrText>
      </w:r>
      <w:r w:rsidR="00F00522">
        <w:fldChar w:fldCharType="separate"/>
      </w:r>
      <w:r w:rsidR="00DF7C6A">
        <w:rPr>
          <w:noProof/>
        </w:rPr>
        <w:t>(Fujiwara &amp; Campbell, 2011)</w:t>
      </w:r>
      <w:r w:rsidR="00F00522">
        <w:fldChar w:fldCharType="end"/>
      </w:r>
      <w:r>
        <w:t xml:space="preserve">, including </w:t>
      </w:r>
      <w:r w:rsidR="00634DF1">
        <w:t>marital</w:t>
      </w:r>
      <w:r w:rsidR="00B07D80">
        <w:t xml:space="preserve"> status, children, economic status, travel-to-work time, </w:t>
      </w:r>
      <w:r w:rsidR="00A51A08">
        <w:t xml:space="preserve">work </w:t>
      </w:r>
      <w:r w:rsidR="00B07D80">
        <w:t>hours, longstanding illness, tenure, religiosity, income, smoking, pregnancy</w:t>
      </w:r>
      <w:r w:rsidR="006111DD">
        <w:t xml:space="preserve">, and </w:t>
      </w:r>
      <w:r w:rsidR="00A7499F">
        <w:t xml:space="preserve">survey </w:t>
      </w:r>
      <w:r w:rsidR="006111DD">
        <w:t>wave</w:t>
      </w:r>
      <w:r w:rsidR="00A51A08">
        <w:t xml:space="preserve">; derivation/descriptive statistics are given </w:t>
      </w:r>
      <w:r w:rsidR="00A51A08" w:rsidRPr="0075004A">
        <w:t xml:space="preserve">in </w:t>
      </w:r>
      <w:r w:rsidR="00A51A08" w:rsidRPr="00076FDD">
        <w:t>Web Appendix S1</w:t>
      </w:r>
      <w:r w:rsidR="00B07D80">
        <w:t xml:space="preserve">.  The resulting estimates are therefore net of any impact of drinking on longstanding illness or smoking.  </w:t>
      </w:r>
    </w:p>
    <w:p w14:paraId="621758F2" w14:textId="77777777" w:rsidR="00B07D80" w:rsidRDefault="00B07D80" w:rsidP="000D5565">
      <w:pPr>
        <w:pStyle w:val="Heading2"/>
      </w:pPr>
      <w:r>
        <w:lastRenderedPageBreak/>
        <w:t>Results</w:t>
      </w:r>
    </w:p>
    <w:p w14:paraId="34BC38F8" w14:textId="5E6F5ADE" w:rsidR="00B07D80" w:rsidRDefault="00B07D80" w:rsidP="00504FE6">
      <w:r>
        <w:t xml:space="preserve">The results are shown in </w:t>
      </w:r>
      <w:r w:rsidR="00D77C8F">
        <w:t xml:space="preserve">Table 1 </w:t>
      </w:r>
      <w:r>
        <w:t xml:space="preserve">below.  Looking first at the OLS results </w:t>
      </w:r>
      <w:r w:rsidR="00E65B66">
        <w:t>w</w:t>
      </w:r>
      <w:r>
        <w:t>ithout adjustment</w:t>
      </w:r>
      <w:r w:rsidR="00E65B66">
        <w:t xml:space="preserve"> for controls (Column 2)</w:t>
      </w:r>
      <w:r>
        <w:t xml:space="preserve">, life satisfaction peaks among light drinkers, where it is 0.29 points (p&lt;0.001) greater than among </w:t>
      </w:r>
      <w:r w:rsidR="00634DF1">
        <w:t xml:space="preserve">non-abstainers </w:t>
      </w:r>
      <w:r>
        <w:t>who drank nothing in the past week.  With adjustment</w:t>
      </w:r>
      <w:r w:rsidR="00E65B66">
        <w:t xml:space="preserve"> (Column 3)</w:t>
      </w:r>
      <w:r>
        <w:t>, life satisfaction peaks among heavier drinkers, when it is 0.14 points (p=0.02) greater than zero-drinkers.  In both cases, however, life satisfaction in the heaviest drinking group drops markedly.</w:t>
      </w:r>
    </w:p>
    <w:p w14:paraId="62EDC4DE" w14:textId="52FD976F" w:rsidR="001E0D91" w:rsidRDefault="00B07D80" w:rsidP="00504FE6">
      <w:r>
        <w:t xml:space="preserve">When we control for time-invariant unobserved characteristics, however, the results </w:t>
      </w:r>
      <w:r w:rsidR="00923580">
        <w:t>change</w:t>
      </w:r>
      <w:r>
        <w:t>.  In the unadjusted FE model, increases in drinking beyond 1 unit/</w:t>
      </w:r>
      <w:proofErr w:type="spellStart"/>
      <w:r>
        <w:t>wk</w:t>
      </w:r>
      <w:proofErr w:type="spellEnd"/>
      <w:r>
        <w:t xml:space="preserve"> are associated with </w:t>
      </w:r>
      <w:r w:rsidRPr="00304FE7">
        <w:rPr>
          <w:i/>
        </w:rPr>
        <w:t>reduced</w:t>
      </w:r>
      <w:r>
        <w:t xml:space="preserve"> life satisfaction (significantly so from 14(female)/21(male) units), reaching a 0.26 point fall in the heaviest-drinking group (p=0.002).  In the final models that control for both unobserved time-invariant (via fixed effects) and observed time-varying factors (via controls), we see a similar pattern, but this is weaker and not statistically significant (heaviest drinking group p=0.15, joint p=0.20).  </w:t>
      </w:r>
    </w:p>
    <w:p w14:paraId="33E26201" w14:textId="4492581B" w:rsidR="00B07D80" w:rsidRDefault="00B07D80" w:rsidP="00504FE6">
      <w:r>
        <w:t xml:space="preserve">Despite covering the UK rather than Russia, </w:t>
      </w:r>
      <w:r w:rsidR="001E0D91">
        <w:t xml:space="preserve">the pattern of OLS and FE </w:t>
      </w:r>
      <w:r>
        <w:t xml:space="preserve">results are similar to </w:t>
      </w:r>
      <w:proofErr w:type="spellStart"/>
      <w:r>
        <w:t>Massin</w:t>
      </w:r>
      <w:proofErr w:type="spellEnd"/>
      <w:r>
        <w:t xml:space="preserve"> &amp; Kopp </w:t>
      </w:r>
      <w:r w:rsidR="008D1AC1">
        <w:fldChar w:fldCharType="begin"/>
      </w:r>
      <w:r w:rsidR="00B21C78">
        <w:instrText xml:space="preserve"> ADDIN EN.CITE &lt;EndNote&gt;&lt;Cite ExcludeAuth="1"&gt;&lt;Author&gt;Massin&lt;/Author&gt;&lt;Year&gt;2014&lt;/Year&gt;&lt;RecNum&gt;2139&lt;/RecNum&gt;&lt;Suffix&gt;:Figure 1&lt;/Suffix&gt;&lt;DisplayText&gt;(2014:Figure 1)&lt;/DisplayText&gt;&lt;record&gt;&lt;rec-number&gt;2139&lt;/rec-number&gt;&lt;foreign-keys&gt;&lt;key app="EN" db-id="sttprxrp6925duet9e6pf2zo2drwvda5wf02" timestamp="1390911906"&gt;2139&lt;/key&gt;&lt;/foreign-keys&gt;&lt;ref-type name="Journal Article"&gt;17&lt;/ref-type&gt;&lt;contributors&gt;&lt;authors&gt;&lt;author&gt;Massin, Sophie&lt;/author&gt;&lt;author&gt;Kopp, Pierre&lt;/author&gt;&lt;/authors&gt;&lt;/contributors&gt;&lt;titles&gt;&lt;title&gt;Is life satisfaction hump-shaped with alcohol consumption? Evidence from Russian panel data&lt;/title&gt;&lt;secondary-title&gt;Addictive Behaviors&lt;/secondary-title&gt;&lt;/titles&gt;&lt;periodical&gt;&lt;full-title&gt;Addictive Behaviors&lt;/full-title&gt;&lt;/periodical&gt;&lt;pages&gt;803-810&lt;/pages&gt;&lt;volume&gt;39&lt;/volume&gt;&lt;number&gt;4&lt;/number&gt;&lt;keywords&gt;&lt;keyword&gt;life satisfaction&lt;/keyword&gt;&lt;keyword&gt;alcohol consumption&lt;/keyword&gt;&lt;keyword&gt;panel data&lt;/keyword&gt;&lt;keyword&gt;fixed effects&lt;/keyword&gt;&lt;keyword&gt;Russia&lt;/keyword&gt;&lt;/keywords&gt;&lt;dates&gt;&lt;year&gt;2014&lt;/year&gt;&lt;/dates&gt;&lt;isbn&gt;0306-4603&lt;/isbn&gt;&lt;urls&gt;&lt;related-urls&gt;&lt;url&gt;http://www.sciencedirect.com/science/article/pii/S0306460314000069&lt;/url&gt;&lt;/related-urls&gt;&lt;/urls&gt;&lt;electronic-resource-num&gt;http://dx.doi.org/10.1016/j.addbeh.2014.01.005&lt;/electronic-resource-num&gt;&lt;/record&gt;&lt;/Cite&gt;&lt;/EndNote&gt;</w:instrText>
      </w:r>
      <w:r w:rsidR="008D1AC1">
        <w:fldChar w:fldCharType="separate"/>
      </w:r>
      <w:r w:rsidR="008D1AC1">
        <w:rPr>
          <w:noProof/>
        </w:rPr>
        <w:t>(2014:Figure 1)</w:t>
      </w:r>
      <w:r w:rsidR="008D1AC1">
        <w:fldChar w:fldCharType="end"/>
      </w:r>
      <w:r>
        <w:t>. Their OLS models also showed a significant curvilinear relationship, but their FE models only showed a statistically significant finding for the top-quartile of male drinkers (&gt;29 units/</w:t>
      </w:r>
      <w:proofErr w:type="spellStart"/>
      <w:r>
        <w:t>wk</w:t>
      </w:r>
      <w:proofErr w:type="spellEnd"/>
      <w:r>
        <w:t xml:space="preserve">), who had 0.05 points lower life satisfaction on a five-point scale compared to abstainers, similar to the 0.13 points on an eleven-point scale here. </w:t>
      </w:r>
    </w:p>
    <w:p w14:paraId="2EB113CF" w14:textId="747F733A" w:rsidR="008D1AC1" w:rsidRPr="005931D4" w:rsidRDefault="005931D4" w:rsidP="005931D4">
      <w:pPr>
        <w:spacing w:after="160" w:line="259" w:lineRule="auto"/>
        <w:jc w:val="center"/>
        <w:rPr>
          <w:b/>
          <w:i/>
          <w:iCs/>
          <w:szCs w:val="18"/>
        </w:rPr>
      </w:pPr>
      <w:bookmarkStart w:id="1" w:name="_Ref386484734"/>
      <w:r w:rsidRPr="005931D4">
        <w:rPr>
          <w:b/>
          <w:i/>
          <w:iCs/>
          <w:szCs w:val="18"/>
        </w:rPr>
        <w:t>[Table 1 about here]</w:t>
      </w:r>
    </w:p>
    <w:p w14:paraId="3A3F732D" w14:textId="77777777" w:rsidR="005931D4" w:rsidRDefault="005931D4" w:rsidP="008D1AC1">
      <w:pPr>
        <w:spacing w:after="160" w:line="259" w:lineRule="auto"/>
        <w:rPr>
          <w:b/>
          <w:i/>
          <w:iCs/>
          <w:szCs w:val="18"/>
          <w:u w:val="single"/>
        </w:rPr>
      </w:pPr>
    </w:p>
    <w:bookmarkEnd w:id="1"/>
    <w:p w14:paraId="5EB86D85" w14:textId="5DC194F3" w:rsidR="008B5C57" w:rsidRDefault="00B07D80" w:rsidP="00504FE6">
      <w:r>
        <w:t xml:space="preserve">Table 2 shows </w:t>
      </w:r>
      <w:r w:rsidRPr="00304FE7">
        <w:t xml:space="preserve">parallel models for alternate measures of alcohol consumption.  Frequency of drinking does </w:t>
      </w:r>
      <w:r w:rsidRPr="00304FE7">
        <w:rPr>
          <w:i/>
        </w:rPr>
        <w:t>not</w:t>
      </w:r>
      <w:r w:rsidRPr="00304FE7">
        <w:t xml:space="preserve"> have a relationship with wellbeing in the FE models</w:t>
      </w:r>
      <w:r>
        <w:t xml:space="preserve">, but developing </w:t>
      </w:r>
      <w:r w:rsidRPr="00304FE7">
        <w:t xml:space="preserve">alcohol problems </w:t>
      </w:r>
      <w:r>
        <w:t xml:space="preserve">(only available at ages 30 and 34) </w:t>
      </w:r>
      <w:r w:rsidRPr="00304FE7">
        <w:t>is associated with reduced wellbeing</w:t>
      </w:r>
      <w:r>
        <w:t xml:space="preserve"> (p=0.003 in FE model), </w:t>
      </w:r>
      <w:r w:rsidRPr="00304FE7">
        <w:t xml:space="preserve">mirroring </w:t>
      </w:r>
      <w:r w:rsidR="00634DF1">
        <w:t xml:space="preserve">Binder &amp; Coad </w:t>
      </w:r>
      <w:r w:rsidR="00F00522">
        <w:fldChar w:fldCharType="begin"/>
      </w:r>
      <w:r w:rsidR="00634DF1">
        <w:instrText xml:space="preserve"> ADDIN EN.CITE &lt;EndNote&gt;&lt;Cite ExcludeAuth="1"&gt;&lt;Author&gt;Binder&lt;/Author&gt;&lt;Year&gt;2013&lt;/Year&gt;&lt;RecNum&gt;2136&lt;/RecNum&gt;&lt;DisplayText&gt;(2013)&lt;/DisplayText&gt;&lt;record&gt;&lt;rec-number&gt;2136&lt;/rec-number&gt;&lt;foreign-keys&gt;&lt;key app="EN" db-id="sttprxrp6925duet9e6pf2zo2drwvda5wf02" timestamp="1390910847"&gt;2136&lt;/key&gt;&lt;/foreign-keys&gt;&lt;ref-type name="Journal Article"&gt;17&lt;/ref-type&gt;&lt;contributors&gt;&lt;authors&gt;&lt;author&gt;Binder, Martin&lt;/author&gt;&lt;author&gt;Coad, Alex&lt;/author&gt;&lt;/authors&gt;&lt;/contributors&gt;&lt;titles&gt;&lt;title&gt;“I&amp;apos;m afraid I have bad news for you…” Estimating the impact of different health impairments on subjective well-being&lt;/title&gt;&lt;secondary-title&gt;Social Science &amp;amp; Medicine&lt;/secondary-title&gt;&lt;/titles&gt;&lt;periodical&gt;&lt;full-title&gt;Social Science &amp;amp; Medicine&lt;/full-title&gt;&lt;/periodical&gt;&lt;pages&gt;155-167&lt;/pages&gt;&lt;volume&gt;87&lt;/volume&gt;&lt;number&gt;0&lt;/number&gt;&lt;keywords&gt;&lt;keyword&gt;Great Britain&lt;/keyword&gt;&lt;keyword&gt;Health&lt;/keyword&gt;&lt;keyword&gt;Illness&lt;/keyword&gt;&lt;keyword&gt;Happiness&lt;/keyword&gt;&lt;keyword&gt;Subjective well-being&lt;/keyword&gt;&lt;keyword&gt;Matching estimators&lt;/keyword&gt;&lt;keyword&gt;Propensity score matching&lt;/keyword&gt;&lt;keyword&gt;BHPS&lt;/keyword&gt;&lt;/keywords&gt;&lt;dates&gt;&lt;year&gt;2013&lt;/year&gt;&lt;pub-dates&gt;&lt;date&gt;6//&lt;/date&gt;&lt;/pub-dates&gt;&lt;/dates&gt;&lt;isbn&gt;0277-9536&lt;/isbn&gt;&lt;urls&gt;&lt;related-urls&gt;&lt;url&gt;http://www.sciencedirect.com/science/article/pii/S0277953613001871&lt;/url&gt;&lt;/related-urls&gt;&lt;/urls&gt;&lt;electronic-resource-num&gt;http://dx.doi.org/10.1016/j.socscimed.2013.03.025&lt;/electronic-resource-num&gt;&lt;/record&gt;&lt;/Cite&gt;&lt;/EndNote&gt;</w:instrText>
      </w:r>
      <w:r w:rsidR="00F00522">
        <w:fldChar w:fldCharType="separate"/>
      </w:r>
      <w:r w:rsidR="00634DF1">
        <w:rPr>
          <w:noProof/>
        </w:rPr>
        <w:t>(2013)</w:t>
      </w:r>
      <w:r w:rsidR="00F00522">
        <w:fldChar w:fldCharType="end"/>
      </w:r>
      <w:r w:rsidRPr="00304FE7">
        <w:t xml:space="preserve">. </w:t>
      </w:r>
    </w:p>
    <w:p w14:paraId="330835EA" w14:textId="441A930C" w:rsidR="005931D4" w:rsidRDefault="005931D4" w:rsidP="005931D4">
      <w:pPr>
        <w:spacing w:after="160" w:line="259" w:lineRule="auto"/>
        <w:jc w:val="center"/>
        <w:rPr>
          <w:b/>
          <w:i/>
          <w:iCs/>
          <w:szCs w:val="18"/>
        </w:rPr>
      </w:pPr>
      <w:r w:rsidRPr="005931D4">
        <w:rPr>
          <w:b/>
          <w:i/>
          <w:iCs/>
          <w:szCs w:val="18"/>
        </w:rPr>
        <w:t xml:space="preserve">[Table </w:t>
      </w:r>
      <w:r>
        <w:rPr>
          <w:b/>
          <w:i/>
          <w:iCs/>
          <w:szCs w:val="18"/>
        </w:rPr>
        <w:t>2</w:t>
      </w:r>
      <w:r w:rsidRPr="005931D4">
        <w:rPr>
          <w:b/>
          <w:i/>
          <w:iCs/>
          <w:szCs w:val="18"/>
        </w:rPr>
        <w:t xml:space="preserve"> about here]</w:t>
      </w:r>
    </w:p>
    <w:p w14:paraId="4A880B2D" w14:textId="77777777" w:rsidR="005931D4" w:rsidRPr="005931D4" w:rsidRDefault="005931D4" w:rsidP="005931D4">
      <w:pPr>
        <w:spacing w:after="160" w:line="259" w:lineRule="auto"/>
        <w:jc w:val="center"/>
        <w:rPr>
          <w:b/>
          <w:i/>
          <w:iCs/>
          <w:szCs w:val="18"/>
        </w:rPr>
      </w:pPr>
    </w:p>
    <w:p w14:paraId="686B6F58" w14:textId="61ACF79E" w:rsidR="00AF3058" w:rsidRDefault="00B07D80" w:rsidP="00AF3058">
      <w:r>
        <w:lastRenderedPageBreak/>
        <w:t xml:space="preserve">Several </w:t>
      </w:r>
      <w:r w:rsidRPr="0075004A">
        <w:t>sensitivity analyses were conducted</w:t>
      </w:r>
      <w:r w:rsidR="00AF3058">
        <w:t xml:space="preserve">.  When splitting by gender, </w:t>
      </w:r>
      <w:r w:rsidR="00E65B66">
        <w:t xml:space="preserve">the impact of </w:t>
      </w:r>
      <w:r w:rsidR="00AF3058">
        <w:t xml:space="preserve">alcohol in the FE analyses is concentrated among men, as found by </w:t>
      </w:r>
      <w:proofErr w:type="spellStart"/>
      <w:r w:rsidR="00AF3058">
        <w:t>Massin</w:t>
      </w:r>
      <w:proofErr w:type="spellEnd"/>
      <w:r w:rsidR="00AF3058">
        <w:t xml:space="preserve"> &amp; Kopp</w:t>
      </w:r>
      <w:r w:rsidR="00F00522">
        <w:t xml:space="preserve"> </w:t>
      </w:r>
      <w:r w:rsidR="00756FDA">
        <w:fldChar w:fldCharType="begin"/>
      </w:r>
      <w:r w:rsidR="008D1AC1">
        <w:instrText xml:space="preserve"> ADDIN EN.CITE &lt;EndNote&gt;&lt;Cite ExcludeAuth="1"&gt;&lt;Author&gt;Massin&lt;/Author&gt;&lt;Year&gt;2014&lt;/Year&gt;&lt;RecNum&gt;2139&lt;/RecNum&gt;&lt;DisplayText&gt;(2014)&lt;/DisplayText&gt;&lt;record&gt;&lt;rec-number&gt;2139&lt;/rec-number&gt;&lt;foreign-keys&gt;&lt;key app="EN" db-id="sttprxrp6925duet9e6pf2zo2drwvda5wf02" timestamp="1390911906"&gt;2139&lt;/key&gt;&lt;/foreign-keys&gt;&lt;ref-type name="Journal Article"&gt;17&lt;/ref-type&gt;&lt;contributors&gt;&lt;authors&gt;&lt;author&gt;Massin, Sophie&lt;/author&gt;&lt;author&gt;Kopp, Pierre&lt;/author&gt;&lt;/authors&gt;&lt;/contributors&gt;&lt;titles&gt;&lt;title&gt;Is life satisfaction hump-shaped with alcohol consumption? Evidence from Russian panel data&lt;/title&gt;&lt;secondary-title&gt;Addictive Behaviors&lt;/secondary-title&gt;&lt;/titles&gt;&lt;periodical&gt;&lt;full-title&gt;Addictive Behaviors&lt;/full-title&gt;&lt;/periodical&gt;&lt;pages&gt;803-810&lt;/pages&gt;&lt;volume&gt;39&lt;/volume&gt;&lt;number&gt;4&lt;/number&gt;&lt;keywords&gt;&lt;keyword&gt;life satisfaction&lt;/keyword&gt;&lt;keyword&gt;alcohol consumption&lt;/keyword&gt;&lt;keyword&gt;panel data&lt;/keyword&gt;&lt;keyword&gt;fixed effects&lt;/keyword&gt;&lt;keyword&gt;Russia&lt;/keyword&gt;&lt;/keywords&gt;&lt;dates&gt;&lt;year&gt;2014&lt;/year&gt;&lt;/dates&gt;&lt;isbn&gt;0306-4603&lt;/isbn&gt;&lt;urls&gt;&lt;related-urls&gt;&lt;url&gt;http://www.sciencedirect.com/science/article/pii/S0306460314000069&lt;/url&gt;&lt;/related-urls&gt;&lt;/urls&gt;&lt;electronic-resource-num&gt;http://dx.doi.org/10.1016/j.addbeh.2014.01.005&lt;/electronic-resource-num&gt;&lt;/record&gt;&lt;/Cite&gt;&lt;/EndNote&gt;</w:instrText>
      </w:r>
      <w:r w:rsidR="00756FDA">
        <w:fldChar w:fldCharType="separate"/>
      </w:r>
      <w:r w:rsidR="008D1AC1">
        <w:rPr>
          <w:noProof/>
        </w:rPr>
        <w:t>(2014)</w:t>
      </w:r>
      <w:r w:rsidR="00756FDA">
        <w:fldChar w:fldCharType="end"/>
      </w:r>
      <w:r w:rsidR="00AF3058">
        <w:t>.  However, the effect in men does not reach significance (p=0.2</w:t>
      </w:r>
      <w:r w:rsidR="001067EB">
        <w:t>3</w:t>
      </w:r>
      <w:r w:rsidR="00AF3058">
        <w:t xml:space="preserve">); the patterns in general are similar between genders; and when directly testing the differences between men and women, these are far from statistical significance.  None of the further sensitivity </w:t>
      </w:r>
      <w:r w:rsidR="00A7499F">
        <w:t xml:space="preserve">analyses </w:t>
      </w:r>
      <w:r>
        <w:t>substantively influence the results</w:t>
      </w:r>
      <w:r w:rsidR="00AF3058">
        <w:t>: e</w:t>
      </w:r>
      <w:r>
        <w:t xml:space="preserve">ffectively identical </w:t>
      </w:r>
      <w:r w:rsidRPr="0075004A">
        <w:t>results are found when we use quadratic alcohol consumption</w:t>
      </w:r>
      <w:r>
        <w:t xml:space="preserve">; </w:t>
      </w:r>
      <w:r w:rsidRPr="0075004A">
        <w:t>when we use different assumptions for the unit content of alcoholic drinks</w:t>
      </w:r>
      <w:r>
        <w:t>; or when including additional controls</w:t>
      </w:r>
      <w:r w:rsidR="00B21C78">
        <w:t xml:space="preserve"> (poor health and social support)</w:t>
      </w:r>
      <w:r>
        <w:t xml:space="preserve"> only available in </w:t>
      </w:r>
      <w:r w:rsidR="00B21C78">
        <w:t>certain waves</w:t>
      </w:r>
      <w:r>
        <w:t>.</w:t>
      </w:r>
      <w:r w:rsidR="00E65B66">
        <w:t xml:space="preserve">  Details of these sensitivity analyses are given in Web Appendix S3.</w:t>
      </w:r>
      <w:r>
        <w:t xml:space="preserve">  </w:t>
      </w:r>
    </w:p>
    <w:p w14:paraId="34F38319" w14:textId="77777777" w:rsidR="00406921" w:rsidRDefault="00406921" w:rsidP="00B07D80">
      <w:pPr>
        <w:pStyle w:val="Heading1"/>
        <w:sectPr w:rsidR="00406921" w:rsidSect="008A6F31">
          <w:type w:val="continuous"/>
          <w:pgSz w:w="11906" w:h="16838"/>
          <w:pgMar w:top="1440" w:right="1440" w:bottom="1440" w:left="1440" w:header="708" w:footer="708" w:gutter="0"/>
          <w:cols w:space="708"/>
          <w:docGrid w:linePitch="360"/>
        </w:sectPr>
      </w:pPr>
    </w:p>
    <w:p w14:paraId="604BD2E2" w14:textId="5ABD8DBD" w:rsidR="00B07D80" w:rsidRDefault="00B07D80" w:rsidP="00B07D80">
      <w:pPr>
        <w:pStyle w:val="Heading1"/>
      </w:pPr>
      <w:r>
        <w:lastRenderedPageBreak/>
        <w:t>Study 2: Event-level data</w:t>
      </w:r>
    </w:p>
    <w:p w14:paraId="2F5633D0" w14:textId="77777777" w:rsidR="00746AFC" w:rsidRDefault="00746AFC" w:rsidP="00746AFC">
      <w:pPr>
        <w:pStyle w:val="Heading2"/>
      </w:pPr>
      <w:r>
        <w:t>Methods</w:t>
      </w:r>
    </w:p>
    <w:p w14:paraId="190E82AA" w14:textId="77777777" w:rsidR="00746AFC" w:rsidRDefault="00746AFC" w:rsidP="00746AFC">
      <w:pPr>
        <w:pStyle w:val="Heading3"/>
      </w:pPr>
      <w:r>
        <w:t>Design</w:t>
      </w:r>
    </w:p>
    <w:p w14:paraId="57E6065C" w14:textId="3807FBE2" w:rsidR="00B07D80" w:rsidRPr="005B6ABE" w:rsidRDefault="00A51A08" w:rsidP="00504FE6">
      <w:r>
        <w:t>S</w:t>
      </w:r>
      <w:r w:rsidR="00B07D80">
        <w:t xml:space="preserve">tudy </w:t>
      </w:r>
      <w:r>
        <w:t xml:space="preserve">1 </w:t>
      </w:r>
      <w:r w:rsidR="00B07D80">
        <w:t xml:space="preserve">found no significant relationship between changes in drinking levels/frequency and changes in life satisfaction, but that developing alcohol problems is associated with lower life satisfaction.  </w:t>
      </w:r>
      <w:r w:rsidR="00634DF1">
        <w:t xml:space="preserve">However, we know that </w:t>
      </w:r>
      <w:r w:rsidR="00B07D80">
        <w:t>drinking may have different impacts on different aspects of wellbeing</w:t>
      </w:r>
      <w:r w:rsidR="008D1AC1">
        <w:t xml:space="preserve"> over different timescales</w:t>
      </w:r>
      <w:r w:rsidR="00BF0E6C">
        <w:t xml:space="preserve">, </w:t>
      </w:r>
      <w:r w:rsidR="00B07D80">
        <w:t xml:space="preserve">and this requires a different type of data.  We therefore make use of a unique </w:t>
      </w:r>
      <w:r w:rsidR="002019E6">
        <w:t xml:space="preserve">smartphone-based </w:t>
      </w:r>
      <w:r w:rsidR="00B07D80">
        <w:t>dataset – ‘</w:t>
      </w:r>
      <w:proofErr w:type="spellStart"/>
      <w:r w:rsidR="00B07D80">
        <w:t>Mappiness</w:t>
      </w:r>
      <w:proofErr w:type="spellEnd"/>
      <w:r w:rsidR="00B07D80">
        <w:t xml:space="preserve">’– </w:t>
      </w:r>
      <w:r w:rsidR="002019E6">
        <w:t xml:space="preserve">that enables us to examine the association of drinking with happiness </w:t>
      </w:r>
      <w:r w:rsidR="002019E6">
        <w:rPr>
          <w:i/>
        </w:rPr>
        <w:t xml:space="preserve">at a </w:t>
      </w:r>
      <w:r w:rsidR="002019E6" w:rsidRPr="002019E6">
        <w:rPr>
          <w:i/>
        </w:rPr>
        <w:t>given moment</w:t>
      </w:r>
      <w:r w:rsidR="002019E6">
        <w:t xml:space="preserve">, compared to other moments.  </w:t>
      </w:r>
    </w:p>
    <w:p w14:paraId="79FFAAD9" w14:textId="03281061" w:rsidR="00746AFC" w:rsidRDefault="00F178EE">
      <w:pPr>
        <w:pStyle w:val="Heading3"/>
      </w:pPr>
      <w:r>
        <w:t>Procedures</w:t>
      </w:r>
    </w:p>
    <w:p w14:paraId="28900021" w14:textId="51148EC4" w:rsidR="00F178EE" w:rsidRDefault="00B07D80" w:rsidP="00504FE6">
      <w:r>
        <w:t>The ‘</w:t>
      </w:r>
      <w:proofErr w:type="spellStart"/>
      <w:r>
        <w:t>Mappiness</w:t>
      </w:r>
      <w:proofErr w:type="spellEnd"/>
      <w:r>
        <w:t>’ data uses the Experience Sampling Method (ESM)</w:t>
      </w:r>
      <w:r w:rsidR="006D76D4">
        <w:t xml:space="preserve"> </w:t>
      </w:r>
      <w:r>
        <w:t>, one of several techniques used to obtain ongoing reports of everyday experience</w:t>
      </w:r>
      <w:r w:rsidR="00F00522">
        <w:rPr>
          <w:noProof/>
        </w:rPr>
        <w:t xml:space="preserve"> </w:t>
      </w:r>
      <w:r w:rsidR="00756FDA">
        <w:rPr>
          <w:noProof/>
        </w:rPr>
        <w:fldChar w:fldCharType="begin"/>
      </w:r>
      <w:r w:rsidR="00DF7C6A">
        <w:rPr>
          <w:noProof/>
        </w:rPr>
        <w:instrText xml:space="preserve"> ADDIN EN.CITE &lt;EndNote&gt;&lt;Cite&gt;&lt;Author&gt;Hektner&lt;/Author&gt;&lt;Year&gt;2007&lt;/Year&gt;&lt;RecNum&gt;2177&lt;/RecNum&gt;&lt;DisplayText&gt;(Hektner et al., 2007)&lt;/DisplayText&gt;&lt;record&gt;&lt;rec-number&gt;2177&lt;/rec-number&gt;&lt;foreign-keys&gt;&lt;key app="EN" db-id="sttprxrp6925duet9e6pf2zo2drwvda5wf02" timestamp="1399322601"&gt;2177&lt;/key&gt;&lt;/foreign-keys&gt;&lt;ref-type name="Book"&gt;6&lt;/ref-type&gt;&lt;contributors&gt;&lt;authors&gt;&lt;author&gt;Hektner, J. M.&lt;/author&gt;&lt;author&gt;Schmidt, J. A.&lt;/author&gt;&lt;author&gt;Csíkszentmihályi, M. &lt;/author&gt;&lt;/authors&gt;&lt;/contributors&gt;&lt;titles&gt;&lt;title&gt;Experience Sampling Method: Measuring the Quality of Everyday Life&lt;/title&gt;&lt;/titles&gt;&lt;dates&gt;&lt;year&gt;2007&lt;/year&gt;&lt;/dates&gt;&lt;pub-location&gt;London&lt;/pub-location&gt;&lt;publisher&gt;Sage&lt;/publisher&gt;&lt;urls&gt;&lt;/urls&gt;&lt;/record&gt;&lt;/Cite&gt;&lt;/EndNote&gt;</w:instrText>
      </w:r>
      <w:r w:rsidR="00756FDA">
        <w:rPr>
          <w:noProof/>
        </w:rPr>
        <w:fldChar w:fldCharType="separate"/>
      </w:r>
      <w:r w:rsidR="00DF7C6A">
        <w:rPr>
          <w:noProof/>
        </w:rPr>
        <w:t>(Hektner et al., 2007)</w:t>
      </w:r>
      <w:r w:rsidR="00756FDA">
        <w:rPr>
          <w:noProof/>
        </w:rPr>
        <w:fldChar w:fldCharType="end"/>
      </w:r>
      <w:r>
        <w:t xml:space="preserve">.  Rather than the traditional method of recruiting a sample and providing them with a diary or computer, </w:t>
      </w:r>
      <w:proofErr w:type="spellStart"/>
      <w:r>
        <w:t>Mappiness</w:t>
      </w:r>
      <w:proofErr w:type="spellEnd"/>
      <w:r>
        <w:t xml:space="preserve"> uses a sample of </w:t>
      </w:r>
      <w:r w:rsidR="00E65B66">
        <w:t xml:space="preserve">existing </w:t>
      </w:r>
      <w:r>
        <w:t xml:space="preserve">iPhone users who chose to download </w:t>
      </w:r>
      <w:r w:rsidR="004C1597">
        <w:t xml:space="preserve">the </w:t>
      </w:r>
      <w:proofErr w:type="spellStart"/>
      <w:r>
        <w:t>Mappiness</w:t>
      </w:r>
      <w:proofErr w:type="spellEnd"/>
      <w:r w:rsidR="004C1597">
        <w:t xml:space="preserve"> app</w:t>
      </w:r>
      <w:r>
        <w:t xml:space="preserve">.  Users </w:t>
      </w:r>
      <w:r w:rsidR="004C1597">
        <w:t xml:space="preserve">are </w:t>
      </w:r>
      <w:r>
        <w:t xml:space="preserve">then beeped at regular but random moments (the default is twice/day between 08:00-22:00), giving them a brief questionnaire about how happy they are, who they are with, and what they were doing just prior to </w:t>
      </w:r>
      <w:r>
        <w:lastRenderedPageBreak/>
        <w:t>their response</w:t>
      </w:r>
      <w:r w:rsidR="00B019A3">
        <w:t xml:space="preserve"> (</w:t>
      </w:r>
      <w:r w:rsidR="006D76D4">
        <w:t xml:space="preserve">see Web Appendix </w:t>
      </w:r>
      <w:proofErr w:type="gramStart"/>
      <w:r w:rsidR="006D76D4">
        <w:t xml:space="preserve">S4 </w:t>
      </w:r>
      <w:r w:rsidR="00B019A3">
        <w:t xml:space="preserve"> the</w:t>
      </w:r>
      <w:proofErr w:type="gramEnd"/>
      <w:r w:rsidR="00B019A3">
        <w:t xml:space="preserve"> full questionnaire)</w:t>
      </w:r>
      <w:r>
        <w:t xml:space="preserve">.  Because the device is already integrated into users’ daily lives, the additional burden on respondents is minimal, enabling a sample orders of magnitude larger than </w:t>
      </w:r>
      <w:r w:rsidR="004C1597">
        <w:t xml:space="preserve">conventional </w:t>
      </w:r>
      <w:r>
        <w:t xml:space="preserve">ESM studies.  </w:t>
      </w:r>
    </w:p>
    <w:p w14:paraId="78E0BA5E" w14:textId="2995D2FD" w:rsidR="00F178EE" w:rsidRDefault="00D56019" w:rsidP="00504FE6">
      <w:r>
        <w:t xml:space="preserve">Responses were treated as valid if they were begun within an hour of the beep being sent and completed within five minutes. </w:t>
      </w:r>
      <w:r w:rsidR="00B07D80">
        <w:t>Valid</w:t>
      </w:r>
      <w:r w:rsidR="00AC3AA1">
        <w:t xml:space="preserve">ity </w:t>
      </w:r>
      <w:r>
        <w:t xml:space="preserve">is therefore </w:t>
      </w:r>
      <w:r w:rsidR="00B07D80">
        <w:t xml:space="preserve">dependent on whether respondents had the device with them, were in an area with data reception, were able to hear the signal, </w:t>
      </w:r>
      <w:r w:rsidR="006D76D4">
        <w:t xml:space="preserve">and </w:t>
      </w:r>
      <w:r w:rsidR="00B07D80">
        <w:t xml:space="preserve">were able </w:t>
      </w:r>
      <w:r w:rsidR="006D76D4">
        <w:t xml:space="preserve">and willing </w:t>
      </w:r>
      <w:r w:rsidR="00B07D80">
        <w:t xml:space="preserve">to respond.  </w:t>
      </w:r>
      <w:r w:rsidR="00AB67B4">
        <w:t>T</w:t>
      </w:r>
      <w:r w:rsidR="00B07D80">
        <w:t xml:space="preserve">he valid response rate to signals was 48.4% amongst active participants </w:t>
      </w:r>
      <w:r w:rsidR="00756FDA">
        <w:fldChar w:fldCharType="begin"/>
      </w:r>
      <w:r w:rsidR="00DF7C6A">
        <w:instrText xml:space="preserve"> ADDIN EN.CITE &lt;EndNote&gt;&lt;Cite&gt;&lt;Author&gt;MacKerron&lt;/Author&gt;&lt;Year&gt;2012&lt;/Year&gt;&lt;RecNum&gt;2175&lt;/RecNum&gt;&lt;Suffix&gt;`, p170&lt;/Suffix&gt;&lt;DisplayText&gt;(MacKerron, 2012b, p170)&lt;/DisplayText&gt;&lt;record&gt;&lt;rec-number&gt;2175&lt;/rec-number&gt;&lt;foreign-keys&gt;&lt;key app="EN" db-id="sttprxrp6925duet9e6pf2zo2drwvda5wf02" timestamp="1399322601"&gt;2175&lt;/key&gt;&lt;/foreign-keys&gt;&lt;ref-type name="Report"&gt;27&lt;/ref-type&gt;&lt;contributors&gt;&lt;authors&gt;&lt;author&gt;MacKerron, George&lt;/author&gt;&lt;/authors&gt;&lt;/contributors&gt;&lt;titles&gt;&lt;title&gt;Happiness and Environmental Quality&lt;/title&gt;&lt;secondary-title&gt;PhD thesis&lt;/secondary-title&gt;&lt;/titles&gt;&lt;dates&gt;&lt;year&gt;2012&lt;/year&gt;&lt;/dates&gt;&lt;pub-location&gt;London&lt;/pub-location&gt;&lt;publisher&gt;London School of Economics and Politics Science&lt;/publisher&gt;&lt;urls&gt;&lt;related-urls&gt;&lt;url&gt;http://etheses.lse.ac.uk/383/&lt;/url&gt;&lt;/related-urls&gt;&lt;/urls&gt;&lt;/record&gt;&lt;/Cite&gt;&lt;/EndNote&gt;</w:instrText>
      </w:r>
      <w:r w:rsidR="00756FDA">
        <w:fldChar w:fldCharType="separate"/>
      </w:r>
      <w:r w:rsidR="00DF7C6A">
        <w:rPr>
          <w:noProof/>
        </w:rPr>
        <w:t>(MacKerron, 2012b, p170)</w:t>
      </w:r>
      <w:r w:rsidR="00756FDA">
        <w:fldChar w:fldCharType="end"/>
      </w:r>
      <w:r>
        <w:t xml:space="preserve">, which </w:t>
      </w:r>
      <w:r w:rsidR="00B07D80">
        <w:t xml:space="preserve">is lower than </w:t>
      </w:r>
      <w:r w:rsidR="00AC3AA1">
        <w:t xml:space="preserve">those usually reported for </w:t>
      </w:r>
      <w:r w:rsidR="00B07D80">
        <w:t>diary methods</w:t>
      </w:r>
      <w:r>
        <w:t>. However</w:t>
      </w:r>
      <w:r w:rsidR="00B159D5">
        <w:t xml:space="preserve">, </w:t>
      </w:r>
      <w:r w:rsidR="00AB67B4">
        <w:t xml:space="preserve">this </w:t>
      </w:r>
      <w:r w:rsidR="003A3002">
        <w:t xml:space="preserve">is partly </w:t>
      </w:r>
      <w:r w:rsidR="00AC3AA1">
        <w:t xml:space="preserve">be </w:t>
      </w:r>
      <w:r w:rsidR="00AB67B4">
        <w:t xml:space="preserve">because </w:t>
      </w:r>
      <w:r w:rsidR="003A3002">
        <w:t xml:space="preserve">we reject delayed and therefore unreliable responses that are </w:t>
      </w:r>
      <w:r w:rsidR="00B07D80">
        <w:t>reconstruct</w:t>
      </w:r>
      <w:r w:rsidR="003A3002">
        <w:t>ed</w:t>
      </w:r>
      <w:r w:rsidR="00B07D80">
        <w:t xml:space="preserve"> </w:t>
      </w:r>
      <w:r w:rsidR="003A3002">
        <w:t xml:space="preserve">from memory </w:t>
      </w:r>
      <w:r w:rsidR="00AB67B4">
        <w:t>at a later point</w:t>
      </w:r>
      <w:r w:rsidR="0073360C">
        <w:t xml:space="preserve"> — a serious problem in diary-based studies</w:t>
      </w:r>
      <w:r w:rsidR="00AC3AA1">
        <w:t xml:space="preserve"> </w:t>
      </w:r>
      <w:r w:rsidR="00756FDA">
        <w:fldChar w:fldCharType="begin"/>
      </w:r>
      <w:r w:rsidR="00DF7C6A">
        <w:instrText xml:space="preserve"> ADDIN EN.CITE &lt;EndNote&gt;&lt;Cite&gt;&lt;Author&gt;Stone&lt;/Author&gt;&lt;Year&gt;2002&lt;/Year&gt;&lt;RecNum&gt;2174&lt;/RecNum&gt;&lt;DisplayText&gt;(Stone &amp;amp; Shiffman, 2002)&lt;/DisplayText&gt;&lt;record&gt;&lt;rec-number&gt;2174&lt;/rec-number&gt;&lt;foreign-keys&gt;&lt;key app="EN" db-id="sttprxrp6925duet9e6pf2zo2drwvda5wf02" timestamp="1399322601"&gt;2174&lt;/key&gt;&lt;/foreign-keys&gt;&lt;ref-type name="Journal Article"&gt;17&lt;/ref-type&gt;&lt;contributors&gt;&lt;authors&gt;&lt;author&gt;Stone, A.&lt;/author&gt;&lt;author&gt;Shiffman, S&lt;/author&gt;&lt;/authors&gt;&lt;/contributors&gt;&lt;titles&gt;&lt;title&gt;Capturing momentary, self-report data: A proposal for reporting guidelines&lt;/title&gt;&lt;secondary-title&gt;Annals of Behavioral Medicine,&lt;/secondary-title&gt;&lt;/titles&gt;&lt;periodical&gt;&lt;full-title&gt;Annals of Behavioral Medicine,&lt;/full-title&gt;&lt;/periodical&gt;&lt;pages&gt;236-243&lt;/pages&gt;&lt;volume&gt;24&lt;/volume&gt;&lt;number&gt;3&lt;/number&gt;&lt;dates&gt;&lt;year&gt;2002&lt;/year&gt;&lt;/dates&gt;&lt;urls&gt;&lt;/urls&gt;&lt;/record&gt;&lt;/Cite&gt;&lt;/EndNote&gt;</w:instrText>
      </w:r>
      <w:r w:rsidR="00756FDA">
        <w:fldChar w:fldCharType="separate"/>
      </w:r>
      <w:r w:rsidR="00DF7C6A">
        <w:rPr>
          <w:noProof/>
        </w:rPr>
        <w:t>(Stone &amp; Shiffman, 2002)</w:t>
      </w:r>
      <w:r w:rsidR="00756FDA">
        <w:fldChar w:fldCharType="end"/>
      </w:r>
      <w:r w:rsidR="00B07D80">
        <w:t xml:space="preserve">.  </w:t>
      </w:r>
    </w:p>
    <w:p w14:paraId="21505C20" w14:textId="77777777" w:rsidR="00F178EE" w:rsidRDefault="00F178EE" w:rsidP="00F178EE">
      <w:pPr>
        <w:pStyle w:val="Heading3"/>
      </w:pPr>
      <w:r>
        <w:t>Participants</w:t>
      </w:r>
    </w:p>
    <w:p w14:paraId="3BEC2F87" w14:textId="444F8912" w:rsidR="00591434" w:rsidRDefault="00591434" w:rsidP="00F178EE">
      <w:r>
        <w:t xml:space="preserve">Unlike conventional ESM studies, the </w:t>
      </w:r>
      <w:proofErr w:type="spellStart"/>
      <w:r>
        <w:t>Mappiness</w:t>
      </w:r>
      <w:proofErr w:type="spellEnd"/>
      <w:r>
        <w:t xml:space="preserve"> sampling is opportunistic</w:t>
      </w:r>
      <w:r w:rsidR="00B019A3">
        <w:t xml:space="preserve"> </w:t>
      </w:r>
      <w:r>
        <w:t>– it relies on iPhone users voluntarily</w:t>
      </w:r>
      <w:r w:rsidR="0073360C">
        <w:t xml:space="preserve"> </w:t>
      </w:r>
      <w:r>
        <w:t>download</w:t>
      </w:r>
      <w:r w:rsidR="0073360C">
        <w:t>ing the</w:t>
      </w:r>
      <w:r>
        <w:t xml:space="preserve"> </w:t>
      </w:r>
      <w:proofErr w:type="spellStart"/>
      <w:r w:rsidR="00B019A3">
        <w:t>Mappiness</w:t>
      </w:r>
      <w:proofErr w:type="spellEnd"/>
      <w:r w:rsidR="0073360C">
        <w:t xml:space="preserve"> app</w:t>
      </w:r>
      <w:r>
        <w:t xml:space="preserve">.  The main spike in downloads was associated with </w:t>
      </w:r>
      <w:proofErr w:type="spellStart"/>
      <w:r w:rsidR="00B019A3">
        <w:t>Mappiness</w:t>
      </w:r>
      <w:proofErr w:type="spellEnd"/>
      <w:r w:rsidR="00B019A3">
        <w:t xml:space="preserve"> </w:t>
      </w:r>
      <w:r>
        <w:t>being featured in the UK App Store for two weeks.  Recruitment was also facilitated by media coverage of the app, including TV</w:t>
      </w:r>
      <w:r w:rsidR="006D76D4">
        <w:t>/</w:t>
      </w:r>
      <w:r w:rsidR="008D1AC1">
        <w:t xml:space="preserve">radio </w:t>
      </w:r>
      <w:r>
        <w:t>(</w:t>
      </w:r>
      <w:r w:rsidR="006D76D4">
        <w:t xml:space="preserve">e.g. </w:t>
      </w:r>
      <w:r w:rsidR="008D1AC1">
        <w:t>BBC</w:t>
      </w:r>
      <w:r>
        <w:t>1</w:t>
      </w:r>
      <w:r w:rsidR="008D1AC1">
        <w:t>)</w:t>
      </w:r>
      <w:r>
        <w:t xml:space="preserve"> and in newspapers (</w:t>
      </w:r>
      <w:r w:rsidR="006D76D4">
        <w:t>e.g.</w:t>
      </w:r>
      <w:r w:rsidR="0073360C">
        <w:t xml:space="preserve"> </w:t>
      </w:r>
      <w:r>
        <w:t>The Independent</w:t>
      </w:r>
      <w:r w:rsidR="0073360C">
        <w:t>’s “50 best apps”</w:t>
      </w:r>
      <w:r>
        <w:t>), as well as through social media</w:t>
      </w:r>
      <w:r w:rsidR="00B019A3">
        <w:t xml:space="preserve"> </w:t>
      </w:r>
      <w:r w:rsidR="00756FDA">
        <w:fldChar w:fldCharType="begin"/>
      </w:r>
      <w:r w:rsidR="00DF7C6A">
        <w:instrText xml:space="preserve"> ADDIN EN.CITE &lt;EndNote&gt;&lt;Cite&gt;&lt;Author&gt;MacKerron&lt;/Author&gt;&lt;Year&gt;2012&lt;/Year&gt;&lt;RecNum&gt;2175&lt;/RecNum&gt;&lt;Prefix&gt;for further details`, see &lt;/Prefix&gt;&lt;DisplayText&gt;(for further details, see MacKerron, 2012b)&lt;/DisplayText&gt;&lt;record&gt;&lt;rec-number&gt;2175&lt;/rec-number&gt;&lt;foreign-keys&gt;&lt;key app="EN" db-id="sttprxrp6925duet9e6pf2zo2drwvda5wf02" timestamp="1399322601"&gt;2175&lt;/key&gt;&lt;/foreign-keys&gt;&lt;ref-type name="Report"&gt;27&lt;/ref-type&gt;&lt;contributors&gt;&lt;authors&gt;&lt;author&gt;MacKerron, George&lt;/author&gt;&lt;/authors&gt;&lt;/contributors&gt;&lt;titles&gt;&lt;title&gt;Happiness and Environmental Quality&lt;/title&gt;&lt;secondary-title&gt;PhD thesis&lt;/secondary-title&gt;&lt;/titles&gt;&lt;dates&gt;&lt;year&gt;2012&lt;/year&gt;&lt;/dates&gt;&lt;pub-location&gt;London&lt;/pub-location&gt;&lt;publisher&gt;London School of Economics and Politics Science&lt;/publisher&gt;&lt;urls&gt;&lt;related-urls&gt;&lt;url&gt;http://etheses.lse.ac.uk/383/&lt;/url&gt;&lt;/related-urls&gt;&lt;/urls&gt;&lt;/record&gt;&lt;/Cite&gt;&lt;/EndNote&gt;</w:instrText>
      </w:r>
      <w:r w:rsidR="00756FDA">
        <w:fldChar w:fldCharType="separate"/>
      </w:r>
      <w:r w:rsidR="00DF7C6A">
        <w:rPr>
          <w:noProof/>
        </w:rPr>
        <w:t>(for further details, see MacKerron, 2012b)</w:t>
      </w:r>
      <w:r w:rsidR="00756FDA">
        <w:fldChar w:fldCharType="end"/>
      </w:r>
      <w:r>
        <w:t xml:space="preserve">.  </w:t>
      </w:r>
    </w:p>
    <w:p w14:paraId="67690945" w14:textId="62321DD0" w:rsidR="00B07D80" w:rsidRDefault="00591434" w:rsidP="00504FE6">
      <w:r>
        <w:t>After excluding non-UK responses, t</w:t>
      </w:r>
      <w:r w:rsidR="00F178EE">
        <w:t xml:space="preserve">he total sample here contains 2 million individual responses, collected from 31,302 individual users </w:t>
      </w:r>
      <w:r w:rsidR="006D76D4">
        <w:t xml:space="preserve">across </w:t>
      </w:r>
      <w:r w:rsidR="00F178EE">
        <w:t xml:space="preserve">2010-2013, which MacKerron &amp; </w:t>
      </w:r>
      <w:proofErr w:type="spellStart"/>
      <w:r w:rsidR="00F178EE">
        <w:t>Mourato</w:t>
      </w:r>
      <w:proofErr w:type="spellEnd"/>
      <w:r w:rsidR="00F178EE">
        <w:t xml:space="preserve"> </w:t>
      </w:r>
      <w:r w:rsidR="008D1AC1">
        <w:fldChar w:fldCharType="begin"/>
      </w:r>
      <w:r w:rsidR="008D1AC1">
        <w:instrText xml:space="preserve"> ADDIN EN.CITE &lt;EndNote&gt;&lt;Cite ExcludeAuth="1"&gt;&lt;Author&gt;MacKerron&lt;/Author&gt;&lt;Year&gt;2013&lt;/Year&gt;&lt;RecNum&gt;2176&lt;/RecNum&gt;&lt;Suffix&gt;:59&lt;/Suffix&gt;&lt;DisplayText&gt;(2013:59)&lt;/DisplayText&gt;&lt;record&gt;&lt;rec-number&gt;2176&lt;/rec-number&gt;&lt;foreign-keys&gt;&lt;key app="EN" db-id="sttprxrp6925duet9e6pf2zo2drwvda5wf02" timestamp="1399322601"&gt;2176&lt;/key&gt;&lt;/foreign-keys&gt;&lt;ref-type name="Journal Article"&gt;17&lt;/ref-type&gt;&lt;contributors&gt;&lt;authors&gt;&lt;author&gt;George MacKerron&lt;/author&gt;&lt;author&gt;Susana Mourato&lt;/author&gt;&lt;/authors&gt;&lt;/contributors&gt;&lt;titles&gt;&lt;title&gt;Happiness is greater in natural environments&lt;/title&gt;&lt;secondary-title&gt;Global Environmental Change&lt;/secondary-title&gt;&lt;/titles&gt;&lt;periodical&gt;&lt;full-title&gt;Global Environmental Change&lt;/full-title&gt;&lt;/periodical&gt;&lt;pages&gt;992-1000&lt;/pages&gt;&lt;volume&gt;23&lt;/volume&gt;&lt;number&gt;5&lt;/number&gt;&lt;dates&gt;&lt;year&gt;2013&lt;/year&gt;&lt;/dates&gt;&lt;urls&gt;&lt;related-urls&gt;&lt;url&gt;http://dx.doi.org/10.1016/j.gloenvcha.2013.03.010&lt;/url&gt;&lt;/related-urls&gt;&lt;/urls&gt;&lt;/record&gt;&lt;/Cite&gt;&lt;/EndNote&gt;</w:instrText>
      </w:r>
      <w:r w:rsidR="008D1AC1">
        <w:fldChar w:fldCharType="separate"/>
      </w:r>
      <w:r w:rsidR="008D1AC1">
        <w:rPr>
          <w:noProof/>
        </w:rPr>
        <w:t>(2013:59)</w:t>
      </w:r>
      <w:r w:rsidR="008D1AC1">
        <w:fldChar w:fldCharType="end"/>
      </w:r>
      <w:r w:rsidR="008D1AC1">
        <w:t xml:space="preserve"> </w:t>
      </w:r>
      <w:r w:rsidR="00F178EE">
        <w:t xml:space="preserve">believe to be </w:t>
      </w:r>
      <w:r w:rsidR="00F178EE" w:rsidRPr="003C182C">
        <w:rPr>
          <w:i/>
        </w:rPr>
        <w:t>“the largest ever achieved by an ES</w:t>
      </w:r>
      <w:r w:rsidR="00F178EE">
        <w:rPr>
          <w:i/>
        </w:rPr>
        <w:t>M study</w:t>
      </w:r>
      <w:r w:rsidR="00F178EE" w:rsidRPr="003C182C">
        <w:rPr>
          <w:i/>
        </w:rPr>
        <w:t>”</w:t>
      </w:r>
      <w:r w:rsidR="00F178EE">
        <w:t xml:space="preserve">. </w:t>
      </w:r>
      <w:r w:rsidR="00B07D80">
        <w:t>Given the self-selection into the sample and the restriction to iPhone users, it is unsurprising that the sample is unrepresentative of the UK population: participants are more likely to be young (two-thirds are under 35)</w:t>
      </w:r>
      <w:r w:rsidR="008D1AC1">
        <w:t xml:space="preserve"> and </w:t>
      </w:r>
      <w:r w:rsidR="00B07D80">
        <w:t xml:space="preserve">wealthy (median income is £48,000, almost twice the UK median) </w:t>
      </w:r>
      <w:r w:rsidR="00756FDA">
        <w:rPr>
          <w:noProof/>
        </w:rPr>
        <w:fldChar w:fldCharType="begin"/>
      </w:r>
      <w:r w:rsidR="008D1AC1">
        <w:rPr>
          <w:noProof/>
        </w:rPr>
        <w:instrText xml:space="preserve"> ADDIN EN.CITE &lt;EndNote&gt;&lt;Cite&gt;&lt;Author&gt;MacKerron&lt;/Author&gt;&lt;Year&gt;2012&lt;/Year&gt;&lt;RecNum&gt;2175&lt;/RecNum&gt;&lt;Suffix&gt;:167&lt;/Suffix&gt;&lt;DisplayText&gt;(MacKerron, 2012b:167)&lt;/DisplayText&gt;&lt;record&gt;&lt;rec-number&gt;2175&lt;/rec-number&gt;&lt;foreign-keys&gt;&lt;key app="EN" db-id="sttprxrp6925duet9e6pf2zo2drwvda5wf02" timestamp="1399322601"&gt;2175&lt;/key&gt;&lt;/foreign-keys&gt;&lt;ref-type name="Report"&gt;27&lt;/ref-type&gt;&lt;contributors&gt;&lt;authors&gt;&lt;author&gt;MacKerron, George&lt;/author&gt;&lt;/authors&gt;&lt;/contributors&gt;&lt;titles&gt;&lt;title&gt;Happiness and Environmental Quality&lt;/title&gt;&lt;secondary-title&gt;PhD thesis&lt;/secondary-title&gt;&lt;/titles&gt;&lt;dates&gt;&lt;year&gt;2012&lt;/year&gt;&lt;/dates&gt;&lt;pub-location&gt;London&lt;/pub-location&gt;&lt;publisher&gt;London School of Economics and Politics Science&lt;/publisher&gt;&lt;urls&gt;&lt;related-urls&gt;&lt;url&gt;http://etheses.lse.ac.uk/383/&lt;/url&gt;&lt;/related-urls&gt;&lt;/urls&gt;&lt;/record&gt;&lt;/Cite&gt;&lt;/EndNote&gt;</w:instrText>
      </w:r>
      <w:r w:rsidR="00756FDA">
        <w:rPr>
          <w:noProof/>
        </w:rPr>
        <w:fldChar w:fldCharType="separate"/>
      </w:r>
      <w:r w:rsidR="008D1AC1">
        <w:rPr>
          <w:noProof/>
        </w:rPr>
        <w:t>(MacKerron, 2012b:167)</w:t>
      </w:r>
      <w:r w:rsidR="00756FDA">
        <w:rPr>
          <w:noProof/>
        </w:rPr>
        <w:fldChar w:fldCharType="end"/>
      </w:r>
      <w:r w:rsidR="00B07D80">
        <w:t xml:space="preserve">. </w:t>
      </w:r>
    </w:p>
    <w:p w14:paraId="4033924A" w14:textId="157FF734" w:rsidR="00746AFC" w:rsidRDefault="00746AFC" w:rsidP="000D5565">
      <w:pPr>
        <w:pStyle w:val="Heading3"/>
      </w:pPr>
      <w:r>
        <w:lastRenderedPageBreak/>
        <w:t>Data analysis</w:t>
      </w:r>
    </w:p>
    <w:p w14:paraId="43957E39" w14:textId="2470FED6" w:rsidR="00B07D80" w:rsidRDefault="00B07D80" w:rsidP="00504FE6">
      <w:r>
        <w:t xml:space="preserve">Our analysis </w:t>
      </w:r>
      <w:r w:rsidR="00176779">
        <w:t xml:space="preserve">again </w:t>
      </w:r>
      <w:r>
        <w:t>uses FE models, as above.</w:t>
      </w:r>
      <w:r w:rsidR="00E21C8A">
        <w:t xml:space="preserve">  </w:t>
      </w:r>
      <w:r>
        <w:t xml:space="preserve">The short gap between responses also </w:t>
      </w:r>
      <w:r w:rsidR="00B159D5">
        <w:t xml:space="preserve">allows us to </w:t>
      </w:r>
      <w:r>
        <w:t>test for reverse causation where people respond 2+ times in the same day.  For these cases we model the relationship between drinking and wellbeing after 6pm, controlling for their earlier happiness:</w:t>
      </w:r>
    </w:p>
    <w:p w14:paraId="59182899" w14:textId="77777777" w:rsidR="00B07D80" w:rsidRDefault="00B07D80" w:rsidP="00504FE6">
      <w:pPr>
        <w:ind w:firstLine="720"/>
      </w:pPr>
      <w:r w:rsidRPr="00F4205C">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Alc</m:t>
            </m:r>
          </m:sub>
        </m:sSub>
        <m:sSub>
          <m:sSubPr>
            <m:ctrlPr>
              <w:rPr>
                <w:rFonts w:ascii="Cambria Math" w:hAnsi="Cambria Math"/>
              </w:rPr>
            </m:ctrlPr>
          </m:sSubPr>
          <m:e>
            <m:r>
              <m:rPr>
                <m:sty m:val="p"/>
              </m:rPr>
              <w:rPr>
                <w:rFonts w:ascii="Cambria Math" w:hAnsi="Cambria Math"/>
              </w:rPr>
              <m:t>(DRK</m:t>
            </m:r>
          </m:e>
          <m:sub>
            <m:r>
              <m:rPr>
                <m:sty m:val="p"/>
              </m:rP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DRK</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H</m:t>
            </m:r>
          </m:sub>
        </m:sSub>
        <m:sSub>
          <m:sSubPr>
            <m:ctrlPr>
              <w:rPr>
                <w:rFonts w:ascii="Cambria Math" w:hAnsi="Cambria Math"/>
              </w:rPr>
            </m:ctrlPr>
          </m:sSubPr>
          <m:e>
            <m:r>
              <m:rPr>
                <m:sty m:val="p"/>
              </m:rPr>
              <w:rPr>
                <w:rFonts w:ascii="Cambria Math" w:hAnsi="Cambria Math"/>
              </w:rPr>
              <m:t>(LH</m:t>
            </m:r>
          </m:e>
          <m:sub>
            <m:r>
              <m:rPr>
                <m:sty m:val="p"/>
              </m:rP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LH</m:t>
                </m:r>
              </m:e>
            </m:acc>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rPr>
              <m:t>β</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i</m:t>
            </m:r>
          </m:sub>
        </m:sSub>
        <m:r>
          <w:rPr>
            <w:rFonts w:ascii="Cambria Math" w:hAnsi="Cambria Math"/>
          </w:rPr>
          <m:t>)</m:t>
        </m:r>
      </m:oMath>
      <w:r w:rsidRPr="00F4205C">
        <w:rPr>
          <w:rFonts w:eastAsiaTheme="minorEastAsia"/>
        </w:rPr>
        <w:tab/>
        <w:t xml:space="preserve">(3) </w:t>
      </w:r>
    </w:p>
    <w:p w14:paraId="0EDA51E6" w14:textId="7CF96E1E" w:rsidR="00B07D80" w:rsidRDefault="00B07D80" w:rsidP="00504FE6">
      <w:pPr>
        <w:rPr>
          <w:rFonts w:eastAsiaTheme="minorEastAsia"/>
        </w:rPr>
      </w:pPr>
      <w:r>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i</m:t>
            </m:r>
          </m:sub>
        </m:sSub>
      </m:oMath>
      <w:r>
        <w:rPr>
          <w:rFonts w:eastAsiaTheme="minorEastAsia"/>
        </w:rPr>
        <w:t xml:space="preserve"> is the within-person average of happiness, </w:t>
      </w:r>
      <m:oMath>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DRK</m:t>
                </m:r>
              </m:e>
            </m:acc>
          </m:e>
          <m:sub>
            <m:r>
              <w:rPr>
                <w:rFonts w:ascii="Cambria Math" w:hAnsi="Cambria Math"/>
              </w:rPr>
              <m:t>i</m:t>
            </m:r>
          </m:sub>
        </m:sSub>
      </m:oMath>
      <w:r>
        <w:rPr>
          <w:rFonts w:eastAsiaTheme="minorEastAsia"/>
        </w:rPr>
        <w:t xml:space="preserve"> is the within-person average of the drinking dummies, </w:t>
      </w:r>
      <m:oMath>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LH</m:t>
                </m:r>
              </m:e>
            </m:acc>
          </m:e>
          <m:sub>
            <m:r>
              <w:rPr>
                <w:rFonts w:ascii="Cambria Math" w:hAnsi="Cambria Math"/>
              </w:rPr>
              <m:t>i</m:t>
            </m:r>
          </m:sub>
        </m:sSub>
      </m:oMath>
      <w:r>
        <w:rPr>
          <w:rFonts w:eastAsiaTheme="minorEastAsia"/>
        </w:rPr>
        <w:t xml:space="preserve"> is the average of happiness earlier in the day, and the other terms are as in equation 2.  </w:t>
      </w:r>
      <w:r w:rsidR="001237A0">
        <w:t xml:space="preserve">We here use the cluster-robust sandwich estimator to calculate standard errors, which is robust to moment-to-moment correlations in the error term.  </w:t>
      </w:r>
      <w:r>
        <w:rPr>
          <w:rFonts w:eastAsiaTheme="minorEastAsia"/>
        </w:rPr>
        <w:t xml:space="preserve">While dynamic (lagged) FE models violate the assumption that the error is uncorrelated with the </w:t>
      </w:r>
      <w:proofErr w:type="spellStart"/>
      <w:r>
        <w:rPr>
          <w:rFonts w:eastAsiaTheme="minorEastAsia"/>
        </w:rPr>
        <w:t>regressors</w:t>
      </w:r>
      <w:proofErr w:type="spellEnd"/>
      <w:r>
        <w:rPr>
          <w:rFonts w:eastAsiaTheme="minorEastAsia"/>
        </w:rPr>
        <w:t>, this bias becomes ignorable where the number of time periods is moderately large</w:t>
      </w:r>
      <w:r w:rsidR="00F00522">
        <w:rPr>
          <w:rFonts w:eastAsiaTheme="minorEastAsia"/>
        </w:rPr>
        <w:t xml:space="preserve"> </w:t>
      </w:r>
      <w:r w:rsidR="00756FDA">
        <w:rPr>
          <w:rFonts w:eastAsiaTheme="minorEastAsia"/>
        </w:rPr>
        <w:fldChar w:fldCharType="begin"/>
      </w:r>
      <w:r w:rsidR="00DF7C6A">
        <w:rPr>
          <w:rFonts w:eastAsiaTheme="minorEastAsia"/>
        </w:rPr>
        <w:instrText xml:space="preserve"> ADDIN EN.CITE &lt;EndNote&gt;&lt;Cite&gt;&lt;Author&gt;Roodman&lt;/Author&gt;&lt;Year&gt;2009&lt;/Year&gt;&lt;RecNum&gt;2173&lt;/RecNum&gt;&lt;DisplayText&gt;(Roodman, 2009)&lt;/DisplayText&gt;&lt;record&gt;&lt;rec-number&gt;2173&lt;/rec-number&gt;&lt;foreign-keys&gt;&lt;key app="EN" db-id="sttprxrp6925duet9e6pf2zo2drwvda5wf02" timestamp="1399322601"&gt;2173&lt;/key&gt;&lt;/foreign-keys&gt;&lt;ref-type name="Journal Article"&gt;17&lt;/ref-type&gt;&lt;contributors&gt;&lt;authors&gt;&lt;author&gt;David Roodman&lt;/author&gt;&lt;/authors&gt;&lt;/contributors&gt;&lt;titles&gt;&lt;title&gt;How to do xtabond2: An introduction to di</w:instrText>
      </w:r>
      <w:r w:rsidR="00DF7C6A">
        <w:rPr>
          <w:rFonts w:ascii="Cambria Math" w:eastAsiaTheme="minorEastAsia" w:hAnsi="Cambria Math" w:cs="Cambria Math"/>
        </w:rPr>
        <w:instrText>ﬀ</w:instrText>
      </w:r>
      <w:r w:rsidR="00DF7C6A">
        <w:rPr>
          <w:rFonts w:eastAsiaTheme="minorEastAsia"/>
        </w:rPr>
        <w:instrText>erence and system GMM in Stata&lt;/title&gt;&lt;secondary-title&gt;Stata Journal&lt;/secondary-title&gt;&lt;/titles&gt;&lt;periodical&gt;&lt;full-title&gt;Stata Journal&lt;/full-title&gt;&lt;/periodical&gt;&lt;pages&gt;86-136&lt;/pages&gt;&lt;volume&gt;9&lt;/volume&gt;&lt;number&gt;1&lt;/number&gt;&lt;dates&gt;&lt;year&gt;2009&lt;/year&gt;&lt;/dates&gt;&lt;urls&gt;&lt;related-urls&gt;&lt;url&gt;http://www.stata-journal.com/sjpdf.html?articlenum=st0159&lt;/url&gt;&lt;/related-urls&gt;&lt;/urls&gt;&lt;/record&gt;&lt;/Cite&gt;&lt;/EndNote&gt;</w:instrText>
      </w:r>
      <w:r w:rsidR="00756FDA">
        <w:rPr>
          <w:rFonts w:eastAsiaTheme="minorEastAsia"/>
        </w:rPr>
        <w:fldChar w:fldCharType="separate"/>
      </w:r>
      <w:r w:rsidR="00DF7C6A">
        <w:rPr>
          <w:rFonts w:eastAsiaTheme="minorEastAsia"/>
          <w:noProof/>
        </w:rPr>
        <w:t>(Roodman, 2009)</w:t>
      </w:r>
      <w:r w:rsidR="00756FDA">
        <w:rPr>
          <w:rFonts w:eastAsiaTheme="minorEastAsia"/>
        </w:rPr>
        <w:fldChar w:fldCharType="end"/>
      </w:r>
      <w:r>
        <w:rPr>
          <w:rFonts w:eastAsiaTheme="minorEastAsia"/>
        </w:rPr>
        <w:t xml:space="preserve">; a sensitivity analysis restricts the sample to those providing&gt;=20 relevant observations.  </w:t>
      </w:r>
    </w:p>
    <w:p w14:paraId="693B42F4" w14:textId="21848C45" w:rsidR="00746AFC" w:rsidRDefault="00746AFC" w:rsidP="000D5565">
      <w:pPr>
        <w:pStyle w:val="Heading3"/>
      </w:pPr>
      <w:r>
        <w:t>Measures</w:t>
      </w:r>
    </w:p>
    <w:p w14:paraId="68848FA3" w14:textId="55FE6563" w:rsidR="00B07D80" w:rsidRDefault="00B07D80" w:rsidP="00504FE6">
      <w:r>
        <w:t xml:space="preserve">Wellbeing is measured by the question, </w:t>
      </w:r>
      <w:r>
        <w:rPr>
          <w:i/>
        </w:rPr>
        <w:t>“do you feel…</w:t>
      </w:r>
      <w:r w:rsidRPr="006D6A79">
        <w:rPr>
          <w:i/>
        </w:rPr>
        <w:t xml:space="preserve"> </w:t>
      </w:r>
      <w:r>
        <w:rPr>
          <w:i/>
        </w:rPr>
        <w:t>h</w:t>
      </w:r>
      <w:r w:rsidRPr="006D6A79">
        <w:rPr>
          <w:i/>
        </w:rPr>
        <w:t>appy</w:t>
      </w:r>
      <w:r>
        <w:rPr>
          <w:i/>
        </w:rPr>
        <w:t>?</w:t>
      </w:r>
      <w:proofErr w:type="gramStart"/>
      <w:r>
        <w:rPr>
          <w:i/>
        </w:rPr>
        <w:t>”</w:t>
      </w:r>
      <w:r>
        <w:t>,</w:t>
      </w:r>
      <w:proofErr w:type="gramEnd"/>
      <w:r>
        <w:t xml:space="preserve"> which respondents complete using a slider from 0 (‘not at all’) to 100 (‘extremely’)</w:t>
      </w:r>
      <w:r w:rsidR="0032394B">
        <w:t xml:space="preserve">.  </w:t>
      </w:r>
      <w:r>
        <w:t xml:space="preserve">Drinking is measured </w:t>
      </w:r>
      <w:r w:rsidR="008D1AC1">
        <w:t xml:space="preserve">by </w:t>
      </w:r>
      <w:r>
        <w:t xml:space="preserve">the question, </w:t>
      </w:r>
      <w:r>
        <w:rPr>
          <w:i/>
        </w:rPr>
        <w:t>“Just now, what were you doing?</w:t>
      </w:r>
      <w:proofErr w:type="gramStart"/>
      <w:r>
        <w:rPr>
          <w:i/>
        </w:rPr>
        <w:t>”</w:t>
      </w:r>
      <w:r>
        <w:t>,</w:t>
      </w:r>
      <w:proofErr w:type="gramEnd"/>
      <w:r>
        <w:t xml:space="preserve"> listing 41 different activities including </w:t>
      </w:r>
      <w:r w:rsidRPr="00AA4DA2">
        <w:rPr>
          <w:i/>
        </w:rPr>
        <w:t>‘</w:t>
      </w:r>
      <w:r>
        <w:rPr>
          <w:i/>
        </w:rPr>
        <w:t>d</w:t>
      </w:r>
      <w:r w:rsidRPr="00AA4DA2">
        <w:rPr>
          <w:i/>
        </w:rPr>
        <w:t>rinking alcohol’</w:t>
      </w:r>
      <w:r>
        <w:t xml:space="preserve">, and allowing respondents to select as many activities as apply.  </w:t>
      </w:r>
      <w:r w:rsidRPr="006C47C8">
        <w:t>Drinking was reported in 5.0% of responses (giving 103,036 drinking episodes), in 91.0% of which they reported doing other activities</w:t>
      </w:r>
      <w:r w:rsidR="00E4793A">
        <w:t xml:space="preserve"> in parallel</w:t>
      </w:r>
      <w:r w:rsidRPr="006C47C8">
        <w:t xml:space="preserve">, primarily ‘Talking, chatting, socialising’ (49.2% of all drinking episodes), ‘Watching TV/film’ (31.2%), and ‘Eating, snacking’ (27.9%); </w:t>
      </w:r>
      <w:r>
        <w:t xml:space="preserve">see </w:t>
      </w:r>
      <w:r w:rsidRPr="00076FDD">
        <w:t>Web Appendix S4</w:t>
      </w:r>
      <w:r w:rsidR="00B159D5">
        <w:t xml:space="preserve"> for further details</w:t>
      </w:r>
      <w:r w:rsidRPr="006C47C8">
        <w:t>.</w:t>
      </w:r>
      <w:r>
        <w:t xml:space="preserve">  Given the broad focus of </w:t>
      </w:r>
      <w:proofErr w:type="spellStart"/>
      <w:r>
        <w:t>Mappiness</w:t>
      </w:r>
      <w:proofErr w:type="spellEnd"/>
      <w:r>
        <w:t xml:space="preserve"> and the need to keep the questionnaire short, no data is available on drinking behaviour within each occasion.  </w:t>
      </w:r>
    </w:p>
    <w:p w14:paraId="40874B10" w14:textId="6034AE66" w:rsidR="00B07D80" w:rsidRDefault="00B07D80" w:rsidP="00504FE6">
      <w:r>
        <w:t>Aside from controlling for all time-invariant factors using FE models, we control for a variety of moment-specific factors</w:t>
      </w:r>
      <w:r w:rsidRPr="006C47C8">
        <w:t>, includ</w:t>
      </w:r>
      <w:r>
        <w:t>ing</w:t>
      </w:r>
      <w:r w:rsidRPr="006C47C8">
        <w:t>: what people were doing (4</w:t>
      </w:r>
      <w:r w:rsidR="00B159D5">
        <w:t>0</w:t>
      </w:r>
      <w:r w:rsidRPr="006C47C8">
        <w:t xml:space="preserve"> activities), who they were doing it with (7 types), time of day (three-hour blocks split by weekday vs. weekend/bank holiday</w:t>
      </w:r>
      <w:r w:rsidR="00B159D5">
        <w:t>)</w:t>
      </w:r>
      <w:r w:rsidRPr="006C47C8">
        <w:t xml:space="preserve">, location </w:t>
      </w:r>
      <w:r w:rsidRPr="006C47C8">
        <w:lastRenderedPageBreak/>
        <w:t xml:space="preserve">(inside/outside/in vehicle and home/work/other), and how many responses the participant has </w:t>
      </w:r>
      <w:r w:rsidR="00B159D5">
        <w:t xml:space="preserve">previously </w:t>
      </w:r>
      <w:r w:rsidRPr="006C47C8">
        <w:t>given. OLS estimates also include time-invariant controls for gender, employment status, marital and relationship status, household income, general health, children, single parent status, region, age and age squared at baseline.</w:t>
      </w:r>
      <w:r>
        <w:t xml:space="preserve"> </w:t>
      </w:r>
      <w:r w:rsidR="00A95C30">
        <w:t>Derivations/d</w:t>
      </w:r>
      <w:r w:rsidRPr="006C47C8">
        <w:t xml:space="preserve">escriptive statistics are given in </w:t>
      </w:r>
      <w:r w:rsidRPr="00F27732">
        <w:t>Web Appendix S</w:t>
      </w:r>
      <w:r w:rsidR="00B019A3">
        <w:t>5</w:t>
      </w:r>
      <w:r>
        <w:t>.</w:t>
      </w:r>
    </w:p>
    <w:p w14:paraId="21577F67" w14:textId="77777777" w:rsidR="00B07D80" w:rsidRDefault="00B07D80" w:rsidP="000D5565">
      <w:pPr>
        <w:pStyle w:val="Heading2"/>
      </w:pPr>
      <w:r>
        <w:t>Results</w:t>
      </w:r>
    </w:p>
    <w:p w14:paraId="34BF5D0C" w14:textId="6F7AC4EE" w:rsidR="00B07D80" w:rsidRDefault="00B07D80" w:rsidP="00504FE6">
      <w:r>
        <w:t xml:space="preserve">The </w:t>
      </w:r>
      <w:r w:rsidR="00B159D5">
        <w:t xml:space="preserve">moment-to-moment association of alcohol and wellbeing in </w:t>
      </w:r>
      <w:r w:rsidR="00E21C8A">
        <w:t xml:space="preserve">this unrepresentative panel of iPhone users </w:t>
      </w:r>
      <w:r w:rsidR="00B159D5">
        <w:t xml:space="preserve">is </w:t>
      </w:r>
      <w:r>
        <w:t xml:space="preserve">shown in </w:t>
      </w:r>
      <w:r w:rsidR="00D77C8F">
        <w:t>Table 3</w:t>
      </w:r>
      <w:r>
        <w:t xml:space="preserve">.  Looking first at the OLS results (Columns 2-3), we can see that drinking alcohol is associated with considerably greater happiness </w:t>
      </w:r>
      <w:r w:rsidR="00B159D5">
        <w:t xml:space="preserve">at that moment </w:t>
      </w:r>
      <w:r>
        <w:t>– 10.79 points on a 0-100 scale in the unadjusted model (p&lt;0.001), and 3.6</w:t>
      </w:r>
      <w:r w:rsidR="00B159D5">
        <w:t>5</w:t>
      </w:r>
      <w:r>
        <w:t xml:space="preserve"> points in the </w:t>
      </w:r>
      <w:r w:rsidR="00A95C30">
        <w:t xml:space="preserve">adjusted </w:t>
      </w:r>
      <w:r>
        <w:t xml:space="preserve">model (p&lt;0.001).  Looking at the FE results (Columns 4-5), there is a similar decline between the unadjusted and adjusted models; it is unsurprising that part of the raised happiness when drinking is because it comes alongside other factors that are happiness-inducing.  Still, in the final (adjusted FE) model, drinking alcohol is associated with a happiness gain of nearly 4 points (p&lt;0.001), compared to the same people when they are not drinking.  </w:t>
      </w:r>
    </w:p>
    <w:p w14:paraId="030565DF" w14:textId="0B9FE361" w:rsidR="005931D4" w:rsidRPr="005931D4" w:rsidRDefault="005931D4" w:rsidP="005931D4">
      <w:pPr>
        <w:spacing w:after="160" w:line="259" w:lineRule="auto"/>
        <w:jc w:val="center"/>
        <w:rPr>
          <w:b/>
          <w:i/>
          <w:iCs/>
          <w:szCs w:val="18"/>
        </w:rPr>
      </w:pPr>
      <w:r w:rsidRPr="005931D4">
        <w:rPr>
          <w:b/>
          <w:i/>
          <w:iCs/>
          <w:szCs w:val="18"/>
        </w:rPr>
        <w:t xml:space="preserve">[Table </w:t>
      </w:r>
      <w:r>
        <w:rPr>
          <w:b/>
          <w:i/>
          <w:iCs/>
          <w:szCs w:val="18"/>
        </w:rPr>
        <w:t>3</w:t>
      </w:r>
      <w:r w:rsidRPr="005931D4">
        <w:rPr>
          <w:b/>
          <w:i/>
          <w:iCs/>
          <w:szCs w:val="18"/>
        </w:rPr>
        <w:t xml:space="preserve"> about here]</w:t>
      </w:r>
    </w:p>
    <w:p w14:paraId="602192B0" w14:textId="77777777" w:rsidR="005931D4" w:rsidRDefault="005931D4" w:rsidP="00504FE6"/>
    <w:p w14:paraId="30754EE4" w14:textId="24460511" w:rsidR="00B07D80" w:rsidRDefault="00B07D80" w:rsidP="00504FE6">
      <w:r>
        <w:t xml:space="preserve">We can also see whether this association is partly explained by reverse causation, by controlling for happiness </w:t>
      </w:r>
      <w:r w:rsidRPr="006C47C8">
        <w:t>earlier in the same day (</w:t>
      </w:r>
      <w:r>
        <w:t xml:space="preserve">comparing Column 7 to </w:t>
      </w:r>
      <w:r w:rsidRPr="006C47C8">
        <w:t>Column 6</w:t>
      </w:r>
      <w:r>
        <w:t xml:space="preserve">, which </w:t>
      </w:r>
      <w:r w:rsidRPr="006C47C8">
        <w:t xml:space="preserve">is estimated on the same </w:t>
      </w:r>
      <w:r>
        <w:t xml:space="preserve">evening-only </w:t>
      </w:r>
      <w:r w:rsidRPr="006C47C8">
        <w:t xml:space="preserve">subsample).  </w:t>
      </w:r>
      <w:r>
        <w:t>E</w:t>
      </w:r>
      <w:r w:rsidRPr="006C47C8">
        <w:t>arlier happiness does predict drinking (</w:t>
      </w:r>
      <w:r w:rsidR="00B159D5">
        <w:t xml:space="preserve">see Table S13 in </w:t>
      </w:r>
      <w:r w:rsidRPr="006C47C8">
        <w:t>Web Appendix S</w:t>
      </w:r>
      <w:r w:rsidR="00B019A3">
        <w:t>6</w:t>
      </w:r>
      <w:r w:rsidRPr="006C47C8">
        <w:t>), and</w:t>
      </w:r>
      <w:r>
        <w:t xml:space="preserve"> in Table 3 we can see that the impact of drinking declines slightly from 3.6</w:t>
      </w:r>
      <w:r w:rsidR="00B159D5">
        <w:t>4</w:t>
      </w:r>
      <w:r>
        <w:t xml:space="preserve"> to 3.</w:t>
      </w:r>
      <w:r w:rsidR="00B159D5">
        <w:t>30</w:t>
      </w:r>
      <w:r>
        <w:t xml:space="preserve"> points when controlling for this – but is still moderately large and statistically significant (p&lt;0.001).  (Similar results are found if we restrict the sample to people providing 20+ observations).  In general this suggests that the effect is robust to reverse causation, at least on this timescale.</w:t>
      </w:r>
    </w:p>
    <w:p w14:paraId="1F604FBB" w14:textId="44A2DE37" w:rsidR="00B07D80" w:rsidRDefault="00B07D80" w:rsidP="00504FE6">
      <w:r w:rsidRPr="006C47C8">
        <w:lastRenderedPageBreak/>
        <w:t>We also tested whether the same results were found for different subgroups on different occasions</w:t>
      </w:r>
      <w:r w:rsidR="009C7D4B">
        <w:t>, by interacting drinking simultaneously with person and occasion characteristics</w:t>
      </w:r>
      <w:r w:rsidRPr="006C47C8">
        <w:t xml:space="preserve">.  Perhaps surprisingly, there were </w:t>
      </w:r>
      <w:r>
        <w:t xml:space="preserve">only relatively small </w:t>
      </w:r>
      <w:r w:rsidRPr="006C47C8">
        <w:t>differences in the happiness-inducing effect of alcohol between men and women, or when looking at different times of day, on weekdays vs. weekends</w:t>
      </w:r>
      <w:r>
        <w:t xml:space="preserve">, or </w:t>
      </w:r>
      <w:r w:rsidRPr="006C47C8">
        <w:t>with different people</w:t>
      </w:r>
      <w:r w:rsidR="00B159D5">
        <w:t xml:space="preserve"> </w:t>
      </w:r>
      <w:r w:rsidR="00B159D5" w:rsidRPr="006C47C8">
        <w:t xml:space="preserve">(see </w:t>
      </w:r>
      <w:r w:rsidR="00B159D5" w:rsidRPr="00076FDD">
        <w:t>Web Appendix S</w:t>
      </w:r>
      <w:r w:rsidR="00B159D5">
        <w:t>6</w:t>
      </w:r>
      <w:r w:rsidR="00B159D5" w:rsidRPr="006C47C8">
        <w:t>)</w:t>
      </w:r>
      <w:r w:rsidRPr="006C47C8">
        <w:t xml:space="preserve">.  However, there were </w:t>
      </w:r>
      <w:r>
        <w:t xml:space="preserve">greater </w:t>
      </w:r>
      <w:r w:rsidRPr="006C47C8">
        <w:t>differences according to what people were doing while drinking</w:t>
      </w:r>
      <w:r>
        <w:t>: d</w:t>
      </w:r>
      <w:r w:rsidRPr="006C47C8">
        <w:t>rinking had the greatest impact when it came alongside otherwise unenjoyable activities (traveling/commuting, waiting), and only increased the happiness of already-enjoyable activities by smaller amounts (socialising, making love).  The greatest differences, though, were by age: drinking made most difference to the happiness of younger people (</w:t>
      </w:r>
      <w:r w:rsidR="003D7C91">
        <w:t xml:space="preserve">averaging across different types of drinking occasions, alcohol raised their happiness by </w:t>
      </w:r>
      <w:r>
        <w:t>7.3</w:t>
      </w:r>
      <w:r w:rsidRPr="006C47C8">
        <w:t xml:space="preserve"> points), and least happiness to the oldest (3</w:t>
      </w:r>
      <w:r>
        <w:t>.0</w:t>
      </w:r>
      <w:r w:rsidRPr="006C47C8">
        <w:t xml:space="preserve"> points).  </w:t>
      </w:r>
      <w:r w:rsidR="00606084">
        <w:t xml:space="preserve">This may reflect </w:t>
      </w:r>
      <w:r w:rsidR="00B159D5">
        <w:t xml:space="preserve">heterogeneity </w:t>
      </w:r>
      <w:r w:rsidR="00606084">
        <w:t xml:space="preserve">in the wellbeing impact of drinking </w:t>
      </w:r>
      <w:r w:rsidR="00B159D5">
        <w:t xml:space="preserve">by </w:t>
      </w:r>
      <w:r w:rsidR="00606084">
        <w:t xml:space="preserve">level of intoxication, drinking expectations, and/or peer responses </w:t>
      </w:r>
      <w:r w:rsidRPr="006C47C8">
        <w:t>(</w:t>
      </w:r>
      <w:r w:rsidR="00606084">
        <w:t xml:space="preserve">discussed </w:t>
      </w:r>
      <w:r w:rsidRPr="006C47C8">
        <w:t>above).</w:t>
      </w:r>
    </w:p>
    <w:p w14:paraId="4CDF76AD" w14:textId="77777777" w:rsidR="00B07D80" w:rsidRDefault="00B07D80" w:rsidP="000D5565">
      <w:pPr>
        <w:pStyle w:val="Heading3"/>
      </w:pPr>
      <w:r>
        <w:t>Overspills from the moment of drinking</w:t>
      </w:r>
    </w:p>
    <w:p w14:paraId="25892365" w14:textId="77777777" w:rsidR="006B20E8" w:rsidRDefault="00B07D80" w:rsidP="00504FE6">
      <w:r>
        <w:t>In contrast to the null association of drinking levels/frequency with life satisfaction from BCS70, these results suggest that people are happier when they are drinking.  It is unclear if this is solely because of people’s raised happiness at the moment of drinking, or whether there is a wellbeing ‘overspill’ from the moment of drinking to other moments.  To test this, we changed the data structure from moments into periods by (</w:t>
      </w:r>
      <w:proofErr w:type="spellStart"/>
      <w:r>
        <w:t>i</w:t>
      </w:r>
      <w:proofErr w:type="spellEnd"/>
      <w:r>
        <w:t>) averaging the moment-to-moment responses over weeks</w:t>
      </w:r>
      <w:r w:rsidR="00B019A3">
        <w:t>/</w:t>
      </w:r>
      <w:r>
        <w:t xml:space="preserve">months; then (ii) using FE models to see if people were happier in the weeks/months in which they drank more often.  </w:t>
      </w:r>
    </w:p>
    <w:p w14:paraId="33D8981A" w14:textId="3733B86D" w:rsidR="00B07D80" w:rsidRDefault="00B159D5" w:rsidP="006B20E8">
      <w:r>
        <w:t>W</w:t>
      </w:r>
      <w:r w:rsidR="00417D8F">
        <w:t xml:space="preserve">e must bear in mind that these estimates are more subject to </w:t>
      </w:r>
      <w:r w:rsidR="006B20E8">
        <w:t xml:space="preserve">time-varying confounding than </w:t>
      </w:r>
      <w:r w:rsidR="00417D8F">
        <w:t xml:space="preserve">the </w:t>
      </w:r>
      <w:r w:rsidR="006B20E8">
        <w:t xml:space="preserve">other models – the available </w:t>
      </w:r>
      <w:proofErr w:type="spellStart"/>
      <w:r w:rsidR="006B20E8">
        <w:t>Mappiness</w:t>
      </w:r>
      <w:proofErr w:type="spellEnd"/>
      <w:r w:rsidR="006B20E8">
        <w:t xml:space="preserve"> controls are focused on moment-to-moment rather than month-to-month influences on happiness.  Weeks/months in which people drank more frequently </w:t>
      </w:r>
      <w:r>
        <w:t xml:space="preserve">also have greater </w:t>
      </w:r>
      <w:r w:rsidR="006B20E8">
        <w:t xml:space="preserve">enjoyable tasks (e.g. socialising) and </w:t>
      </w:r>
      <w:r>
        <w:t xml:space="preserve">fewer </w:t>
      </w:r>
      <w:r w:rsidR="006B20E8">
        <w:t>unenjoyable activities (e.g. working), with a few exceptions</w:t>
      </w:r>
      <w:r w:rsidR="004F1728">
        <w:t xml:space="preserve"> (see Web Appendix S6)</w:t>
      </w:r>
      <w:r w:rsidR="006B20E8">
        <w:t xml:space="preserve">, which may indicate that there are other characteristics of these periods that explain the apparent overspill.  </w:t>
      </w:r>
      <w:r w:rsidR="00417D8F">
        <w:t>I</w:t>
      </w:r>
      <w:r w:rsidR="006B20E8">
        <w:t xml:space="preserve">t is </w:t>
      </w:r>
      <w:r>
        <w:t xml:space="preserve">also </w:t>
      </w:r>
      <w:r w:rsidR="006B20E8">
        <w:t xml:space="preserve">difficult to construct the appropriate </w:t>
      </w:r>
      <w:r w:rsidR="006B20E8">
        <w:lastRenderedPageBreak/>
        <w:t xml:space="preserve">counterfactual for periods without alcohol; people are likely to replace drinking with a different leisure activity, but it is difficult </w:t>
      </w:r>
      <w:r>
        <w:t xml:space="preserve">to </w:t>
      </w:r>
      <w:r w:rsidR="006B20E8">
        <w:t xml:space="preserve">predict what this would be.  </w:t>
      </w:r>
    </w:p>
    <w:p w14:paraId="174FDB57" w14:textId="4022632A" w:rsidR="00B07D80" w:rsidRDefault="00F05ED3" w:rsidP="00417D8F">
      <w:r>
        <w:t xml:space="preserve">Bearing this in mind, </w:t>
      </w:r>
      <w:r w:rsidR="00B07D80">
        <w:t>average happiness was higher in the weeks/months in which people drank more often (models M1/M3</w:t>
      </w:r>
      <w:r w:rsidR="00A7640D">
        <w:t xml:space="preserve"> in Table S17 in Web Appendix S6</w:t>
      </w:r>
      <w:r w:rsidR="00B07D80">
        <w:t>)</w:t>
      </w:r>
      <w:r>
        <w:t>.</w:t>
      </w:r>
      <w:r w:rsidR="00551D3E">
        <w:t>However</w:t>
      </w:r>
      <w:r w:rsidR="00B07D80">
        <w:t xml:space="preserve">, the more interesting results are in models M2/M4, which look at average happiness </w:t>
      </w:r>
      <w:r w:rsidR="00B07D80">
        <w:rPr>
          <w:i/>
        </w:rPr>
        <w:t>excluding the moments of drinking</w:t>
      </w:r>
      <w:r w:rsidR="00B07D80">
        <w:t xml:space="preserve">.  These show a slight overspill, with people reporting greater levels of happiness in weeks/months in which they drink more often.  However, the size of these effects is relatively small (a peak effect of &lt;½ point on a 0-100 scale; p=0.02 by week and p=0.01 by month); and moreover </w:t>
      </w:r>
      <w:r w:rsidR="000D056F">
        <w:t xml:space="preserve">the effects </w:t>
      </w:r>
      <w:r w:rsidR="00B07D80">
        <w:t>are non-linear, such that there is little difference between the 2</w:t>
      </w:r>
      <w:r w:rsidR="00B07D80" w:rsidRPr="00F27732">
        <w:rPr>
          <w:vertAlign w:val="superscript"/>
        </w:rPr>
        <w:t>nd</w:t>
      </w:r>
      <w:r w:rsidR="00B07D80">
        <w:t xml:space="preserve"> and 5</w:t>
      </w:r>
      <w:r w:rsidR="00B07D80" w:rsidRPr="00F27732">
        <w:rPr>
          <w:vertAlign w:val="superscript"/>
        </w:rPr>
        <w:t>th</w:t>
      </w:r>
      <w:r w:rsidR="00B07D80">
        <w:t xml:space="preserve"> quintiles of drinking frequency (among drinkers)</w:t>
      </w:r>
      <w:r w:rsidR="00A7640D">
        <w:t>.  This non-linearity</w:t>
      </w:r>
      <w:r w:rsidR="00197572">
        <w:t xml:space="preserve"> may be because alcohol has a primarily positive effect on wellbeing at the moment of drinking, but more mixed overspills onto wellbeing at other moments</w:t>
      </w:r>
      <w:r w:rsidR="00B07D80">
        <w:t xml:space="preserve">. </w:t>
      </w:r>
      <w:r w:rsidR="00DA1D01">
        <w:t xml:space="preserve"> </w:t>
      </w:r>
      <w:r w:rsidR="00197572">
        <w:t xml:space="preserve">For example, this could indicate hangover effects, although </w:t>
      </w:r>
      <w:r w:rsidR="006B20E8">
        <w:t xml:space="preserve">in a further sensitivity analysis, we found no impact of the previous night’s drinking on happiness (albeit a moderate impact on </w:t>
      </w:r>
      <w:proofErr w:type="spellStart"/>
      <w:r w:rsidR="006B20E8">
        <w:t>awakeness</w:t>
      </w:r>
      <w:proofErr w:type="spellEnd"/>
      <w:r w:rsidR="006B20E8">
        <w:t xml:space="preserve">; see Web Appendix S6).  </w:t>
      </w:r>
    </w:p>
    <w:p w14:paraId="5EC93C0D" w14:textId="77777777" w:rsidR="008A6F31" w:rsidRDefault="008A6F31" w:rsidP="00B07D80">
      <w:pPr>
        <w:pStyle w:val="Heading1"/>
        <w:sectPr w:rsidR="008A6F31" w:rsidSect="008A6F31">
          <w:type w:val="continuous"/>
          <w:pgSz w:w="11906" w:h="16838"/>
          <w:pgMar w:top="1440" w:right="1440" w:bottom="1440" w:left="1440" w:header="708" w:footer="708" w:gutter="0"/>
          <w:cols w:space="708"/>
          <w:docGrid w:linePitch="360"/>
        </w:sectPr>
      </w:pPr>
      <w:bookmarkStart w:id="2" w:name="_Ref325279078"/>
    </w:p>
    <w:p w14:paraId="32E83C65" w14:textId="352EC85C" w:rsidR="00B07D80" w:rsidRDefault="00B07D80" w:rsidP="00B07D80">
      <w:pPr>
        <w:pStyle w:val="Heading1"/>
      </w:pPr>
      <w:r>
        <w:lastRenderedPageBreak/>
        <w:t>Discussion</w:t>
      </w:r>
      <w:bookmarkEnd w:id="2"/>
    </w:p>
    <w:p w14:paraId="0ACD924C" w14:textId="663B7AA8" w:rsidR="00AB7995" w:rsidRDefault="00B07D80" w:rsidP="000D5565">
      <w:r>
        <w:t xml:space="preserve">There has been a surprising inattention to wellbeing issues in the academic literature on alcohol.  </w:t>
      </w:r>
      <w:r w:rsidR="00923580">
        <w:t xml:space="preserve">Previous studies have either estimated certain negative wellbeing impacts and been unable to estimate positive ones </w:t>
      </w:r>
      <w:r w:rsidR="00923580">
        <w:rPr>
          <w:noProof/>
        </w:rPr>
        <w:fldChar w:fldCharType="begin"/>
      </w:r>
      <w:r w:rsidR="00923580">
        <w:rPr>
          <w:noProof/>
        </w:rPr>
        <w:instrText xml:space="preserve"> ADDIN EN.CITE &lt;EndNote&gt;&lt;Cite&gt;&lt;Author&gt;Johansson&lt;/Author&gt;&lt;Year&gt;2006&lt;/Year&gt;&lt;RecNum&gt;1864&lt;/RecNum&gt;&lt;DisplayText&gt;(Johansson et al., 2006; Purshouse et al., 2009)&lt;/DisplayText&gt;&lt;record&gt;&lt;rec-number&gt;1864&lt;/rec-number&gt;&lt;foreign-keys&gt;&lt;key app="EN" db-id="sttprxrp6925duet9e6pf2zo2drwvda5wf02" timestamp="0"&gt;1864&lt;/key&gt;&lt;/foreign-keys&gt;&lt;ref-type name="Report"&gt;27&lt;/ref-type&gt;&lt;contributors&gt;&lt;authors&gt;&lt;author&gt;Johansson,P&lt;/author&gt;&lt;author&gt;Jarl, J.&lt;/author&gt;&lt;author&gt;Eriksson, A.&lt;/author&gt;&lt;author&gt;Eriksson,M&lt;/author&gt;&lt;author&gt;Gerdtham,U-G&lt;/author&gt;&lt;author&gt;Hemstrom, O&lt;/author&gt;&lt;author&gt;Hradilova Selin, K.&lt;/author&gt;&lt;author&gt;Lenke, L.&lt;/author&gt;&lt;author&gt;Ramstedt, M.&lt;/author&gt;&lt;author&gt;Room, R&lt;/author&gt;&lt;/authors&gt;&lt;/contributors&gt;&lt;titles&gt;&lt;title&gt;The social costs of alcohol in Sweden 2002&lt;/title&gt;&lt;secondary-title&gt;SoRAD Rapportserie, nr 36&lt;/secondary-title&gt;&lt;/titles&gt;&lt;dates&gt;&lt;year&gt;2006&lt;/year&gt;&lt;/dates&gt;&lt;pub-location&gt;Stockholm&lt;/pub-location&gt;&lt;publisher&gt;Stockholms Universitet, SoRAD&lt;/publisher&gt;&lt;urls&gt;&lt;/urls&gt;&lt;/record&gt;&lt;/Cite&gt;&lt;Cite&gt;&lt;Author&gt;Purshouse&lt;/Author&gt;&lt;Year&gt;2009&lt;/Year&gt;&lt;RecNum&gt;2163&lt;/RecNum&gt;&lt;record&gt;&lt;rec-number&gt;2163&lt;/rec-number&gt;&lt;foreign-keys&gt;&lt;key app="EN" db-id="sttprxrp6925duet9e6pf2zo2drwvda5wf02" timestamp="1399290455"&gt;2163&lt;/key&gt;&lt;/foreign-keys&gt;&lt;ref-type name="Report"&gt;27&lt;/ref-type&gt;&lt;contributors&gt;&lt;authors&gt;&lt;author&gt;Robin Purshouse&lt;/author&gt;&lt;author&gt;Alan Brennan&lt;/author&gt;&lt;author&gt;Nick Latimer&lt;/author&gt;&lt;author&gt;Yang Meng&lt;/author&gt;&lt;author&gt;Rachid Rafia&lt;/author&gt;&lt;author&gt;Rachel Jackson&lt;/author&gt;&lt;author&gt;Petra Meier&lt;/author&gt;&lt;/authors&gt;&lt;/contributors&gt;&lt;titles&gt;&lt;title&gt;Modelling to assess the effectiveness and cost-effectiveness of public health related strategies and interventions to reduce alcohol attributable harm in England using the Sheffield Alcohol Policy Model version 2.0&lt;/title&gt;&lt;/titles&gt;&lt;dates&gt;&lt;year&gt;2009&lt;/year&gt;&lt;/dates&gt;&lt;pub-location&gt;Sheffield&lt;/pub-location&gt;&lt;publisher&gt;Report to the NICE Public Health Programme Development Group&lt;/publisher&gt;&lt;urls&gt;&lt;/urls&gt;&lt;/record&gt;&lt;/Cite&gt;&lt;/EndNote&gt;</w:instrText>
      </w:r>
      <w:r w:rsidR="00923580">
        <w:rPr>
          <w:noProof/>
        </w:rPr>
        <w:fldChar w:fldCharType="separate"/>
      </w:r>
      <w:r w:rsidR="00923580">
        <w:rPr>
          <w:noProof/>
        </w:rPr>
        <w:t>(Johansson et al., 2006; Purshouse et al., 2009)</w:t>
      </w:r>
      <w:r w:rsidR="00923580">
        <w:rPr>
          <w:noProof/>
        </w:rPr>
        <w:fldChar w:fldCharType="end"/>
      </w:r>
      <w:r w:rsidR="00923580">
        <w:t>, or used a</w:t>
      </w:r>
      <w:r w:rsidR="002549F7">
        <w:t xml:space="preserve"> </w:t>
      </w:r>
      <w:r w:rsidR="00E554BF">
        <w:t xml:space="preserve">naive </w:t>
      </w:r>
      <w:r w:rsidR="002549F7">
        <w:t xml:space="preserve">form </w:t>
      </w:r>
      <w:r w:rsidR="00E554BF">
        <w:t xml:space="preserve">of the </w:t>
      </w:r>
      <w:r>
        <w:t xml:space="preserve">‘consumer surplus’ approach </w:t>
      </w:r>
      <w:r w:rsidR="00923580">
        <w:t>that makes assumptions that are difficult to defend</w:t>
      </w:r>
      <w:r w:rsidR="00923580" w:rsidDel="00923580">
        <w:t xml:space="preserve"> </w:t>
      </w:r>
      <w:r w:rsidR="00756FDA">
        <w:fldChar w:fldCharType="begin"/>
      </w:r>
      <w:r w:rsidR="00DF7C6A">
        <w:instrText xml:space="preserve"> ADDIN EN.CITE &lt;EndNote&gt;&lt;Cite&gt;&lt;Author&gt;Aslam&lt;/Author&gt;&lt;Year&gt;2003&lt;/Year&gt;&lt;RecNum&gt;44&lt;/RecNum&gt;&lt;DisplayText&gt;(Aslam et al., 2003; cebr, 2009)&lt;/DisplayText&gt;&lt;record&gt;&lt;rec-number&gt;44&lt;/rec-number&gt;&lt;foreign-keys&gt;&lt;key app="EN" db-id="sttprxrp6925duet9e6pf2zo2drwvda5wf02" timestamp="0"&gt;44&lt;/key&gt;&lt;/foreign-keys&gt;&lt;ref-type name="Web Page"&gt;12&lt;/ref-type&gt;&lt;contributors&gt;&lt;authors&gt;&lt;author&gt;Aslam, S.&lt;/author&gt;&lt;author&gt;Barham, L.&lt;/author&gt;&lt;author&gt;Bramley-Harker, E.&lt;/author&gt;&lt;author&gt;Dodgson, J.&lt;/author&gt;&lt;author&gt;Spackman, M.&lt;/author&gt;&lt;/authors&gt;&lt;/contributors&gt;&lt;titles&gt;&lt;title&gt;Alcohol in London: a cost-benefit analysis&lt;/title&gt;&lt;/titles&gt;&lt;volume&gt;Archived by WebCite® at http://www.webcitation.org/6X4NS2DvP&lt;/volume&gt;&lt;keywords&gt;&lt;keyword&gt;social cost&lt;/keyword&gt;&lt;keyword&gt;UK&lt;/keyword&gt;&lt;/keywords&gt;&lt;dates&gt;&lt;year&gt;2003&lt;/year&gt;&lt;/dates&gt;&lt;pub-location&gt;London, UK&lt;/pub-location&gt;&lt;publisher&gt;A Final Report for the Greater London Authority Prepared by NERA&lt;/publisher&gt;&lt;accession-num&gt;6375&lt;/accession-num&gt;&lt;urls&gt;&lt;related-urls&gt;&lt;url&gt;http://www.london.gov.uk/mayor/health/drugs_and_alcohol/docs/cost_benefit_alcohol.pdf   &lt;/url&gt;&lt;/related-urls&gt;&lt;/urls&gt;&lt;/record&gt;&lt;/Cite&gt;&lt;Cite&gt;&lt;Author&gt;cebr&lt;/Author&gt;&lt;Year&gt;2009&lt;/Year&gt;&lt;RecNum&gt;2001&lt;/RecNum&gt;&lt;record&gt;&lt;rec-number&gt;2001&lt;/rec-number&gt;&lt;foreign-keys&gt;&lt;key app="EN" db-id="sttprxrp6925duet9e6pf2zo2drwvda5wf02" timestamp="0"&gt;2001&lt;/key&gt;&lt;/foreign-keys&gt;&lt;ref-type name="Web Page"&gt;12&lt;/ref-type&gt;&lt;contributors&gt;&lt;authors&gt;&lt;author&gt;cebr&lt;/author&gt;&lt;/authors&gt;&lt;/contributors&gt;&lt;titles&gt;&lt;title&gt;Minimum Alcohol Pricing: a targeted measure?&lt;/title&gt;&lt;/titles&gt;&lt;volume&gt;Archived by WebCite® at http://www.webcitation.org/6XIZxIHHr&lt;/volume&gt;&lt;dates&gt;&lt;year&gt;2009&lt;/year&gt;&lt;/dates&gt;&lt;pub-location&gt;London&lt;/pub-location&gt;&lt;publisher&gt;centre for economics and business research ltd for SAB Miller plc&lt;/publisher&gt;&lt;urls&gt;&lt;/urls&gt;&lt;/record&gt;&lt;/Cite&gt;&lt;/EndNote&gt;</w:instrText>
      </w:r>
      <w:r w:rsidR="00756FDA">
        <w:fldChar w:fldCharType="separate"/>
      </w:r>
      <w:r w:rsidR="00DF7C6A">
        <w:rPr>
          <w:noProof/>
        </w:rPr>
        <w:t>(Aslam et al., 2003; cebr, 2009)</w:t>
      </w:r>
      <w:r w:rsidR="00756FDA">
        <w:fldChar w:fldCharType="end"/>
      </w:r>
      <w:r w:rsidR="00923580">
        <w:t>.  I</w:t>
      </w:r>
      <w:r w:rsidR="002549F7">
        <w:t>t has not yet been demonstrated whether more sophisticated consumer surplus estimates can be convincingly applied to alcohol</w:t>
      </w:r>
      <w:r>
        <w:t xml:space="preserve">.  </w:t>
      </w:r>
    </w:p>
    <w:p w14:paraId="73696BC7" w14:textId="2BF2F1D4" w:rsidR="00AB7995" w:rsidRDefault="00923580">
      <w:r>
        <w:t>In this paper, we present two new fixed effects (FE) estimates using a</w:t>
      </w:r>
      <w:r w:rsidR="009B4AF0">
        <w:t xml:space="preserve">n </w:t>
      </w:r>
      <w:r w:rsidR="00AB7995">
        <w:t xml:space="preserve">alternative </w:t>
      </w:r>
      <w:r w:rsidR="00B07D80">
        <w:t>‘</w:t>
      </w:r>
      <w:r w:rsidR="00EF6511">
        <w:t>subjective wellbeing</w:t>
      </w:r>
      <w:r w:rsidR="00B07D80">
        <w:t>’ approach</w:t>
      </w:r>
      <w:r w:rsidR="00AB7995">
        <w:t>:</w:t>
      </w:r>
    </w:p>
    <w:p w14:paraId="2984EEA8" w14:textId="22342869" w:rsidR="00B07D80" w:rsidRDefault="00AB7995" w:rsidP="000D5565">
      <w:pPr>
        <w:pStyle w:val="ListParagraph"/>
        <w:numPr>
          <w:ilvl w:val="0"/>
          <w:numId w:val="10"/>
        </w:numPr>
      </w:pPr>
      <w:r>
        <w:t xml:space="preserve">Study 1 </w:t>
      </w:r>
      <w:r w:rsidR="009B4AF0">
        <w:t xml:space="preserve">examined the relationship between drinking and life satisfaction across multiple-year transitions in </w:t>
      </w:r>
      <w:r w:rsidR="00B07D80">
        <w:t>the 1970 British Cohort Study (‘BCS70’</w:t>
      </w:r>
      <w:r w:rsidR="009B4AF0">
        <w:t xml:space="preserve">).  </w:t>
      </w:r>
      <w:r w:rsidR="00EF6826">
        <w:t>T</w:t>
      </w:r>
      <w:r w:rsidR="009A02EC">
        <w:t xml:space="preserve">he main specifications </w:t>
      </w:r>
      <w:r w:rsidR="00B07D80">
        <w:t xml:space="preserve">suggested </w:t>
      </w:r>
      <w:r w:rsidR="00B07D80">
        <w:lastRenderedPageBreak/>
        <w:t xml:space="preserve">that there is no relationship between drinking level/frequency and life satisfaction, but a wellbeing </w:t>
      </w:r>
      <w:r w:rsidR="00B07D80" w:rsidRPr="00076FDD">
        <w:t>penalty</w:t>
      </w:r>
      <w:r w:rsidR="00B07D80">
        <w:t xml:space="preserve"> for those with alcohol problems.  </w:t>
      </w:r>
      <w:r w:rsidR="00EF6826">
        <w:t xml:space="preserve">This </w:t>
      </w:r>
      <w:r w:rsidR="00923580">
        <w:t xml:space="preserve">is similar </w:t>
      </w:r>
      <w:r w:rsidR="00EF6826">
        <w:t>to the only previous such study, which uses Russian data</w:t>
      </w:r>
      <w:r w:rsidR="00F00522">
        <w:t xml:space="preserve"> </w:t>
      </w:r>
      <w:r w:rsidR="00756FDA">
        <w:fldChar w:fldCharType="begin"/>
      </w:r>
      <w:r w:rsidR="00DF7C6A">
        <w:instrText xml:space="preserve"> ADDIN EN.CITE &lt;EndNote&gt;&lt;Cite&gt;&lt;Author&gt;Massin&lt;/Author&gt;&lt;Year&gt;2014&lt;/Year&gt;&lt;RecNum&gt;2139&lt;/RecNum&gt;&lt;DisplayText&gt;(Massin &amp;amp; Kopp, 2014)&lt;/DisplayText&gt;&lt;record&gt;&lt;rec-number&gt;2139&lt;/rec-number&gt;&lt;foreign-keys&gt;&lt;key app="EN" db-id="sttprxrp6925duet9e6pf2zo2drwvda5wf02" timestamp="1390911906"&gt;2139&lt;/key&gt;&lt;/foreign-keys&gt;&lt;ref-type name="Journal Article"&gt;17&lt;/ref-type&gt;&lt;contributors&gt;&lt;authors&gt;&lt;author&gt;Massin, Sophie&lt;/author&gt;&lt;author&gt;Kopp, Pierre&lt;/author&gt;&lt;/authors&gt;&lt;/contributors&gt;&lt;titles&gt;&lt;title&gt;Is life satisfaction hump-shaped with alcohol consumption? Evidence from Russian panel data&lt;/title&gt;&lt;secondary-title&gt;Addictive Behaviors&lt;/secondary-title&gt;&lt;/titles&gt;&lt;periodical&gt;&lt;full-title&gt;Addictive Behaviors&lt;/full-title&gt;&lt;/periodical&gt;&lt;pages&gt;803-810&lt;/pages&gt;&lt;volume&gt;39&lt;/volume&gt;&lt;number&gt;4&lt;/number&gt;&lt;keywords&gt;&lt;keyword&gt;life satisfaction&lt;/keyword&gt;&lt;keyword&gt;alcohol consumption&lt;/keyword&gt;&lt;keyword&gt;panel data&lt;/keyword&gt;&lt;keyword&gt;fixed effects&lt;/keyword&gt;&lt;keyword&gt;Russia&lt;/keyword&gt;&lt;/keywords&gt;&lt;dates&gt;&lt;year&gt;2014&lt;/year&gt;&lt;/dates&gt;&lt;isbn&gt;0306-4603&lt;/isbn&gt;&lt;urls&gt;&lt;related-urls&gt;&lt;url&gt;http://www.sciencedirect.com/science/article/pii/S0306460314000069&lt;/url&gt;&lt;/related-urls&gt;&lt;/urls&gt;&lt;electronic-resource-num&gt;http://dx.doi.org/10.1016/j.addbeh.2014.01.005&lt;/electronic-resource-num&gt;&lt;/record&gt;&lt;/Cite&gt;&lt;/EndNote&gt;</w:instrText>
      </w:r>
      <w:r w:rsidR="00756FDA">
        <w:fldChar w:fldCharType="separate"/>
      </w:r>
      <w:r w:rsidR="00DF7C6A">
        <w:rPr>
          <w:noProof/>
        </w:rPr>
        <w:t>(Massin &amp; Kopp, 2014)</w:t>
      </w:r>
      <w:r w:rsidR="00756FDA">
        <w:fldChar w:fldCharType="end"/>
      </w:r>
      <w:r w:rsidR="00EF6826">
        <w:t xml:space="preserve">. </w:t>
      </w:r>
      <w:r w:rsidR="00EF6826" w:rsidDel="009B4AF0">
        <w:t xml:space="preserve"> </w:t>
      </w:r>
    </w:p>
    <w:p w14:paraId="3576C1E2" w14:textId="0D0FA8C4" w:rsidR="009B4AF0" w:rsidRDefault="009B4AF0">
      <w:pPr>
        <w:pStyle w:val="ListParagraph"/>
        <w:numPr>
          <w:ilvl w:val="0"/>
          <w:numId w:val="6"/>
        </w:numPr>
      </w:pPr>
      <w:r>
        <w:t>Study 2 examined the moment-to-moment relationship between drinking and happiness, using innovative smartphone-based data (‘</w:t>
      </w:r>
      <w:proofErr w:type="spellStart"/>
      <w:r>
        <w:t>Mappiness</w:t>
      </w:r>
      <w:proofErr w:type="spellEnd"/>
      <w:r>
        <w:t>’)</w:t>
      </w:r>
      <w:r w:rsidR="00E21C8A">
        <w:t xml:space="preserve"> among an</w:t>
      </w:r>
      <w:r w:rsidR="00176779">
        <w:t xml:space="preserve"> innovative and large but</w:t>
      </w:r>
      <w:r w:rsidR="00E21C8A">
        <w:t xml:space="preserve"> unrepresentative sample of iPhone users</w:t>
      </w:r>
      <w:r>
        <w:t xml:space="preserve">.  This suggested </w:t>
      </w:r>
      <w:r w:rsidR="00B07D80">
        <w:t>that people are noticeably happier at the moment they are drinking, agreeing with previous laboratory studies that show a positive impact of alcohol on mood</w:t>
      </w:r>
      <w:r w:rsidR="003A05B0">
        <w:t xml:space="preserve"> </w:t>
      </w:r>
      <w:r w:rsidR="003A05B0">
        <w:fldChar w:fldCharType="begin"/>
      </w:r>
      <w:r w:rsidR="003A05B0">
        <w:instrText xml:space="preserve"> ADDIN EN.CITE &lt;EndNote&gt;&lt;Cite&gt;&lt;Author&gt;Martin&lt;/Author&gt;&lt;Year&gt;1993&lt;/Year&gt;&lt;RecNum&gt;2206&lt;/RecNum&gt;&lt;DisplayText&gt;(Martin et al., 1993)&lt;/DisplayText&gt;&lt;record&gt;&lt;rec-number&gt;2206&lt;/rec-number&gt;&lt;foreign-keys&gt;&lt;key app="EN" db-id="sttprxrp6925duet9e6pf2zo2drwvda5wf02" timestamp="1406195133"&gt;2206&lt;/key&gt;&lt;/foreign-keys&gt;&lt;ref-type name="Journal Article"&gt;17&lt;/ref-type&gt;&lt;contributors&gt;&lt;authors&gt;&lt;author&gt;Martin, Christopher S.&lt;/author&gt;&lt;author&gt;Earleywine, Mitchell&lt;/author&gt;&lt;author&gt;Musty, Richard E.&lt;/author&gt;&lt;author&gt;Perrine, M. W.&lt;/author&gt;&lt;author&gt;Swift, Robert M.&lt;/author&gt;&lt;/authors&gt;&lt;/contributors&gt;&lt;titles&gt;&lt;title&gt;Development and Validation of the Biphasic Alcohol Effects Scale&lt;/title&gt;&lt;secondary-title&gt;Alcoholism: Clinical and Experimental Research&lt;/secondary-title&gt;&lt;/titles&gt;&lt;periodical&gt;&lt;full-title&gt;Alcoholism: Clinical and Experimental Research&lt;/full-title&gt;&lt;/periodical&gt;&lt;pages&gt;140-146&lt;/pages&gt;&lt;volume&gt;17&lt;/volume&gt;&lt;number&gt;1&lt;/number&gt;&lt;keywords&gt;&lt;keyword&gt;Biphasic Alcohol Effects&lt;/keyword&gt;&lt;keyword&gt;Stimulation&lt;/keyword&gt;&lt;keyword&gt;Sedation&lt;/keyword&gt;&lt;keyword&gt;Limb of Blood Alcohol Curve.&lt;/keyword&gt;&lt;/keywords&gt;&lt;dates&gt;&lt;year&gt;1993&lt;/year&gt;&lt;/dates&gt;&lt;publisher&gt;Blackwell Publishing Ltd&lt;/publisher&gt;&lt;isbn&gt;1530-0277&lt;/isbn&gt;&lt;urls&gt;&lt;related-urls&gt;&lt;url&gt;http://dx.doi.org/10.1111/j.1530-0277.1993.tb00739.x&lt;/url&gt;&lt;/related-urls&gt;&lt;/urls&gt;&lt;electronic-resource-num&gt;10.1111/j.1530-0277.1993.tb00739.x&lt;/electronic-resource-num&gt;&lt;/record&gt;&lt;/Cite&gt;&lt;/EndNote&gt;</w:instrText>
      </w:r>
      <w:r w:rsidR="003A05B0">
        <w:fldChar w:fldCharType="separate"/>
      </w:r>
      <w:r w:rsidR="003A05B0">
        <w:rPr>
          <w:noProof/>
        </w:rPr>
        <w:t>(Martin et al., 1993)</w:t>
      </w:r>
      <w:r w:rsidR="003A05B0">
        <w:fldChar w:fldCharType="end"/>
      </w:r>
      <w:r w:rsidR="00B07D80">
        <w:t xml:space="preserve">. </w:t>
      </w:r>
      <w:r w:rsidR="009A02EC">
        <w:t>However, p</w:t>
      </w:r>
      <w:r w:rsidR="00B07D80">
        <w:t xml:space="preserve">eople are </w:t>
      </w:r>
      <w:r w:rsidR="009A02EC">
        <w:t xml:space="preserve">only </w:t>
      </w:r>
      <w:r w:rsidR="00B07D80">
        <w:t xml:space="preserve">slightly happier at </w:t>
      </w:r>
      <w:r w:rsidR="00EF6826">
        <w:t xml:space="preserve">non-drinking </w:t>
      </w:r>
      <w:r w:rsidR="00B07D80">
        <w:t xml:space="preserve">moments in </w:t>
      </w:r>
      <w:r w:rsidR="00923580">
        <w:t xml:space="preserve">the </w:t>
      </w:r>
      <w:r w:rsidR="00B07D80">
        <w:t xml:space="preserve">weeks/months in which they drink more often. </w:t>
      </w:r>
    </w:p>
    <w:p w14:paraId="3C754AD0" w14:textId="4A8A8684" w:rsidR="00DA1D01" w:rsidRDefault="009A02EC" w:rsidP="000D5565">
      <w:r>
        <w:t xml:space="preserve">Various </w:t>
      </w:r>
      <w:r w:rsidR="009B4AF0">
        <w:t xml:space="preserve">explanations </w:t>
      </w:r>
      <w:r>
        <w:t xml:space="preserve">for </w:t>
      </w:r>
      <w:r w:rsidR="009E6DDA">
        <w:t xml:space="preserve">these </w:t>
      </w:r>
      <w:r>
        <w:t xml:space="preserve">results </w:t>
      </w:r>
      <w:r w:rsidR="000F0CA4">
        <w:t xml:space="preserve">are possible. </w:t>
      </w:r>
      <w:r w:rsidR="009B4AF0">
        <w:t xml:space="preserve"> </w:t>
      </w:r>
      <w:r w:rsidR="00DA1D01">
        <w:t>I</w:t>
      </w:r>
      <w:r w:rsidR="009E6DDA">
        <w:t>t may be that the results of Study 1 are less biased than Study 2, because t</w:t>
      </w:r>
      <w:r>
        <w:t xml:space="preserve">he analysis of overspill effects in Study 2 is </w:t>
      </w:r>
      <w:r w:rsidR="009E6DDA">
        <w:t xml:space="preserve">particularly vulnerable </w:t>
      </w:r>
      <w:r>
        <w:t xml:space="preserve">to confounding (the </w:t>
      </w:r>
      <w:proofErr w:type="spellStart"/>
      <w:r>
        <w:t>Mappiness</w:t>
      </w:r>
      <w:proofErr w:type="spellEnd"/>
      <w:r>
        <w:t xml:space="preserve"> data were not designed for analysis</w:t>
      </w:r>
      <w:r w:rsidR="009E6DDA">
        <w:t xml:space="preserve"> on this time frame</w:t>
      </w:r>
      <w:r>
        <w:t xml:space="preserve">).  </w:t>
      </w:r>
      <w:r w:rsidR="00EF6826">
        <w:t>M</w:t>
      </w:r>
      <w:r w:rsidR="000F0CA4">
        <w:t xml:space="preserve">ore fundamentally, alcohol may have different impacts on happiness (Study </w:t>
      </w:r>
      <w:r w:rsidR="00AC6DD7">
        <w:t>2</w:t>
      </w:r>
      <w:r w:rsidR="000F0CA4">
        <w:t xml:space="preserve">) vs. life satisfaction (Study </w:t>
      </w:r>
      <w:r w:rsidR="00AC6DD7">
        <w:t>1</w:t>
      </w:r>
      <w:r w:rsidR="000F0CA4">
        <w:t xml:space="preserve">), or on </w:t>
      </w:r>
      <w:r w:rsidR="00A7640D">
        <w:t xml:space="preserve">unrepresentative, </w:t>
      </w:r>
      <w:r w:rsidR="000F0CA4">
        <w:t xml:space="preserve">relatively advantaged iPhone users (Study </w:t>
      </w:r>
      <w:r w:rsidR="00AC6DD7">
        <w:t>2</w:t>
      </w:r>
      <w:r w:rsidR="000F0CA4">
        <w:t xml:space="preserve">) vs. a nationally representative cohort of 30-42 year olds (Study </w:t>
      </w:r>
      <w:r w:rsidR="00AC6DD7">
        <w:t>1</w:t>
      </w:r>
      <w:r w:rsidR="000F0CA4">
        <w:t xml:space="preserve">).  </w:t>
      </w:r>
    </w:p>
    <w:p w14:paraId="3FBECCE9" w14:textId="7AC3DCC2" w:rsidR="009A02EC" w:rsidRDefault="009A02EC" w:rsidP="000D5565">
      <w:r>
        <w:t>The simplest interpretation of these results</w:t>
      </w:r>
      <w:r w:rsidR="009E6DDA">
        <w:t>, though,</w:t>
      </w:r>
      <w:r>
        <w:t xml:space="preserve"> is that alcohol has a noticeable impact on subjective wellbeing at the moment of drinking, but relatively little overspill to other moments, and a negative impact on those that develop alcohol problems.  </w:t>
      </w:r>
      <w:r w:rsidR="000F0CA4">
        <w:t xml:space="preserve">This also fits with our understanding of the </w:t>
      </w:r>
      <w:r w:rsidR="00EF6826">
        <w:t xml:space="preserve">plausible </w:t>
      </w:r>
      <w:r w:rsidR="000F0CA4">
        <w:t xml:space="preserve">relationship between alcohol and wellbeing from </w:t>
      </w:r>
      <w:r w:rsidR="00D40E5F">
        <w:t>the existing literature</w:t>
      </w:r>
      <w:r w:rsidR="000F0CA4">
        <w:t>.</w:t>
      </w:r>
      <w:r w:rsidR="000F0CA4" w:rsidRPr="000F0CA4">
        <w:t xml:space="preserve"> </w:t>
      </w:r>
      <w:r w:rsidR="000F0CA4">
        <w:t xml:space="preserve"> In considering the implications of these findings for policy, it is necessary to begin with their limitations.  </w:t>
      </w:r>
    </w:p>
    <w:p w14:paraId="07F2B57A" w14:textId="0528C50B" w:rsidR="008C47EB" w:rsidRDefault="008C47EB" w:rsidP="000D5565">
      <w:pPr>
        <w:pStyle w:val="Heading3"/>
      </w:pPr>
      <w:r>
        <w:t>Limitations</w:t>
      </w:r>
    </w:p>
    <w:p w14:paraId="66A1E61C" w14:textId="28A4ED0A" w:rsidR="00B07D80" w:rsidRDefault="00EF6826" w:rsidP="00504FE6">
      <w:r>
        <w:t xml:space="preserve">Study 1 </w:t>
      </w:r>
      <w:r w:rsidR="00B07D80">
        <w:t xml:space="preserve">adds to a sparse literature on the relationship between life satisfaction and alcohol, and </w:t>
      </w:r>
      <w:r>
        <w:t xml:space="preserve">Study 2 </w:t>
      </w:r>
      <w:r w:rsidR="00B07D80">
        <w:t xml:space="preserve">is the first to look at moment-to-moment fluctuations in drinking and happiness.  Nevertheless, uncertainties remain.  </w:t>
      </w:r>
      <w:r w:rsidR="00E21C8A">
        <w:t xml:space="preserve">It is unclear whether the smartphone-based findings would be replicated if the study were repeated on a </w:t>
      </w:r>
      <w:r w:rsidR="00A7640D">
        <w:t xml:space="preserve">more </w:t>
      </w:r>
      <w:r w:rsidR="00E21C8A">
        <w:t xml:space="preserve">representative sample. </w:t>
      </w:r>
      <w:r w:rsidR="00B07D80">
        <w:t>FE estimates have the strength</w:t>
      </w:r>
      <w:r w:rsidR="009B4AF0">
        <w:t>s</w:t>
      </w:r>
      <w:r w:rsidR="00B07D80">
        <w:t xml:space="preserve"> of accounting for unobserved, stable characteristics, </w:t>
      </w:r>
      <w:r w:rsidR="009B4AF0">
        <w:t xml:space="preserve">and of overcoming between-person differences in the </w:t>
      </w:r>
      <w:r w:rsidR="009B4AF0">
        <w:lastRenderedPageBreak/>
        <w:t xml:space="preserve">interpretation of wellbeing measures.  Yet </w:t>
      </w:r>
      <w:r w:rsidR="00B07D80">
        <w:t xml:space="preserve">they are still biased </w:t>
      </w:r>
      <w:r w:rsidR="009538D0" w:rsidRPr="000D5565">
        <w:t xml:space="preserve">if there are unobserved </w:t>
      </w:r>
      <w:r w:rsidR="009538D0" w:rsidRPr="000D5565">
        <w:rPr>
          <w:i/>
        </w:rPr>
        <w:t>time-varying</w:t>
      </w:r>
      <w:r w:rsidR="009538D0" w:rsidRPr="000D5565">
        <w:t xml:space="preserve"> factors that influence both drinking and wellbeing</w:t>
      </w:r>
      <w:r w:rsidR="003D4696">
        <w:t xml:space="preserve"> (e.g. traumatic life events)</w:t>
      </w:r>
      <w:r w:rsidR="009538D0" w:rsidRPr="000D5565">
        <w:t xml:space="preserve">, or if wellbeing </w:t>
      </w:r>
      <w:r w:rsidR="009538D0">
        <w:t xml:space="preserve">conversely </w:t>
      </w:r>
      <w:r w:rsidR="009538D0" w:rsidRPr="000D5565">
        <w:t xml:space="preserve">influences drinking </w:t>
      </w:r>
      <w:r w:rsidR="00756FDA">
        <w:fldChar w:fldCharType="begin"/>
      </w:r>
      <w:r w:rsidR="00923580">
        <w:instrText xml:space="preserve"> ADDIN EN.CITE &lt;EndNote&gt;&lt;Cite&gt;&lt;Author&gt;Boden&lt;/Author&gt;&lt;Year&gt;2011&lt;/Year&gt;&lt;RecNum&gt;2156&lt;/RecNum&gt;&lt;Prefix&gt;as in &lt;/Prefix&gt;&lt;DisplayText&gt;(as in Boden &amp;amp; Fergusson, 2011)&lt;/DisplayText&gt;&lt;record&gt;&lt;rec-number&gt;2156&lt;/rec-number&gt;&lt;foreign-keys&gt;&lt;key app="EN" db-id="sttprxrp6925duet9e6pf2zo2drwvda5wf02" timestamp="1393680929"&gt;2156&lt;/key&gt;&lt;/foreign-keys&gt;&lt;ref-type name="Journal Article"&gt;17&lt;/ref-type&gt;&lt;contributors&gt;&lt;authors&gt;&lt;author&gt;Boden, Joseph M.&lt;/author&gt;&lt;author&gt;Fergusson, David M.&lt;/author&gt;&lt;/authors&gt;&lt;/contributors&gt;&lt;titles&gt;&lt;title&gt;Alcohol and depression&lt;/title&gt;&lt;secondary-title&gt;Addiction&lt;/secondary-title&gt;&lt;/titles&gt;&lt;periodical&gt;&lt;full-title&gt;Addiction&lt;/full-title&gt;&lt;/periodical&gt;&lt;pages&gt;906-914&lt;/pages&gt;&lt;volume&gt;106&lt;/volume&gt;&lt;number&gt;5&lt;/number&gt;&lt;keywords&gt;&lt;keyword&gt;Alcohol&lt;/keyword&gt;&lt;keyword&gt;alcohol use disorder&lt;/keyword&gt;&lt;keyword&gt;causality&lt;/keyword&gt;&lt;keyword&gt;epidemiology&lt;/keyword&gt;&lt;keyword&gt;literature review&lt;/keyword&gt;&lt;keyword&gt;major depression&lt;/keyword&gt;&lt;/keywords&gt;&lt;dates&gt;&lt;year&gt;2011&lt;/year&gt;&lt;/dates&gt;&lt;publisher&gt;Blackwell Publishing Ltd&lt;/publisher&gt;&lt;isbn&gt;1360-0443&lt;/isbn&gt;&lt;urls&gt;&lt;related-urls&gt;&lt;url&gt;http://dx.doi.org/10.1111/j.1360-0443.2010.03351.x&lt;/url&gt;&lt;/related-urls&gt;&lt;/urls&gt;&lt;electronic-resource-num&gt;10.1111/j.1360-0443.2010.03351.x&lt;/electronic-resource-num&gt;&lt;/record&gt;&lt;/Cite&gt;&lt;/EndNote&gt;</w:instrText>
      </w:r>
      <w:r w:rsidR="00756FDA">
        <w:fldChar w:fldCharType="separate"/>
      </w:r>
      <w:r w:rsidR="00923580">
        <w:rPr>
          <w:noProof/>
        </w:rPr>
        <w:t>(as in Boden &amp; Fergusson, 2011)</w:t>
      </w:r>
      <w:r w:rsidR="00756FDA">
        <w:fldChar w:fldCharType="end"/>
      </w:r>
      <w:r w:rsidR="00B07D80">
        <w:t xml:space="preserve">.  </w:t>
      </w:r>
      <w:r w:rsidR="009A02EC">
        <w:t xml:space="preserve">The BCS70 adjusted FE results may </w:t>
      </w:r>
      <w:r w:rsidR="003D4696">
        <w:t xml:space="preserve">further </w:t>
      </w:r>
      <w:r w:rsidR="009A02EC">
        <w:t xml:space="preserve">be biased to the extent that they </w:t>
      </w:r>
      <w:r w:rsidR="009A02EC" w:rsidRPr="003D4696">
        <w:rPr>
          <w:i/>
        </w:rPr>
        <w:t>over</w:t>
      </w:r>
      <w:r w:rsidR="009A02EC">
        <w:t>-control for certain consequences of drinking, such as marital break-up</w:t>
      </w:r>
      <w:r>
        <w:t xml:space="preserve"> and </w:t>
      </w:r>
      <w:r w:rsidR="009A02EC">
        <w:t>unemployment.</w:t>
      </w:r>
    </w:p>
    <w:p w14:paraId="2099C92C" w14:textId="663A6196" w:rsidR="00B04FC0" w:rsidRDefault="00B07D80" w:rsidP="00504FE6">
      <w:r>
        <w:t xml:space="preserve">It is nevertheless unclear that alternate methods would produce more unbiased estimates.  Instrumental </w:t>
      </w:r>
      <w:r w:rsidR="00DE63C7">
        <w:t xml:space="preserve">variable </w:t>
      </w:r>
      <w:r>
        <w:t xml:space="preserve">analyses are theoretically unbiased, but it </w:t>
      </w:r>
      <w:r w:rsidR="0097101A">
        <w:t>appears unlikely</w:t>
      </w:r>
      <w:r>
        <w:t xml:space="preserve"> that there are any convincing instruments available for alcohol </w:t>
      </w:r>
      <w:r w:rsidR="00756FDA">
        <w:fldChar w:fldCharType="begin"/>
      </w:r>
      <w:r w:rsidR="00DF7C6A">
        <w:instrText xml:space="preserve"> ADDIN EN.CITE &lt;EndNote&gt;&lt;Cite&gt;&lt;Author&gt;French&lt;/Author&gt;&lt;Year&gt;2011&lt;/Year&gt;&lt;RecNum&gt;2035&lt;/RecNum&gt;&lt;DisplayText&gt;(French &amp;amp; Popovici, 2011)&lt;/DisplayText&gt;&lt;record&gt;&lt;rec-number&gt;2035&lt;/rec-number&gt;&lt;foreign-keys&gt;&lt;key app="EN" db-id="sttprxrp6925duet9e6pf2zo2drwvda5wf02" timestamp="0"&gt;2035&lt;/key&gt;&lt;/foreign-keys&gt;&lt;ref-type name="Journal Article"&gt;17&lt;/ref-type&gt;&lt;contributors&gt;&lt;authors&gt;&lt;author&gt;French, M. T.&lt;/author&gt;&lt;author&gt;Popovici,Ioana&lt;/author&gt;&lt;/authors&gt;&lt;/contributors&gt;&lt;titles&gt;&lt;title&gt;That instrument is lousy! In search of agreement when using instrumental variables estimation in substance use research&lt;/title&gt;&lt;secondary-title&gt;Health Economics&lt;/secondary-title&gt;&lt;/titles&gt;&lt;periodical&gt;&lt;full-title&gt;Health Economics&lt;/full-title&gt;&lt;/periodical&gt;&lt;pages&gt;127-146&lt;/pages&gt;&lt;volume&gt;20&lt;/volume&gt;&lt;number&gt;2&lt;/number&gt;&lt;dates&gt;&lt;year&gt;2011&lt;/year&gt;&lt;/dates&gt;&lt;urls&gt;&lt;/urls&gt;&lt;electronic-resource-num&gt;DOI: 10.1002/hec.1572&lt;/electronic-resource-num&gt;&lt;/record&gt;&lt;/Cite&gt;&lt;/EndNote&gt;</w:instrText>
      </w:r>
      <w:r w:rsidR="00756FDA">
        <w:fldChar w:fldCharType="separate"/>
      </w:r>
      <w:r w:rsidR="00DF7C6A">
        <w:rPr>
          <w:noProof/>
        </w:rPr>
        <w:t>(French &amp; Popovici, 2011)</w:t>
      </w:r>
      <w:r w:rsidR="00756FDA">
        <w:fldChar w:fldCharType="end"/>
      </w:r>
      <w:r w:rsidR="009538D0" w:rsidRPr="000D5565">
        <w:t xml:space="preserve">.  </w:t>
      </w:r>
      <w:r>
        <w:t xml:space="preserve">Another alternative is to look at policy </w:t>
      </w:r>
      <w:r w:rsidR="003956CF">
        <w:t>variation over time or between states/regions</w:t>
      </w:r>
      <w:r w:rsidR="00F00522">
        <w:t xml:space="preserve"> </w:t>
      </w:r>
      <w:r w:rsidR="00756FDA">
        <w:fldChar w:fldCharType="begin"/>
      </w:r>
      <w:r w:rsidR="003956CF">
        <w:instrText xml:space="preserve"> ADDIN EN.CITE &lt;EndNote&gt;&lt;Cite&gt;&lt;Author&gt;Gruber&lt;/Author&gt;&lt;Year&gt;2005&lt;/Year&gt;&lt;RecNum&gt;2165&lt;/RecNum&gt;&lt;Prefix&gt;e.g. &lt;/Prefix&gt;&lt;DisplayText&gt;(e.g. Gruber &amp;amp; Mullainathan, 2005)&lt;/DisplayText&gt;&lt;record&gt;&lt;rec-number&gt;2165&lt;/rec-number&gt;&lt;foreign-keys&gt;&lt;key app="EN" db-id="sttprxrp6925duet9e6pf2zo2drwvda5wf02" timestamp="1399301717"&gt;2165&lt;/key&gt;&lt;/foreign-keys&gt;&lt;ref-type name="Journal Article"&gt;17&lt;/ref-type&gt;&lt;contributors&gt;&lt;authors&gt;&lt;author&gt;Jonathan H Gruber&lt;/author&gt;&lt;author&gt;Sendhil Mullainathan&lt;/author&gt;&lt;/authors&gt;&lt;/contributors&gt;&lt;titles&gt;&lt;title&gt;Do Cigarette Taxes Make Smokers Happier&lt;/title&gt;&lt;secondary-title&gt;The B.E. Journal of Economic Analysis &amp;amp; Policy&lt;/secondary-title&gt;&lt;/titles&gt;&lt;periodical&gt;&lt;full-title&gt;The B.E. Journal of Economic Analysis &amp;amp; Policy&lt;/full-title&gt;&lt;/periodical&gt;&lt;pages&gt;1-43&lt;/pages&gt;&lt;volume&gt;5&lt;/volume&gt;&lt;number&gt;1&lt;/number&gt;&lt;dates&gt;&lt;year&gt;2005&lt;/year&gt;&lt;/dates&gt;&lt;urls&gt;&lt;/urls&gt;&lt;research-notes&gt;An NBER paper from 2002 - but they clearly found it slow and hard to get this into a good journal.&lt;/research-notes&gt;&lt;/record&gt;&lt;/Cite&gt;&lt;/EndNote&gt;</w:instrText>
      </w:r>
      <w:r w:rsidR="00756FDA">
        <w:fldChar w:fldCharType="separate"/>
      </w:r>
      <w:r w:rsidR="003956CF">
        <w:rPr>
          <w:noProof/>
        </w:rPr>
        <w:t>(e.g. Gruber &amp; Mullainathan, 2005)</w:t>
      </w:r>
      <w:r w:rsidR="00756FDA">
        <w:fldChar w:fldCharType="end"/>
      </w:r>
      <w:r w:rsidR="003956CF">
        <w:t>,</w:t>
      </w:r>
      <w:r w:rsidR="003A05B0">
        <w:t xml:space="preserve"> </w:t>
      </w:r>
      <w:r w:rsidR="003956CF">
        <w:t xml:space="preserve">but </w:t>
      </w:r>
      <w:r>
        <w:t>state taxes are more likely to indicate anti-</w:t>
      </w:r>
      <w:r w:rsidR="003956CF">
        <w:t xml:space="preserve">alcohol </w:t>
      </w:r>
      <w:r>
        <w:t xml:space="preserve">sentiment than </w:t>
      </w:r>
      <w:r w:rsidR="00A95C30">
        <w:t xml:space="preserve">to </w:t>
      </w:r>
      <w:r>
        <w:t>approximate a natural experiment</w:t>
      </w:r>
      <w:r w:rsidR="00F00522">
        <w:t xml:space="preserve"> </w:t>
      </w:r>
      <w:r w:rsidR="00756FDA">
        <w:fldChar w:fldCharType="begin"/>
      </w:r>
      <w:r w:rsidR="00DF7C6A">
        <w:instrText xml:space="preserve"> ADDIN EN.CITE &lt;EndNote&gt;&lt;Cite&gt;&lt;Author&gt;French&lt;/Author&gt;&lt;Year&gt;2011&lt;/Year&gt;&lt;RecNum&gt;2035&lt;/RecNum&gt;&lt;DisplayText&gt;(French &amp;amp; Popovici, 2011)&lt;/DisplayText&gt;&lt;record&gt;&lt;rec-number&gt;2035&lt;/rec-number&gt;&lt;foreign-keys&gt;&lt;key app="EN" db-id="sttprxrp6925duet9e6pf2zo2drwvda5wf02" timestamp="0"&gt;2035&lt;/key&gt;&lt;/foreign-keys&gt;&lt;ref-type name="Journal Article"&gt;17&lt;/ref-type&gt;&lt;contributors&gt;&lt;authors&gt;&lt;author&gt;French, M. T.&lt;/author&gt;&lt;author&gt;Popovici,Ioana&lt;/author&gt;&lt;/authors&gt;&lt;/contributors&gt;&lt;titles&gt;&lt;title&gt;That instrument is lousy! In search of agreement when using instrumental variables estimation in substance use research&lt;/title&gt;&lt;secondary-title&gt;Health Economics&lt;/secondary-title&gt;&lt;/titles&gt;&lt;periodical&gt;&lt;full-title&gt;Health Economics&lt;/full-title&gt;&lt;/periodical&gt;&lt;pages&gt;127-146&lt;/pages&gt;&lt;volume&gt;20&lt;/volume&gt;&lt;number&gt;2&lt;/number&gt;&lt;dates&gt;&lt;year&gt;2011&lt;/year&gt;&lt;/dates&gt;&lt;urls&gt;&lt;/urls&gt;&lt;electronic-resource-num&gt;DOI: 10.1002/hec.1572&lt;/electronic-resource-num&gt;&lt;/record&gt;&lt;/Cite&gt;&lt;/EndNote&gt;</w:instrText>
      </w:r>
      <w:r w:rsidR="00756FDA">
        <w:fldChar w:fldCharType="separate"/>
      </w:r>
      <w:r w:rsidR="00DF7C6A">
        <w:rPr>
          <w:noProof/>
        </w:rPr>
        <w:t>(French &amp; Popovici, 2011)</w:t>
      </w:r>
      <w:r w:rsidR="00756FDA">
        <w:fldChar w:fldCharType="end"/>
      </w:r>
      <w:r w:rsidR="003A05B0">
        <w:t>.</w:t>
      </w:r>
      <w:r>
        <w:t xml:space="preserve"> </w:t>
      </w:r>
      <w:r w:rsidR="003A05B0">
        <w:t>Moreover, i</w:t>
      </w:r>
      <w:r>
        <w:t>nterpreting findings would be further complicated by the likely non-linear impact</w:t>
      </w:r>
      <w:r w:rsidR="003A05B0">
        <w:t xml:space="preserve"> of alcohol. For example, </w:t>
      </w:r>
      <w:proofErr w:type="spellStart"/>
      <w:r w:rsidR="003A05B0" w:rsidRPr="003A05B0">
        <w:t>Yörük</w:t>
      </w:r>
      <w:proofErr w:type="spellEnd"/>
      <w:r w:rsidR="003A05B0" w:rsidRPr="003A05B0">
        <w:t xml:space="preserve"> &amp; </w:t>
      </w:r>
      <w:proofErr w:type="spellStart"/>
      <w:r w:rsidR="003A05B0" w:rsidRPr="003A05B0">
        <w:t>Yörük</w:t>
      </w:r>
      <w:proofErr w:type="spellEnd"/>
      <w:r>
        <w:t xml:space="preserve"> </w:t>
      </w:r>
      <w:r w:rsidR="00756FDA">
        <w:rPr>
          <w:noProof/>
        </w:rPr>
        <w:fldChar w:fldCharType="begin"/>
      </w:r>
      <w:r w:rsidR="003A05B0">
        <w:rPr>
          <w:noProof/>
        </w:rPr>
        <w:instrText xml:space="preserve"> ADDIN EN.CITE &lt;EndNote&gt;&lt;Cite ExcludeAuth="1"&gt;&lt;Author&gt;Yörük&lt;/Author&gt;&lt;Year&gt;2012&lt;/Year&gt;&lt;RecNum&gt;2186&lt;/RecNum&gt;&lt;DisplayText&gt;(2012)&lt;/DisplayText&gt;&lt;record&gt;&lt;rec-number&gt;2186&lt;/rec-number&gt;&lt;foreign-keys&gt;&lt;key app="EN" db-id="sttprxrp6925duet9e6pf2zo2drwvda5wf02" timestamp="1399645421"&gt;2186&lt;/key&gt;&lt;/foreign-keys&gt;&lt;ref-type name="Journal Article"&gt;17&lt;/ref-type&gt;&lt;contributors&gt;&lt;authors&gt;&lt;author&gt;Yörük, Ertan Ceren&lt;/author&gt;&lt;author&gt;Yörük, Barış K.&lt;/author&gt;&lt;/authors&gt;&lt;/contributors&gt;&lt;titles&gt;&lt;title&gt;The impact of drinking on psychological well-being: Evidence from minimum drinking age laws in the United States&lt;/title&gt;&lt;secondary-title&gt;Social Science &amp;amp; Medicine&lt;/secondary-title&gt;&lt;/titles&gt;&lt;periodical&gt;&lt;full-title&gt;Social Science &amp;amp; Medicine&lt;/full-title&gt;&lt;/periodical&gt;&lt;pages&gt;1844-1854&lt;/pages&gt;&lt;volume&gt;75&lt;/volume&gt;&lt;number&gt;10&lt;/number&gt;&lt;keywords&gt;&lt;keyword&gt;United States&lt;/keyword&gt;&lt;keyword&gt;Alcohol consumption&lt;/keyword&gt;&lt;keyword&gt;Minimum legal drinking age&lt;/keyword&gt;&lt;keyword&gt;Psychological well-being&lt;/keyword&gt;&lt;/keywords&gt;&lt;dates&gt;&lt;year&gt;2012&lt;/year&gt;&lt;pub-dates&gt;&lt;date&gt;11//&lt;/date&gt;&lt;/pub-dates&gt;&lt;/dates&gt;&lt;isbn&gt;0277-9536&lt;/isbn&gt;&lt;urls&gt;&lt;related-urls&gt;&lt;url&gt;http://www.sciencedirect.com/science/article/pii/S0277953612005618&lt;/url&gt;&lt;/related-urls&gt;&lt;/urls&gt;&lt;electronic-resource-num&gt;http://dx.doi.org/10.1016/j.socscimed.2012.07.020&lt;/electronic-resource-num&gt;&lt;/record&gt;&lt;/Cite&gt;&lt;/EndNote&gt;</w:instrText>
      </w:r>
      <w:r w:rsidR="00756FDA">
        <w:rPr>
          <w:noProof/>
        </w:rPr>
        <w:fldChar w:fldCharType="separate"/>
      </w:r>
      <w:r w:rsidR="003A05B0">
        <w:rPr>
          <w:noProof/>
        </w:rPr>
        <w:t>(2012)</w:t>
      </w:r>
      <w:r w:rsidR="00756FDA">
        <w:rPr>
          <w:noProof/>
        </w:rPr>
        <w:fldChar w:fldCharType="end"/>
      </w:r>
      <w:r w:rsidR="003A05B0">
        <w:rPr>
          <w:noProof/>
        </w:rPr>
        <w:t xml:space="preserve"> use a regression discontinuity design to </w:t>
      </w:r>
      <w:r w:rsidR="003956CF">
        <w:rPr>
          <w:noProof/>
        </w:rPr>
        <w:t xml:space="preserve">investigate </w:t>
      </w:r>
      <w:r w:rsidR="003A05B0">
        <w:rPr>
          <w:noProof/>
        </w:rPr>
        <w:t>students’ wellbeing as they reach the minimum legal drinking age</w:t>
      </w:r>
      <w:r w:rsidR="00911C4D">
        <w:rPr>
          <w:noProof/>
        </w:rPr>
        <w:t xml:space="preserve"> – but t</w:t>
      </w:r>
      <w:r w:rsidR="00A7640D">
        <w:rPr>
          <w:noProof/>
        </w:rPr>
        <w:t xml:space="preserve">heir </w:t>
      </w:r>
      <w:r w:rsidR="003A05B0">
        <w:rPr>
          <w:noProof/>
        </w:rPr>
        <w:t xml:space="preserve">null </w:t>
      </w:r>
      <w:r w:rsidR="00A7640D">
        <w:rPr>
          <w:noProof/>
        </w:rPr>
        <w:t xml:space="preserve">finding </w:t>
      </w:r>
      <w:r w:rsidR="003A05B0">
        <w:rPr>
          <w:noProof/>
        </w:rPr>
        <w:t xml:space="preserve">could </w:t>
      </w:r>
      <w:r w:rsidR="00911C4D">
        <w:rPr>
          <w:noProof/>
        </w:rPr>
        <w:t xml:space="preserve">either indicate no effect, or it could </w:t>
      </w:r>
      <w:r w:rsidR="003A05B0">
        <w:rPr>
          <w:noProof/>
        </w:rPr>
        <w:t xml:space="preserve">conceal light-drinking students becoming happier and heavier-drinking students </w:t>
      </w:r>
      <w:r w:rsidR="00A7640D">
        <w:rPr>
          <w:noProof/>
        </w:rPr>
        <w:t xml:space="preserve">simultaneously </w:t>
      </w:r>
      <w:r w:rsidR="003A05B0">
        <w:rPr>
          <w:noProof/>
        </w:rPr>
        <w:t>becoming less happy</w:t>
      </w:r>
      <w:r>
        <w:t xml:space="preserve">.  The </w:t>
      </w:r>
      <w:r w:rsidR="009A02EC">
        <w:t xml:space="preserve">most useful further </w:t>
      </w:r>
      <w:r w:rsidR="009B4AF0">
        <w:t xml:space="preserve">contributions to knowledge </w:t>
      </w:r>
      <w:r>
        <w:t>would seem to be from event-level data that contains more detail on the nature of consumption within each drinking occasion</w:t>
      </w:r>
      <w:r w:rsidR="00911C4D">
        <w:t xml:space="preserve">, </w:t>
      </w:r>
      <w:r w:rsidR="003956CF">
        <w:t>but even here</w:t>
      </w:r>
      <w:r w:rsidR="009B4AF0">
        <w:t xml:space="preserve">, </w:t>
      </w:r>
      <w:r>
        <w:t xml:space="preserve">uncertainties are likely to remain. </w:t>
      </w:r>
    </w:p>
    <w:p w14:paraId="6449DD22" w14:textId="77777777" w:rsidR="00403234" w:rsidRDefault="00403234" w:rsidP="00504FE6">
      <w:pPr>
        <w:pStyle w:val="Heading3"/>
        <w:sectPr w:rsidR="00403234" w:rsidSect="008A6F31">
          <w:type w:val="continuous"/>
          <w:pgSz w:w="11906" w:h="16838"/>
          <w:pgMar w:top="1440" w:right="1440" w:bottom="1440" w:left="1440" w:header="708" w:footer="708" w:gutter="0"/>
          <w:cols w:space="708"/>
          <w:docGrid w:linePitch="360"/>
        </w:sectPr>
      </w:pPr>
    </w:p>
    <w:p w14:paraId="33C8F383" w14:textId="14FDB65D" w:rsidR="00B07D80" w:rsidRDefault="00B07D80" w:rsidP="00504FE6">
      <w:pPr>
        <w:pStyle w:val="Heading3"/>
      </w:pPr>
      <w:r>
        <w:lastRenderedPageBreak/>
        <w:t>Guidance for policymakers</w:t>
      </w:r>
    </w:p>
    <w:p w14:paraId="6444A07F" w14:textId="4F5AEEF9" w:rsidR="008D7FEC" w:rsidRDefault="00E2288B" w:rsidP="008D7FEC">
      <w:r>
        <w:t>The most plausible explanation of our results is that alcohol leads to gains in happiness at the moment of drinking, but little overspill to other moments, and reduced life satisfaction among those who develop alcohol problems</w:t>
      </w:r>
      <w:r w:rsidR="00B07D80">
        <w:t xml:space="preserve">. </w:t>
      </w:r>
      <w:r w:rsidR="00704F5B">
        <w:t xml:space="preserve"> </w:t>
      </w:r>
      <w:r w:rsidR="008D7FEC">
        <w:t xml:space="preserve">It should also be noted that we have </w:t>
      </w:r>
      <w:r w:rsidR="00704F5B">
        <w:t xml:space="preserve">focused on the impacts of alcohol on the wellbeing of the drinker, but a full account of the wellbeing impacts of alcohol policies must also consider </w:t>
      </w:r>
      <w:r w:rsidR="00911C4D">
        <w:t xml:space="preserve">considerable </w:t>
      </w:r>
      <w:r w:rsidR="00704F5B">
        <w:t xml:space="preserve">harms to others </w:t>
      </w:r>
      <w:r w:rsidR="00756FDA">
        <w:fldChar w:fldCharType="begin"/>
      </w:r>
      <w:r w:rsidR="00DF7C6A">
        <w:instrText xml:space="preserve"> ADDIN EN.CITE &lt;EndNote&gt;&lt;Cite&gt;&lt;Author&gt;Laslett&lt;/Author&gt;&lt;Year&gt;2010&lt;/Year&gt;&lt;RecNum&gt;2209&lt;/RecNum&gt;&lt;DisplayText&gt;(Johansson et al., 2006; Laslett et al., 2010)&lt;/DisplayText&gt;&lt;record&gt;&lt;rec-number&gt;2209&lt;/rec-number&gt;&lt;foreign-keys&gt;&lt;key app="EN" db-id="sttprxrp6925duet9e6pf2zo2drwvda5wf02" timestamp="1406203894"&gt;2209&lt;/key&gt;&lt;/foreign-keys&gt;&lt;ref-type name="Report"&gt;27&lt;/ref-type&gt;&lt;contributors&gt;&lt;authors&gt;&lt;author&gt;Anne-Marie Laslett&lt;/author&gt;&lt;author&gt;Paul Catalano&lt;/author&gt;&lt;author&gt;Tanya Chikritzhs&lt;/author&gt;&lt;author&gt;Caroline Dale&lt;/author&gt;&lt;author&gt;Christopher Doran&lt;/author&gt;&lt;author&gt;Jason Ferris&lt;/author&gt;&lt;author&gt;Thameemul (Ansari) Jainullabudeen&lt;/author&gt;&lt;author&gt;Michael Livingston&lt;/author&gt;&lt;author&gt;Sharon Matthews&lt;/author&gt;&lt;author&gt;Janette Mugavin&lt;/author&gt;&lt;author&gt;Robin Room&lt;/author&gt;&lt;author&gt;Morgan Schlotterlein&lt;/author&gt;&lt;author&gt;Claire Wilkinson&lt;/author&gt;&lt;/authors&gt;&lt;/contributors&gt;&lt;titles&gt;&lt;title&gt;The range and magnitude of alcohol&amp;apos;s harm to others&lt;/title&gt;&lt;/titles&gt;&lt;dates&gt;&lt;year&gt;2010&lt;/year&gt;&lt;/dates&gt;&lt;pub-location&gt;Deakin West, ACT&lt;/pub-location&gt;&lt;publisher&gt;Alcohol Education and Rehabilitation Foundation&lt;/publisher&gt;&lt;urls&gt;&lt;/urls&gt;&lt;/record&gt;&lt;/Cite&gt;&lt;Cite&gt;&lt;Author&gt;Johansson&lt;/Author&gt;&lt;Year&gt;2006&lt;/Year&gt;&lt;RecNum&gt;1864&lt;/RecNum&gt;&lt;record&gt;&lt;rec-number&gt;1864&lt;/rec-number&gt;&lt;foreign-keys&gt;&lt;key app="EN" db-id="sttprxrp6925duet9e6pf2zo2drwvda5wf02" timestamp="0"&gt;1864&lt;/key&gt;&lt;/foreign-keys&gt;&lt;ref-type name="Report"&gt;27&lt;/ref-type&gt;&lt;contributors&gt;&lt;authors&gt;&lt;author&gt;Johansson,P&lt;/author&gt;&lt;author&gt;Jarl, J.&lt;/author&gt;&lt;author&gt;Eriksson, A.&lt;/author&gt;&lt;author&gt;Eriksson,M&lt;/author&gt;&lt;author&gt;Gerdtham,U-G&lt;/author&gt;&lt;author&gt;Hemstrom, O&lt;/author&gt;&lt;author&gt;Hradilova Selin, K.&lt;/author&gt;&lt;author&gt;Lenke, L.&lt;/author&gt;&lt;author&gt;Ramstedt, M.&lt;/author&gt;&lt;author&gt;Room, R&lt;/author&gt;&lt;/authors&gt;&lt;/contributors&gt;&lt;titles&gt;&lt;title&gt;The social costs of alcohol in Sweden 2002&lt;/title&gt;&lt;secondary-title&gt;SoRAD Rapportserie, nr 36&lt;/secondary-title&gt;&lt;/titles&gt;&lt;dates&gt;&lt;year&gt;2006&lt;/year&gt;&lt;/dates&gt;&lt;pub-location&gt;Stockholm&lt;/pub-location&gt;&lt;publisher&gt;Stockholms Universitet, SoRAD&lt;/publisher&gt;&lt;urls&gt;&lt;/urls&gt;&lt;/record&gt;&lt;/Cite&gt;&lt;/EndNote&gt;</w:instrText>
      </w:r>
      <w:r w:rsidR="00756FDA">
        <w:fldChar w:fldCharType="separate"/>
      </w:r>
      <w:r w:rsidR="00DF7C6A">
        <w:rPr>
          <w:noProof/>
        </w:rPr>
        <w:t>(Johansson et al., 2006; Laslett et al., 2010)</w:t>
      </w:r>
      <w:r w:rsidR="00756FDA">
        <w:fldChar w:fldCharType="end"/>
      </w:r>
      <w:r w:rsidR="00704F5B">
        <w:t xml:space="preserve">. </w:t>
      </w:r>
      <w:r w:rsidR="008D7FEC">
        <w:t xml:space="preserve">Rather than trying to meet policymakers’ requests for a single number, a better approach may </w:t>
      </w:r>
      <w:r w:rsidR="003A3002">
        <w:t xml:space="preserve">be </w:t>
      </w:r>
      <w:r w:rsidR="008D7FEC">
        <w:t xml:space="preserve">an evidence-informed </w:t>
      </w:r>
      <w:r w:rsidR="00911C4D">
        <w:t xml:space="preserve">narrative </w:t>
      </w:r>
      <w:r w:rsidR="008D7FEC">
        <w:t xml:space="preserve">as to the possible impacts of alcohol policies on different measures of wellbeing for different </w:t>
      </w:r>
      <w:r w:rsidR="008D7FEC">
        <w:lastRenderedPageBreak/>
        <w:t>groups (as we recommended in (</w:t>
      </w:r>
      <w:r w:rsidR="008D7FEC" w:rsidRPr="004327E6">
        <w:rPr>
          <w:color w:val="FF0000"/>
        </w:rPr>
        <w:t>AUTHOR</w:t>
      </w:r>
      <w:r w:rsidR="008D7FEC">
        <w:rPr>
          <w:color w:val="FF0000"/>
        </w:rPr>
        <w:t xml:space="preserve"> 2012</w:t>
      </w:r>
      <w:r w:rsidR="008D7FEC">
        <w:t xml:space="preserve">), and as Room </w:t>
      </w:r>
      <w:r w:rsidR="008D7FEC">
        <w:fldChar w:fldCharType="begin"/>
      </w:r>
      <w:r w:rsidR="008D7FEC">
        <w:instrText xml:space="preserve"> ADDIN EN.CITE &lt;EndNote&gt;&lt;Cite ExcludeAuth="1"&gt;&lt;Author&gt;Room&lt;/Author&gt;&lt;Year&gt;2000&lt;/Year&gt;&lt;RecNum&gt;2187&lt;/RecNum&gt;&lt;DisplayText&gt;(2000)&lt;/DisplayText&gt;&lt;record&gt;&lt;rec-number&gt;2187&lt;/rec-number&gt;&lt;foreign-keys&gt;&lt;key app="EN" db-id="sttprxrp6925duet9e6pf2zo2drwvda5wf02" timestamp="1399646565"&gt;2187&lt;/key&gt;&lt;/foreign-keys&gt;&lt;ref-type name="Journal Article"&gt;17&lt;/ref-type&gt;&lt;contributors&gt;&lt;authors&gt;&lt;author&gt;Room, Robin&lt;/author&gt;&lt;/authors&gt;&lt;/contributors&gt;&lt;titles&gt;&lt;title&gt;The more drinking, the more fun; but is there a calculus of fun, and should it drive policy?&lt;/title&gt;&lt;secondary-title&gt;Drug and Alcohol Dependence&lt;/secondary-title&gt;&lt;/titles&gt;&lt;periodical&gt;&lt;full-title&gt;Drug and Alcohol Dependence&lt;/full-title&gt;&lt;/periodical&gt;&lt;pages&gt;249-250&lt;/pages&gt;&lt;volume&gt;60&lt;/volume&gt;&lt;number&gt;3&lt;/number&gt;&lt;dates&gt;&lt;year&gt;2000&lt;/year&gt;&lt;pub-dates&gt;&lt;date&gt;11/10/&lt;/date&gt;&lt;/pub-dates&gt;&lt;/dates&gt;&lt;isbn&gt;0376-8716&lt;/isbn&gt;&lt;urls&gt;&lt;related-urls&gt;&lt;url&gt;http://www.sciencedirect.com/science/article/pii/S0376871600001344&lt;/url&gt;&lt;/related-urls&gt;&lt;/urls&gt;&lt;electronic-resource-num&gt;http://dx.doi.org/10.1016/S0376-8716(00)00134-4&lt;/electronic-resource-num&gt;&lt;/record&gt;&lt;/Cite&gt;&lt;/EndNote&gt;</w:instrText>
      </w:r>
      <w:r w:rsidR="008D7FEC">
        <w:fldChar w:fldCharType="separate"/>
      </w:r>
      <w:r w:rsidR="008D7FEC">
        <w:rPr>
          <w:noProof/>
        </w:rPr>
        <w:t>(2000)</w:t>
      </w:r>
      <w:r w:rsidR="008D7FEC">
        <w:fldChar w:fldCharType="end"/>
      </w:r>
      <w:r w:rsidR="008D7FEC">
        <w:t xml:space="preserve"> has argued). </w:t>
      </w:r>
      <w:r w:rsidR="008D7FEC" w:rsidRPr="00A37D64">
        <w:t xml:space="preserve"> </w:t>
      </w:r>
      <w:r w:rsidR="008D7FEC">
        <w:t xml:space="preserve">It is primarily policymakers’ responsibility to </w:t>
      </w:r>
      <w:r w:rsidR="008C725A">
        <w:t xml:space="preserve">trade these </w:t>
      </w:r>
      <w:r w:rsidR="008D7FEC">
        <w:t>off</w:t>
      </w:r>
      <w:r w:rsidR="008C725A">
        <w:t xml:space="preserve"> against one another</w:t>
      </w:r>
      <w:r w:rsidR="008D7FEC">
        <w:t xml:space="preserve">, which is no easy task.  </w:t>
      </w:r>
    </w:p>
    <w:p w14:paraId="65ED8863" w14:textId="281CF3E4" w:rsidR="008D7FEC" w:rsidRPr="00A37D64" w:rsidRDefault="008D7FEC" w:rsidP="008D7FEC">
      <w:r>
        <w:t xml:space="preserve">In principle, </w:t>
      </w:r>
      <w:r w:rsidR="00911C4D">
        <w:t xml:space="preserve">this narrative </w:t>
      </w:r>
      <w:r w:rsidR="008C725A">
        <w:t xml:space="preserve">could include </w:t>
      </w:r>
      <w:r>
        <w:t>estimates of the average wellbeing impact</w:t>
      </w:r>
      <w:r w:rsidR="008C725A">
        <w:t>s</w:t>
      </w:r>
      <w:r>
        <w:t xml:space="preserve"> of alcohol policies according to different wellbeing measures.  </w:t>
      </w:r>
      <w:r w:rsidR="00911C4D">
        <w:t>For example, t</w:t>
      </w:r>
      <w:r>
        <w:t xml:space="preserve">he state of the art in </w:t>
      </w:r>
      <w:r>
        <w:rPr>
          <w:i/>
        </w:rPr>
        <w:t xml:space="preserve">ex ante </w:t>
      </w:r>
      <w:r>
        <w:t>policy assessment</w:t>
      </w:r>
      <w:r w:rsidR="00911C4D">
        <w:t xml:space="preserve">, </w:t>
      </w:r>
      <w:r>
        <w:t xml:space="preserve">the Sheffield Alcohol Policy Model </w:t>
      </w:r>
      <w:r w:rsidRPr="00A37D64">
        <w:rPr>
          <w:noProof/>
        </w:rPr>
        <w:fldChar w:fldCharType="begin"/>
      </w:r>
      <w:r w:rsidRPr="00A37D64">
        <w:rPr>
          <w:noProof/>
        </w:rPr>
        <w:instrText xml:space="preserve"> ADDIN EN.CITE &lt;EndNote&gt;&lt;Cite&gt;&lt;Author&gt;Purshouse&lt;/Author&gt;&lt;Year&gt;2009&lt;/Year&gt;&lt;RecNum&gt;2163&lt;/RecNum&gt;&lt;DisplayText&gt;(Purshouse et al., 2009)&lt;/DisplayText&gt;&lt;record&gt;&lt;rec-number&gt;2163&lt;/rec-number&gt;&lt;foreign-keys&gt;&lt;key app="EN" db-id="sttprxrp6925duet9e6pf2zo2drwvda5wf02" timestamp="1399290455"&gt;2163&lt;/key&gt;&lt;/foreign-keys&gt;&lt;ref-type name="Report"&gt;27&lt;/ref-type&gt;&lt;contributors&gt;&lt;authors&gt;&lt;author&gt;Robin Purshouse&lt;/author&gt;&lt;author&gt;Alan Brennan&lt;/author&gt;&lt;author&gt;Nick Latimer&lt;/author&gt;&lt;author&gt;Yang Meng&lt;/author&gt;&lt;author&gt;Rachid Rafia&lt;/author&gt;&lt;author&gt;Rachel Jackson&lt;/author&gt;&lt;author&gt;Petra Meier&lt;/author&gt;&lt;/authors&gt;&lt;/contributors&gt;&lt;titles&gt;&lt;title&gt;Modelling to assess the effectiveness and cost-effectiveness of public health related strategies and interventions to reduce alcohol attributable harm in England using the Sheffield Alcohol Policy Model version 2.0&lt;/title&gt;&lt;/titles&gt;&lt;dates&gt;&lt;year&gt;2009&lt;/year&gt;&lt;/dates&gt;&lt;pub-location&gt;Sheffield&lt;/pub-location&gt;&lt;publisher&gt;Report to the NICE Public Health Programme Development Group&lt;/publisher&gt;&lt;urls&gt;&lt;/urls&gt;&lt;/record&gt;&lt;/Cite&gt;&lt;/EndNote&gt;</w:instrText>
      </w:r>
      <w:r w:rsidRPr="00A37D64">
        <w:rPr>
          <w:noProof/>
        </w:rPr>
        <w:fldChar w:fldCharType="separate"/>
      </w:r>
      <w:r w:rsidRPr="00A37D64">
        <w:rPr>
          <w:noProof/>
        </w:rPr>
        <w:t>(Purshouse et al., 2009)</w:t>
      </w:r>
      <w:r w:rsidRPr="00A37D64">
        <w:rPr>
          <w:noProof/>
        </w:rPr>
        <w:fldChar w:fldCharType="end"/>
      </w:r>
      <w:r w:rsidR="00911C4D">
        <w:rPr>
          <w:noProof/>
        </w:rPr>
        <w:t>,</w:t>
      </w:r>
      <w:r>
        <w:t xml:space="preserve"> combines estimates of the link between alcohol consumption and key outcomes</w:t>
      </w:r>
      <w:r w:rsidR="00911C4D">
        <w:t xml:space="preserve"> (</w:t>
      </w:r>
      <w:r>
        <w:t>such as the present study</w:t>
      </w:r>
      <w:r w:rsidR="00911C4D">
        <w:t>)</w:t>
      </w:r>
      <w:r>
        <w:t xml:space="preserve"> with estimates of the impact of policies on levels</w:t>
      </w:r>
      <w:r w:rsidR="00911C4D">
        <w:t>/</w:t>
      </w:r>
      <w:r>
        <w:t xml:space="preserve">patterns of alcohol consumption.  However, Study 2 does not provide the </w:t>
      </w:r>
      <w:r w:rsidR="008C725A">
        <w:t xml:space="preserve">type </w:t>
      </w:r>
      <w:r>
        <w:t>of risk functions (based either on binge-drinking or average consumption) used in the Sheffield model.  It would take a</w:t>
      </w:r>
      <w:r w:rsidR="008C725A">
        <w:t xml:space="preserve"> further </w:t>
      </w:r>
      <w:r>
        <w:t xml:space="preserve">study with considerably greater event-level detail, combined with re-structuring of the Sheffield model to accommodate event-level data, </w:t>
      </w:r>
      <w:r w:rsidR="008C725A">
        <w:t>to produce estimates of net wellbeing impacts of different policies  – and this may be more than researchers are able to provide, at least in the short-term.</w:t>
      </w:r>
    </w:p>
    <w:p w14:paraId="38211318" w14:textId="07E7C285" w:rsidR="008C725A" w:rsidRDefault="008C725A">
      <w:r>
        <w:t xml:space="preserve">A further difficulty is the likely </w:t>
      </w:r>
      <w:r w:rsidR="00B07D80" w:rsidRPr="00076FDD">
        <w:t>heterogeneity</w:t>
      </w:r>
      <w:r w:rsidR="00B07D80">
        <w:t xml:space="preserve"> in the wellbeing impacts of alcohol policies</w:t>
      </w:r>
      <w:r>
        <w:t xml:space="preserve">.  Some drinking </w:t>
      </w:r>
      <w:r w:rsidR="00B07D80">
        <w:t xml:space="preserve">decisions </w:t>
      </w:r>
      <w:r>
        <w:t xml:space="preserve">will </w:t>
      </w:r>
      <w:r w:rsidR="00B07D80">
        <w:t>follow the classical economic assumptions of rationality</w:t>
      </w:r>
      <w:r>
        <w:t xml:space="preserve"> and will be wellbeing-enhancing, while others </w:t>
      </w:r>
      <w:r w:rsidR="00B07D80">
        <w:t>– particularly those taken under addiction or intoxication</w:t>
      </w:r>
      <w:r w:rsidR="00DA1D01">
        <w:t xml:space="preserve"> </w:t>
      </w:r>
      <w:r w:rsidR="00B07D80">
        <w:t xml:space="preserve">– may be less </w:t>
      </w:r>
      <w:r>
        <w:t>so, and different policies will act differentially on these</w:t>
      </w:r>
      <w:r w:rsidR="00E95B67">
        <w:t xml:space="preserve">.  </w:t>
      </w:r>
      <w:r>
        <w:t xml:space="preserve">We could speculate that </w:t>
      </w:r>
      <w:r w:rsidR="00E95B67">
        <w:t>a</w:t>
      </w:r>
      <w:r w:rsidR="00B07D80">
        <w:t xml:space="preserve"> wellbeing-focused alcohol policy could ‘nudge’ intoxicated individuals into ‘better’ decisions, for example </w:t>
      </w:r>
      <w:r>
        <w:t xml:space="preserve">by encouraging smaller serving sizes and lower-strength drinks (requiring a greater number of deliberate decisions to become more intoxicated), or </w:t>
      </w:r>
      <w:r w:rsidR="0036714E">
        <w:t xml:space="preserve">extra restrictions/charges for </w:t>
      </w:r>
      <w:r w:rsidR="00B07D80">
        <w:t xml:space="preserve">venues </w:t>
      </w:r>
      <w:r w:rsidR="000D056F">
        <w:t xml:space="preserve">with </w:t>
      </w:r>
      <w:r w:rsidR="0036714E">
        <w:t xml:space="preserve">high </w:t>
      </w:r>
      <w:r w:rsidR="00B07D80">
        <w:t xml:space="preserve">sound levels </w:t>
      </w:r>
      <w:r w:rsidR="00756FDA">
        <w:fldChar w:fldCharType="begin"/>
      </w:r>
      <w:r w:rsidR="0036714E">
        <w:instrText xml:space="preserve"> ADDIN EN.CITE &lt;EndNote&gt;&lt;Cite&gt;&lt;Author&gt;Guéguen&lt;/Author&gt;&lt;Year&gt;2008&lt;/Year&gt;&lt;RecNum&gt;2178&lt;/RecNum&gt;&lt;Prefix&gt;which inhibit conversations and encourage faster drinking`; &lt;/Prefix&gt;&lt;DisplayText&gt;(which inhibit conversations and encourage faster drinking; Guéguen et al., 2008)&lt;/DisplayText&gt;&lt;record&gt;&lt;rec-number&gt;2178&lt;/rec-number&gt;&lt;foreign-keys&gt;&lt;key app="EN" db-id="sttprxrp6925duet9e6pf2zo2drwvda5wf02" timestamp="1399637998"&gt;2178&lt;/key&gt;&lt;/foreign-keys&gt;&lt;ref-type name="Journal Article"&gt;17&lt;/ref-type&gt;&lt;contributors&gt;&lt;authors&gt;&lt;author&gt;Nicolas Guéguen&lt;/author&gt;&lt;author&gt;Céline Jacob&lt;/author&gt;&lt;author&gt;Hélène Le Guellec&lt;/author&gt;&lt;author&gt;Thierry Morineau &lt;/author&gt;&lt;author&gt;Marcel Lourel&lt;/author&gt;&lt;/authors&gt;&lt;/contributors&gt;&lt;titles&gt;&lt;title&gt;Sound Level of Environmental Music and Drinking Behavior: A Field Experiment With Beer Drinkers&lt;/title&gt;&lt;secondary-title&gt;Alcoholism: Clinical and Experimental Research&lt;/secondary-title&gt;&lt;/titles&gt;&lt;periodical&gt;&lt;full-title&gt;Alcoholism: Clinical and Experimental Research&lt;/full-title&gt;&lt;/periodical&gt;&lt;pages&gt;1795-1798&lt;/pages&gt;&lt;volume&gt;32&lt;/volume&gt;&lt;number&gt;10&lt;/number&gt;&lt;dates&gt;&lt;year&gt;2008&lt;/year&gt;&lt;/dates&gt;&lt;urls&gt;&lt;/urls&gt;&lt;electronic-resource-num&gt;10.1111/j.1530-0277.2008.00764.x&lt;/electronic-resource-num&gt;&lt;/record&gt;&lt;/Cite&gt;&lt;/EndNote&gt;</w:instrText>
      </w:r>
      <w:r w:rsidR="00756FDA">
        <w:fldChar w:fldCharType="separate"/>
      </w:r>
      <w:r w:rsidR="0036714E">
        <w:rPr>
          <w:noProof/>
        </w:rPr>
        <w:t>(which inhibit conversations and encourage faster drinking; Guéguen et al., 2008)</w:t>
      </w:r>
      <w:r w:rsidR="00756FDA">
        <w:fldChar w:fldCharType="end"/>
      </w:r>
      <w:r w:rsidR="00DA1D01">
        <w:t>.</w:t>
      </w:r>
      <w:r w:rsidR="00B07D80">
        <w:t xml:space="preserve"> </w:t>
      </w:r>
      <w:r>
        <w:t xml:space="preserve">Pre-commitment devices may also be possible, such as allowing individuals at the start of the evening to place spending limits on their bar tab, parallel to </w:t>
      </w:r>
      <w:r w:rsidR="00A03B98">
        <w:t xml:space="preserve">similar </w:t>
      </w:r>
      <w:r w:rsidR="00A03B98">
        <w:fldChar w:fldCharType="begin"/>
      </w:r>
      <w:r w:rsidR="00A03B98">
        <w:instrText xml:space="preserve"> ADDIN EN.CITE &lt;EndNote&gt;&lt;Cite&gt;&lt;Author&gt;Ladouceur&lt;/Author&gt;&lt;Year&gt;2012&lt;/Year&gt;&lt;RecNum&gt;2308&lt;/RecNum&gt;&lt;Prefix&gt;if not necessarily effective`; &lt;/Prefix&gt;&lt;DisplayText&gt;(if not necessarily effective; Ladouceur et al., 2012)&lt;/DisplayText&gt;&lt;record&gt;&lt;rec-number&gt;2308&lt;/rec-number&gt;&lt;foreign-keys&gt;&lt;key app="EN" db-id="sttprxrp6925duet9e6pf2zo2drwvda5wf02" timestamp="1441042040"&gt;2308&lt;/key&gt;&lt;/foreign-keys&gt;&lt;ref-type name="Journal Article"&gt;17&lt;/ref-type&gt;&lt;contributors&gt;&lt;authors&gt;&lt;author&gt;Ladouceur, Robert&lt;/author&gt;&lt;author&gt;Blaszczynski, Alex&lt;/author&gt;&lt;author&gt;Lalande, Daniel R&lt;/author&gt;&lt;/authors&gt;&lt;/contributors&gt;&lt;titles&gt;&lt;title&gt;Pre-commitment in gambling: a review of the empirical evidence&lt;/title&gt;&lt;secondary-title&gt;International Gambling Studies&lt;/secondary-title&gt;&lt;/titles&gt;&lt;periodical&gt;&lt;full-title&gt;International Gambling Studies&lt;/full-title&gt;&lt;/periodical&gt;&lt;pages&gt;215-230&lt;/pages&gt;&lt;volume&gt;12&lt;/volume&gt;&lt;number&gt;2&lt;/number&gt;&lt;dates&gt;&lt;year&gt;2012&lt;/year&gt;&lt;/dates&gt;&lt;isbn&gt;1445-9795&lt;/isbn&gt;&lt;urls&gt;&lt;/urls&gt;&lt;/record&gt;&lt;/Cite&gt;&lt;/EndNote&gt;</w:instrText>
      </w:r>
      <w:r w:rsidR="00A03B98">
        <w:fldChar w:fldCharType="separate"/>
      </w:r>
      <w:r w:rsidR="00A03B98">
        <w:rPr>
          <w:noProof/>
        </w:rPr>
        <w:t>(if not necessarily effective; Ladouceur et al., 2012)</w:t>
      </w:r>
      <w:r w:rsidR="00A03B98">
        <w:fldChar w:fldCharType="end"/>
      </w:r>
      <w:r w:rsidR="00C10DB0">
        <w:t xml:space="preserve"> </w:t>
      </w:r>
      <w:r w:rsidR="00A03B98">
        <w:t xml:space="preserve"> policies for gambling</w:t>
      </w:r>
      <w:r>
        <w:t>.  However, these are mere speculations, and further research and policy development is needed to consider their desirability and feasibility</w:t>
      </w:r>
      <w:r w:rsidR="00911C4D">
        <w:t>, particularly robust evaluations of real-world trials</w:t>
      </w:r>
      <w:r>
        <w:t>.</w:t>
      </w:r>
      <w:r w:rsidR="00A03B98">
        <w:t xml:space="preserve">  </w:t>
      </w:r>
      <w:r w:rsidR="00911C4D">
        <w:t xml:space="preserve">Still, </w:t>
      </w:r>
      <w:r w:rsidR="00A03B98">
        <w:t xml:space="preserve">population-wide policies such as alcohol taxation may </w:t>
      </w:r>
      <w:r w:rsidR="00911C4D">
        <w:t xml:space="preserve">also </w:t>
      </w:r>
      <w:r w:rsidR="00A03B98">
        <w:t xml:space="preserve">improve wellbeing, </w:t>
      </w:r>
      <w:r w:rsidR="00911C4D">
        <w:t xml:space="preserve">following </w:t>
      </w:r>
      <w:r>
        <w:t xml:space="preserve">Gruber &amp; </w:t>
      </w:r>
      <w:r w:rsidRPr="00E95B67">
        <w:t>Mullainathan</w:t>
      </w:r>
      <w:r w:rsidR="00911C4D">
        <w:t>’s</w:t>
      </w:r>
      <w:r>
        <w:t xml:space="preserve"> </w:t>
      </w:r>
      <w:r>
        <w:fldChar w:fldCharType="begin"/>
      </w:r>
      <w:r>
        <w:instrText xml:space="preserve"> ADDIN EN.CITE &lt;EndNote&gt;&lt;Cite ExcludeAuth="1"&gt;&lt;Author&gt;Gruber&lt;/Author&gt;&lt;Year&gt;2005&lt;/Year&gt;&lt;RecNum&gt;2165&lt;/RecNum&gt;&lt;DisplayText&gt;(2005)&lt;/DisplayText&gt;&lt;record&gt;&lt;rec-number&gt;2165&lt;/rec-number&gt;&lt;foreign-keys&gt;&lt;key app="EN" db-id="sttprxrp6925duet9e6pf2zo2drwvda5wf02" timestamp="1399301717"&gt;2165&lt;/key&gt;&lt;/foreign-keys&gt;&lt;ref-type name="Journal Article"&gt;17&lt;/ref-type&gt;&lt;contributors&gt;&lt;authors&gt;&lt;author&gt;Jonathan H Gruber&lt;/author&gt;&lt;author&gt;Sendhil Mullainathan&lt;/author&gt;&lt;/authors&gt;&lt;/contributors&gt;&lt;titles&gt;&lt;title&gt;Do Cigarette Taxes Make Smokers Happier&lt;/title&gt;&lt;secondary-title&gt;The B.E. Journal of Economic Analysis &amp;amp; Policy&lt;/secondary-title&gt;&lt;/titles&gt;&lt;periodical&gt;&lt;full-title&gt;The B.E. Journal of Economic Analysis &amp;amp; Policy&lt;/full-title&gt;&lt;/periodical&gt;&lt;pages&gt;1-43&lt;/pages&gt;&lt;volume&gt;5&lt;/volume&gt;&lt;number&gt;1&lt;/number&gt;&lt;dates&gt;&lt;year&gt;2005&lt;/year&gt;&lt;/dates&gt;&lt;urls&gt;&lt;/urls&gt;&lt;research-notes&gt;An NBER paper from 2002 - but they clearly found it slow and hard to get this into a good journal.&lt;/research-notes&gt;&lt;/record&gt;&lt;/Cite&gt;&lt;/EndNote&gt;</w:instrText>
      </w:r>
      <w:r>
        <w:fldChar w:fldCharType="separate"/>
      </w:r>
      <w:r>
        <w:rPr>
          <w:noProof/>
        </w:rPr>
        <w:t>(2005)</w:t>
      </w:r>
      <w:r>
        <w:fldChar w:fldCharType="end"/>
      </w:r>
      <w:r>
        <w:t xml:space="preserve"> </w:t>
      </w:r>
      <w:r w:rsidR="00911C4D">
        <w:t xml:space="preserve">finding that </w:t>
      </w:r>
      <w:r w:rsidR="00A03B98">
        <w:t xml:space="preserve">likely-smokers </w:t>
      </w:r>
      <w:r w:rsidR="00911C4D">
        <w:t xml:space="preserve">were happier with higher </w:t>
      </w:r>
      <w:r>
        <w:t xml:space="preserve">cigarette taxes.  </w:t>
      </w:r>
    </w:p>
    <w:p w14:paraId="6F008BCE" w14:textId="0C2DA8DF" w:rsidR="00B07D80" w:rsidRDefault="00A03B98" w:rsidP="00504FE6">
      <w:r>
        <w:lastRenderedPageBreak/>
        <w:t>Finally, t</w:t>
      </w:r>
      <w:r w:rsidR="00B07D80">
        <w:t xml:space="preserve">he relationship of alcohol and wellbeing is not a given, but rather is partly culturally-determined (see above).  Among other factors, marketing not only influences the pleasure of drinking – e.g. the perceived price of wine influences the pleasure of drinking </w:t>
      </w:r>
      <w:r w:rsidR="00756FDA">
        <w:fldChar w:fldCharType="begin"/>
      </w:r>
      <w:r w:rsidR="00DF7C6A">
        <w:instrText xml:space="preserve"> ADDIN EN.CITE &lt;EndNote&gt;&lt;Cite&gt;&lt;Author&gt;Plassmann&lt;/Author&gt;&lt;Year&gt;2008&lt;/Year&gt;&lt;RecNum&gt;2194&lt;/RecNum&gt;&lt;DisplayText&gt;(Plassmann et al., 2008)&lt;/DisplayText&gt;&lt;record&gt;&lt;rec-number&gt;2194&lt;/rec-number&gt;&lt;foreign-keys&gt;&lt;key app="EN" db-id="sttprxrp6925duet9e6pf2zo2drwvda5wf02" timestamp="1399983517"&gt;2194&lt;/key&gt;&lt;/foreign-keys&gt;&lt;ref-type name="Journal Article"&gt;17&lt;/ref-type&gt;&lt;contributors&gt;&lt;authors&gt;&lt;author&gt;Hilke Plassmann&lt;/author&gt;&lt;author&gt;John O&amp;apos;Doherty&lt;/author&gt;&lt;author&gt;Baba Shiv&lt;/author&gt;&lt;author&gt;Antonio Rangel&lt;/author&gt;&lt;/authors&gt;&lt;/contributors&gt;&lt;titles&gt;&lt;title&gt;Marketing actions can modulate neural representations of experienced pleasantness&lt;/title&gt;&lt;secondary-title&gt;PNAS&lt;/secondary-title&gt;&lt;/titles&gt;&lt;periodical&gt;&lt;full-title&gt;PNAS&lt;/full-title&gt;&lt;/periodical&gt;&lt;pages&gt;1050-1054&lt;/pages&gt;&lt;volume&gt;105&lt;/volume&gt;&lt;number&gt;3&lt;/number&gt;&lt;dates&gt;&lt;year&gt;2008&lt;/year&gt;&lt;/dates&gt;&lt;urls&gt;&lt;/urls&gt;&lt;electronic-resource-num&gt;10.1073/pnas.0706929105&lt;/electronic-resource-num&gt;&lt;/record&gt;&lt;/Cite&gt;&lt;/EndNote&gt;</w:instrText>
      </w:r>
      <w:r w:rsidR="00756FDA">
        <w:fldChar w:fldCharType="separate"/>
      </w:r>
      <w:r w:rsidR="00DF7C6A">
        <w:rPr>
          <w:noProof/>
        </w:rPr>
        <w:t>(Plassmann et al., 2008)</w:t>
      </w:r>
      <w:r w:rsidR="00756FDA">
        <w:fldChar w:fldCharType="end"/>
      </w:r>
      <w:r w:rsidR="00B07D80">
        <w:t xml:space="preserve"> – but may also effect the anticipation and memory of consumption; </w:t>
      </w:r>
      <w:r w:rsidR="00B07D80" w:rsidRPr="00083006">
        <w:t xml:space="preserve">as Adey et al </w:t>
      </w:r>
      <w:r w:rsidR="00DA1D01">
        <w:fldChar w:fldCharType="begin"/>
      </w:r>
      <w:r w:rsidR="00DA1D01">
        <w:instrText xml:space="preserve"> ADDIN EN.CITE &lt;EndNote&gt;&lt;Cite ExcludeAuth="1"&gt;&lt;Author&gt;Adey&lt;/Author&gt;&lt;Year&gt;2010&lt;/Year&gt;&lt;RecNum&gt;2183&lt;/RecNum&gt;&lt;Suffix&gt;:662&lt;/Suffix&gt;&lt;DisplayText&gt;(2010:662)&lt;/DisplayText&gt;&lt;record&gt;&lt;rec-number&gt;2183&lt;/rec-number&gt;&lt;foreign-keys&gt;&lt;key app="EN" db-id="sttprxrp6925duet9e6pf2zo2drwvda5wf02" timestamp="1399644034"&gt;2183&lt;/key&gt;&lt;/foreign-keys&gt;&lt;ref-type name="Journal Article"&gt;17&lt;/ref-type&gt;&lt;contributors&gt;&lt;authors&gt;&lt;author&gt;Adey, Gwen E.&lt;/author&gt;&lt;author&gt;Moore, Simon C.&lt;/author&gt;&lt;author&gt;Chestnutt, Ivor G.&lt;/author&gt;&lt;/authors&gt;&lt;/contributors&gt;&lt;titles&gt;&lt;title&gt;Dose–response expectancies for alcohol: Validation and implications for brief interventions&lt;/title&gt;&lt;secondary-title&gt;Drug and Alcohol Review&lt;/secondary-title&gt;&lt;/titles&gt;&lt;periodical&gt;&lt;full-title&gt;Drug and Alcohol Review&lt;/full-title&gt;&lt;/periodical&gt;&lt;pages&gt;662-668&lt;/pages&gt;&lt;volume&gt;29&lt;/volume&gt;&lt;number&gt;6&lt;/number&gt;&lt;keywords&gt;&lt;keyword&gt;alcohol expectancy&lt;/keyword&gt;&lt;keyword&gt;dose&lt;/keyword&gt;&lt;keyword&gt;brief intervention&lt;/keyword&gt;&lt;/keywords&gt;&lt;dates&gt;&lt;year&gt;2010&lt;/year&gt;&lt;/dates&gt;&lt;publisher&gt;Blackwell Publishing Asia&lt;/publisher&gt;&lt;isbn&gt;1465-3362&lt;/isbn&gt;&lt;urls&gt;&lt;related-urls&gt;&lt;url&gt;http://dx.doi.org/10.1111/j.1465-3362.2010.00229.x&lt;/url&gt;&lt;/related-urls&gt;&lt;/urls&gt;&lt;electronic-resource-num&gt;10.1111/j.1465-3362.2010.00229.x&lt;/electronic-resource-num&gt;&lt;/record&gt;&lt;/Cite&gt;&lt;/EndNote&gt;</w:instrText>
      </w:r>
      <w:r w:rsidR="00DA1D01">
        <w:fldChar w:fldCharType="separate"/>
      </w:r>
      <w:r w:rsidR="00DA1D01">
        <w:rPr>
          <w:noProof/>
        </w:rPr>
        <w:t>(2010:662)</w:t>
      </w:r>
      <w:r w:rsidR="00DA1D01">
        <w:fldChar w:fldCharType="end"/>
      </w:r>
      <w:r w:rsidR="00DA1D01">
        <w:t xml:space="preserve"> </w:t>
      </w:r>
      <w:r w:rsidR="00B07D80" w:rsidRPr="00083006">
        <w:t xml:space="preserve">put it, </w:t>
      </w:r>
      <w:r w:rsidR="00B07D80">
        <w:rPr>
          <w:i/>
        </w:rPr>
        <w:t>“consumers do not buy ethanol</w:t>
      </w:r>
      <w:r w:rsidR="00B07D80" w:rsidRPr="00C37962">
        <w:rPr>
          <w:i/>
        </w:rPr>
        <w:t>… they buy the anticipated effects of alcohol”</w:t>
      </w:r>
      <w:r w:rsidR="00B07D80" w:rsidRPr="00083006">
        <w:t xml:space="preserve">.  </w:t>
      </w:r>
      <w:r w:rsidR="00B07D80">
        <w:t>To the extent that policymakers can also control these expectations, then this may enable policies that e.g. reduce per-occasion alcohol consumption while maintaining an existing level of sociability and perceived pleasure.  There is some evidence that it is possible to influence alcohol-related cognitions through individual-level interventions</w:t>
      </w:r>
      <w:r w:rsidR="00F00522">
        <w:t xml:space="preserve"> </w:t>
      </w:r>
      <w:r w:rsidR="00756FDA">
        <w:fldChar w:fldCharType="begin"/>
      </w:r>
      <w:r w:rsidR="00DF7C6A">
        <w:instrText xml:space="preserve"> ADDIN EN.CITE &lt;EndNote&gt;&lt;Cite&gt;&lt;Author&gt;Wiers&lt;/Author&gt;&lt;Year&gt;2005&lt;/Year&gt;&lt;RecNum&gt;2204&lt;/RecNum&gt;&lt;DisplayText&gt;(Wiers et al., 2005)&lt;/DisplayText&gt;&lt;record&gt;&lt;rec-number&gt;2204&lt;/rec-number&gt;&lt;foreign-keys&gt;&lt;key app="EN" db-id="sttprxrp6925duet9e6pf2zo2drwvda5wf02" timestamp="1406189220"&gt;2204&lt;/key&gt;&lt;/foreign-keys&gt;&lt;ref-type name="Journal Article"&gt;17&lt;/ref-type&gt;&lt;contributors&gt;&lt;authors&gt;&lt;author&gt;Wiers, Reinout W.&lt;/author&gt;&lt;author&gt;Van De Luitgaarden, Jade&lt;/author&gt;&lt;author&gt;Van Den Wildenberg, Esther&lt;/author&gt;&lt;author&gt;Smulders, Fren T. Y.&lt;/author&gt;&lt;/authors&gt;&lt;/contributors&gt;&lt;titles&gt;&lt;title&gt;Challenging implicit and explicit alcohol-related cognitions in young heavy drinkers&lt;/title&gt;&lt;secondary-title&gt;Addiction&lt;/secondary-title&gt;&lt;/titles&gt;&lt;periodical&gt;&lt;full-title&gt;Addiction&lt;/full-title&gt;&lt;/periodical&gt;&lt;pages&gt;806-819&lt;/pages&gt;&lt;volume&gt;100&lt;/volume&gt;&lt;number&gt;6&lt;/number&gt;&lt;keywords&gt;&lt;keyword&gt;Alcohol&lt;/keyword&gt;&lt;keyword&gt;expectancy challenge&lt;/keyword&gt;&lt;keyword&gt;IAT&lt;/keyword&gt;&lt;keyword&gt;implicit cognition&lt;/keyword&gt;&lt;keyword&gt;mediation&lt;/keyword&gt;&lt;keyword&gt;prevention&lt;/keyword&gt;&lt;/keywords&gt;&lt;dates&gt;&lt;year&gt;2005&lt;/year&gt;&lt;/dates&gt;&lt;publisher&gt;Blackwell Science Ltd&lt;/publisher&gt;&lt;isbn&gt;1360-0443&lt;/isbn&gt;&lt;urls&gt;&lt;related-urls&gt;&lt;url&gt;http://dx.doi.org/10.1111/j.1360-0443.2005.01064.x&lt;/url&gt;&lt;/related-urls&gt;&lt;/urls&gt;&lt;electronic-resource-num&gt;10.1111/j.1360-0443.2005.01064.x&lt;/electronic-resource-num&gt;&lt;/record&gt;&lt;/Cite&gt;&lt;/EndNote&gt;</w:instrText>
      </w:r>
      <w:r w:rsidR="00756FDA">
        <w:fldChar w:fldCharType="separate"/>
      </w:r>
      <w:r w:rsidR="00DF7C6A">
        <w:rPr>
          <w:noProof/>
        </w:rPr>
        <w:t>(Wiers et al., 2005)</w:t>
      </w:r>
      <w:r w:rsidR="00756FDA">
        <w:fldChar w:fldCharType="end"/>
      </w:r>
      <w:r w:rsidR="00B07D80">
        <w:t>.  However, government attempts to engineer widespread ‘cultural change’ through policies ranging from content-based marketing restrictions to licensing changes have generally been less successful.</w:t>
      </w:r>
    </w:p>
    <w:p w14:paraId="0300458A" w14:textId="77777777" w:rsidR="00B07D80" w:rsidRDefault="00B07D80" w:rsidP="00504FE6">
      <w:pPr>
        <w:pStyle w:val="Heading3"/>
      </w:pPr>
      <w:r>
        <w:t>The role of wellbeing in alcohol policy</w:t>
      </w:r>
    </w:p>
    <w:p w14:paraId="3C788198" w14:textId="322F9B2F" w:rsidR="00B07D80" w:rsidRDefault="00B07D80" w:rsidP="00504FE6">
      <w:r>
        <w:t xml:space="preserve">Some readers may accept the analysis thus far, but fundamentally question the relevance of wellbeing to public health policy.   It is difficult to argue that societies should simply aim to maximise the momentary pleasure gained by individual consumption decisions.  Moreover, people’s subjective views do not always map well onto those aspects of life that most people would hold to be important; </w:t>
      </w:r>
      <w:proofErr w:type="spellStart"/>
      <w:r>
        <w:t>Lelkes</w:t>
      </w:r>
      <w:proofErr w:type="spellEnd"/>
      <w:r>
        <w:t xml:space="preserve"> suggests that we should focus on ‘minimising misery’ rather than ‘maximising happiness’, given that unhappiness/dissatisfaction is more strongly related to objective circumstances</w:t>
      </w:r>
      <w:r w:rsidR="00756FDA">
        <w:t xml:space="preserve"> </w:t>
      </w:r>
      <w:r w:rsidR="00756FDA">
        <w:fldChar w:fldCharType="begin"/>
      </w:r>
      <w:r w:rsidR="00DF7C6A">
        <w:instrText xml:space="preserve"> ADDIN EN.CITE &lt;EndNote&gt;&lt;Cite&gt;&lt;Author&gt;Lelkes&lt;/Author&gt;&lt;Year&gt;2013&lt;/Year&gt;&lt;RecNum&gt;2172&lt;/RecNum&gt;&lt;DisplayText&gt;(Lelkes, 2013)&lt;/DisplayText&gt;&lt;record&gt;&lt;rec-number&gt;2172&lt;/rec-number&gt;&lt;foreign-keys&gt;&lt;key app="EN" db-id="sttprxrp6925duet9e6pf2zo2drwvda5wf02" timestamp="1399320359"&gt;2172&lt;/key&gt;&lt;/foreign-keys&gt;&lt;ref-type name="Journal Article"&gt;17&lt;/ref-type&gt;&lt;contributors&gt;&lt;authors&gt;&lt;author&gt;Lelkes, Orsolya&lt;/author&gt;&lt;/authors&gt;&lt;/contributors&gt;&lt;titles&gt;&lt;title&gt;Minimising Misery: A New Strategy for Public Policies Instead of Maximising Happiness?&lt;/title&gt;&lt;secondary-title&gt;Social Indicators Research&lt;/secondary-title&gt;&lt;alt-title&gt;Soc Indic Res&lt;/alt-title&gt;&lt;/titles&gt;&lt;periodical&gt;&lt;full-title&gt;Social Indicators Research&lt;/full-title&gt;&lt;/periodical&gt;&lt;pages&gt;121-137&lt;/pages&gt;&lt;volume&gt;114&lt;/volume&gt;&lt;number&gt;1&lt;/number&gt;&lt;keywords&gt;&lt;keyword&gt;Happiness&lt;/keyword&gt;&lt;keyword&gt;Unhappiness&lt;/keyword&gt;&lt;keyword&gt;Life satisfaction&lt;/keyword&gt;&lt;keyword&gt;Public policy&lt;/keyword&gt;&lt;keyword&gt;Bipolar scales&lt;/keyword&gt;&lt;/keywords&gt;&lt;dates&gt;&lt;year&gt;2013&lt;/year&gt;&lt;pub-dates&gt;&lt;date&gt;2013/10/01&lt;/date&gt;&lt;/pub-dates&gt;&lt;/dates&gt;&lt;publisher&gt;Springer Netherlands&lt;/publisher&gt;&lt;isbn&gt;0303-8300&lt;/isbn&gt;&lt;urls&gt;&lt;related-urls&gt;&lt;url&gt;http://dx.doi.org/10.1007/s11205-013-0387-7&lt;/url&gt;&lt;/related-urls&gt;&lt;/urls&gt;&lt;electronic-resource-num&gt;10.1007/s11205-013-0387-7&lt;/electronic-resource-num&gt;&lt;language&gt;English&lt;/language&gt;&lt;/record&gt;&lt;/Cite&gt;&lt;/EndNote&gt;</w:instrText>
      </w:r>
      <w:r w:rsidR="00756FDA">
        <w:fldChar w:fldCharType="separate"/>
      </w:r>
      <w:r w:rsidR="00DF7C6A">
        <w:rPr>
          <w:noProof/>
        </w:rPr>
        <w:t>(Lelkes, 2013)</w:t>
      </w:r>
      <w:r w:rsidR="00756FDA">
        <w:fldChar w:fldCharType="end"/>
      </w:r>
      <w:r>
        <w:t xml:space="preserve">.  It is therefore quite possible to argue that subjective wellbeing should not be an explicit goal of policymaking – either on the grounds that we should focus </w:t>
      </w:r>
      <w:r w:rsidR="00DA1D01">
        <w:t xml:space="preserve">more broadly on </w:t>
      </w:r>
      <w:r>
        <w:t>human needs (‘</w:t>
      </w:r>
      <w:proofErr w:type="spellStart"/>
      <w:r>
        <w:t>eudaimonic</w:t>
      </w:r>
      <w:proofErr w:type="spellEnd"/>
      <w:r>
        <w:t xml:space="preserve">’ rather than hedonic wellbeing), or that ‘wellbeing’ is not sufficient grounds for the state to intervene in people’s lives.  </w:t>
      </w:r>
    </w:p>
    <w:p w14:paraId="7610827A" w14:textId="4EB4188D" w:rsidR="00B07D80" w:rsidRPr="009E4DC0" w:rsidRDefault="00B07D80">
      <w:r>
        <w:t xml:space="preserve">All of these are valid points to be debated – and indeed, we share many of these concerns.  Nevertheless, the inattention to alcohol and wellbeing is becoming problematic. </w:t>
      </w:r>
      <w:r w:rsidR="0036714E">
        <w:t xml:space="preserve">Policymakers currently have a choice between overestimating the wellbeing gains of alcohol policies (by valuing alcohol’s negative wellbeing impacts and ignoring positive impacts), </w:t>
      </w:r>
      <w:r w:rsidR="0063227D">
        <w:t xml:space="preserve">underestimating them (by using implausibly naïve versions of the consumer surplus approach), or ignoring them altogether.  Yet </w:t>
      </w:r>
      <w:r>
        <w:lastRenderedPageBreak/>
        <w:t xml:space="preserve">policymakers and the public are often concerned about the wellbeing impacts of alcohol policies – and in the absence of any considered debate from academic researchers, they will be left clutching at </w:t>
      </w:r>
      <w:r w:rsidR="006377DB">
        <w:t xml:space="preserve">the </w:t>
      </w:r>
      <w:r w:rsidR="00704F5B">
        <w:t xml:space="preserve">naïve </w:t>
      </w:r>
      <w:r w:rsidR="006377DB">
        <w:t>approaches used by those outside of academia</w:t>
      </w:r>
      <w:r>
        <w:t>.  Our hope is that this paper will spur at least a little further research and thought in order to provide a surer basis for these debates.</w:t>
      </w:r>
      <w:r>
        <w:br w:type="page"/>
      </w:r>
    </w:p>
    <w:p w14:paraId="574018C3" w14:textId="7276EEC5" w:rsidR="002B15F0" w:rsidRDefault="00756FDA" w:rsidP="00756FDA">
      <w:pPr>
        <w:pStyle w:val="Heading1"/>
      </w:pPr>
      <w:r>
        <w:lastRenderedPageBreak/>
        <w:t>References</w:t>
      </w:r>
    </w:p>
    <w:p w14:paraId="17F0CE39" w14:textId="77777777" w:rsidR="00554B21" w:rsidRPr="00554B21" w:rsidRDefault="002B15F0" w:rsidP="00554B21">
      <w:pPr>
        <w:pStyle w:val="EndNoteBibliography"/>
        <w:spacing w:after="0"/>
        <w:ind w:left="720" w:hanging="720"/>
      </w:pPr>
      <w:r>
        <w:fldChar w:fldCharType="begin"/>
      </w:r>
      <w:r>
        <w:instrText xml:space="preserve"> ADDIN EN.REFLIST </w:instrText>
      </w:r>
      <w:r>
        <w:fldChar w:fldCharType="separate"/>
      </w:r>
      <w:r w:rsidR="00554B21" w:rsidRPr="00554B21">
        <w:t xml:space="preserve">aan het Rot, M., Russell, J.J., Moskowitz, D.S., &amp; Young, S.N. (2008). Alcohol in a Social Context: Findings From Event-Contingent Recording Studies of Everyday Social Interactions. </w:t>
      </w:r>
      <w:r w:rsidR="00554B21" w:rsidRPr="00554B21">
        <w:rPr>
          <w:i/>
        </w:rPr>
        <w:t xml:space="preserve">Alcoholism: Clinical and Experimental Research, </w:t>
      </w:r>
      <w:r w:rsidR="00554B21" w:rsidRPr="00554B21">
        <w:t>32, 459-471.</w:t>
      </w:r>
    </w:p>
    <w:p w14:paraId="789DA32D" w14:textId="77777777" w:rsidR="00554B21" w:rsidRPr="00554B21" w:rsidRDefault="00554B21" w:rsidP="00554B21">
      <w:pPr>
        <w:pStyle w:val="EndNoteBibliography"/>
        <w:spacing w:after="0"/>
        <w:ind w:left="720" w:hanging="720"/>
      </w:pPr>
      <w:r w:rsidRPr="00554B21">
        <w:t xml:space="preserve">Adey, G.E., Moore, S.C., &amp; Chestnutt, I.G. (2010). Dose–response expectancies for alcohol: Validation and implications for brief interventions. </w:t>
      </w:r>
      <w:r w:rsidRPr="00554B21">
        <w:rPr>
          <w:i/>
        </w:rPr>
        <w:t xml:space="preserve">Drug and Alcohol Review, </w:t>
      </w:r>
      <w:r w:rsidRPr="00554B21">
        <w:t>29, 662-668.</w:t>
      </w:r>
    </w:p>
    <w:p w14:paraId="7BFB9058" w14:textId="77777777" w:rsidR="00554B21" w:rsidRPr="00554B21" w:rsidRDefault="00554B21" w:rsidP="00554B21">
      <w:pPr>
        <w:pStyle w:val="EndNoteBibliography"/>
        <w:spacing w:after="0"/>
        <w:ind w:left="720" w:hanging="720"/>
      </w:pPr>
      <w:r w:rsidRPr="00554B21">
        <w:t xml:space="preserve">Ashley, E.M., Nardinelli, C., &amp; Lavaty, R.A. (In Press). Estimating the benefits of public health policies that reduce harmful consumption. </w:t>
      </w:r>
      <w:r w:rsidRPr="00554B21">
        <w:rPr>
          <w:i/>
        </w:rPr>
        <w:t>Health Economics</w:t>
      </w:r>
      <w:r w:rsidRPr="00554B21">
        <w:t>.</w:t>
      </w:r>
    </w:p>
    <w:p w14:paraId="3E9D40DF" w14:textId="77777777" w:rsidR="00554B21" w:rsidRPr="00554B21" w:rsidRDefault="00554B21" w:rsidP="00554B21">
      <w:pPr>
        <w:pStyle w:val="EndNoteBibliography"/>
        <w:spacing w:after="0"/>
        <w:ind w:left="720" w:hanging="720"/>
      </w:pPr>
      <w:r w:rsidRPr="00554B21">
        <w:t>Aslam, S., Barham, L., Bramley-Harker, E., Dodgson, J., &amp; Spackman, M. (2003). Alcohol in London: a cost-benefit analysis. London, UK: A Final Report for the Greater London Authority Prepared by NERA.</w:t>
      </w:r>
    </w:p>
    <w:p w14:paraId="591F2423" w14:textId="77777777" w:rsidR="00554B21" w:rsidRPr="00554B21" w:rsidRDefault="00554B21" w:rsidP="00554B21">
      <w:pPr>
        <w:pStyle w:val="EndNoteBibliography"/>
        <w:spacing w:after="0"/>
        <w:ind w:left="720" w:hanging="720"/>
      </w:pPr>
      <w:r w:rsidRPr="00554B21">
        <w:t xml:space="preserve">Battista, S.R., Stewart, S.H., &amp; Ham, L.S. (2010). A Critical Review of Laboratory-Based Studies Examining the Relationships of Social Anxiety and Alcohol Intake. </w:t>
      </w:r>
      <w:r w:rsidRPr="00554B21">
        <w:rPr>
          <w:i/>
        </w:rPr>
        <w:t xml:space="preserve">Current Drug Abuse Reviews, </w:t>
      </w:r>
      <w:r w:rsidRPr="00554B21">
        <w:t>3, 3-22.</w:t>
      </w:r>
    </w:p>
    <w:p w14:paraId="7E0520B1" w14:textId="77777777" w:rsidR="00554B21" w:rsidRPr="00554B21" w:rsidRDefault="00554B21" w:rsidP="00554B21">
      <w:pPr>
        <w:pStyle w:val="EndNoteBibliography"/>
        <w:spacing w:after="0"/>
        <w:ind w:left="720" w:hanging="720"/>
      </w:pPr>
      <w:r w:rsidRPr="00554B21">
        <w:t xml:space="preserve">Bernheim, B.D., &amp; Rangel, A. (2004). Addiction and Cue-Triggered Decision Processes. </w:t>
      </w:r>
      <w:r w:rsidRPr="00554B21">
        <w:rPr>
          <w:i/>
        </w:rPr>
        <w:t xml:space="preserve">American Economic Review, </w:t>
      </w:r>
      <w:r w:rsidRPr="00554B21">
        <w:t>94, 1558-1590.</w:t>
      </w:r>
    </w:p>
    <w:p w14:paraId="6F230A56" w14:textId="77777777" w:rsidR="00554B21" w:rsidRPr="00554B21" w:rsidRDefault="00554B21" w:rsidP="00554B21">
      <w:pPr>
        <w:pStyle w:val="EndNoteBibliography"/>
        <w:spacing w:after="0"/>
        <w:ind w:left="720" w:hanging="720"/>
      </w:pPr>
      <w:r w:rsidRPr="00554B21">
        <w:t xml:space="preserve">Bernheim, B.D., &amp; Rangel, A. (2007). Toward Choice-Theoretic Foundations for Behavioral Welfare Economics. </w:t>
      </w:r>
      <w:r w:rsidRPr="00554B21">
        <w:rPr>
          <w:i/>
        </w:rPr>
        <w:t xml:space="preserve">American Economic Review, </w:t>
      </w:r>
      <w:r w:rsidRPr="00554B21">
        <w:t>97, 464-470.</w:t>
      </w:r>
    </w:p>
    <w:p w14:paraId="335A5EF8" w14:textId="77777777" w:rsidR="00554B21" w:rsidRPr="00554B21" w:rsidRDefault="00554B21" w:rsidP="00554B21">
      <w:pPr>
        <w:pStyle w:val="EndNoteBibliography"/>
        <w:spacing w:after="0"/>
        <w:ind w:left="720" w:hanging="720"/>
      </w:pPr>
      <w:r w:rsidRPr="00554B21">
        <w:t xml:space="preserve">Binder, M., &amp; Coad, A. (2013). “I'm afraid I have bad news for you…” Estimating the impact of different health impairments on subjective well-being. </w:t>
      </w:r>
      <w:r w:rsidRPr="00554B21">
        <w:rPr>
          <w:i/>
        </w:rPr>
        <w:t xml:space="preserve">Social Science &amp; Medicine, </w:t>
      </w:r>
      <w:r w:rsidRPr="00554B21">
        <w:t>87, 155-167.</w:t>
      </w:r>
    </w:p>
    <w:p w14:paraId="2A7618CD" w14:textId="77777777" w:rsidR="00554B21" w:rsidRPr="00554B21" w:rsidRDefault="00554B21" w:rsidP="00554B21">
      <w:pPr>
        <w:pStyle w:val="EndNoteBibliography"/>
        <w:spacing w:after="0"/>
        <w:ind w:left="720" w:hanging="720"/>
      </w:pPr>
      <w:r w:rsidRPr="00554B21">
        <w:t xml:space="preserve">Boden, J.M., &amp; Fergusson, D.M. (2011). Alcohol and depression. </w:t>
      </w:r>
      <w:r w:rsidRPr="00554B21">
        <w:rPr>
          <w:i/>
        </w:rPr>
        <w:t xml:space="preserve">Addiction, </w:t>
      </w:r>
      <w:r w:rsidRPr="00554B21">
        <w:t>106, 906-914.</w:t>
      </w:r>
    </w:p>
    <w:p w14:paraId="5D54EFE7" w14:textId="77777777" w:rsidR="00554B21" w:rsidRPr="00554B21" w:rsidRDefault="00554B21" w:rsidP="00554B21">
      <w:pPr>
        <w:pStyle w:val="EndNoteBibliography"/>
        <w:spacing w:after="0"/>
        <w:ind w:left="720" w:hanging="720"/>
      </w:pPr>
      <w:r w:rsidRPr="00554B21">
        <w:t xml:space="preserve">Bogart, L.M., Collins, R.L., Ellickson, P.L., &amp; Klein, D.J. (2007). Are Adolescent Substance Users Less Satisfied with Life as Young Adults and if so, Why? </w:t>
      </w:r>
      <w:r w:rsidRPr="00554B21">
        <w:rPr>
          <w:i/>
        </w:rPr>
        <w:t xml:space="preserve">Social Indicators Research, </w:t>
      </w:r>
      <w:r w:rsidRPr="00554B21">
        <w:t>81, 149-169.</w:t>
      </w:r>
    </w:p>
    <w:p w14:paraId="644E6A15" w14:textId="77777777" w:rsidR="00554B21" w:rsidRPr="00554B21" w:rsidRDefault="00554B21" w:rsidP="00554B21">
      <w:pPr>
        <w:pStyle w:val="EndNoteBibliography"/>
        <w:spacing w:after="0"/>
        <w:ind w:left="720" w:hanging="720"/>
      </w:pPr>
      <w:r w:rsidRPr="00554B21">
        <w:t xml:space="preserve">Brown, R., &amp; Gregg, M. (2012). The pedagogy of regret: Facebook, binge drinking and young women. </w:t>
      </w:r>
      <w:r w:rsidRPr="00554B21">
        <w:rPr>
          <w:i/>
        </w:rPr>
        <w:t xml:space="preserve">Continuum: Journal of Media &amp; Cultural Studies, </w:t>
      </w:r>
      <w:r w:rsidRPr="00554B21">
        <w:t>26, 357-369.</w:t>
      </w:r>
    </w:p>
    <w:p w14:paraId="0C1464D6" w14:textId="77777777" w:rsidR="00554B21" w:rsidRPr="00554B21" w:rsidRDefault="00554B21" w:rsidP="00554B21">
      <w:pPr>
        <w:pStyle w:val="EndNoteBibliography"/>
        <w:spacing w:after="0"/>
        <w:ind w:left="720" w:hanging="720"/>
      </w:pPr>
      <w:r w:rsidRPr="00554B21">
        <w:t>Cawley, J., &amp; Ruhm, C. (2011). The economics of risky health behaviors.  NBER Working Paper No. 17081: National Bureau of Economic Research.</w:t>
      </w:r>
    </w:p>
    <w:p w14:paraId="28009F2B" w14:textId="77777777" w:rsidR="00554B21" w:rsidRPr="00554B21" w:rsidRDefault="00554B21" w:rsidP="00554B21">
      <w:pPr>
        <w:pStyle w:val="EndNoteBibliography"/>
        <w:spacing w:after="0"/>
        <w:ind w:left="720" w:hanging="720"/>
      </w:pPr>
      <w:r w:rsidRPr="00554B21">
        <w:t>cebr. (2009). Minimum Alcohol Pricing: a targeted measure? London: centre for economics and business research ltd for SAB Miller plc.</w:t>
      </w:r>
    </w:p>
    <w:p w14:paraId="5F693305" w14:textId="77777777" w:rsidR="00554B21" w:rsidRPr="00554B21" w:rsidRDefault="00554B21" w:rsidP="00554B21">
      <w:pPr>
        <w:pStyle w:val="EndNoteBibliography"/>
        <w:spacing w:after="0"/>
        <w:ind w:left="720" w:hanging="720"/>
      </w:pPr>
      <w:r w:rsidRPr="00554B21">
        <w:t xml:space="preserve">Ferrer-i-Carbonell, A., &amp; Frijters, P. (2004). How Important Is Methodology for the Estimates of the Determinants of Happiness? </w:t>
      </w:r>
      <w:r w:rsidRPr="00554B21">
        <w:rPr>
          <w:i/>
        </w:rPr>
        <w:t xml:space="preserve">The Economic Journal, </w:t>
      </w:r>
      <w:r w:rsidRPr="00554B21">
        <w:t>114, 641-659.</w:t>
      </w:r>
    </w:p>
    <w:p w14:paraId="159C583D" w14:textId="77777777" w:rsidR="00554B21" w:rsidRPr="00554B21" w:rsidRDefault="00554B21" w:rsidP="00554B21">
      <w:pPr>
        <w:pStyle w:val="EndNoteBibliography"/>
        <w:spacing w:after="0"/>
        <w:ind w:left="720" w:hanging="720"/>
      </w:pPr>
      <w:r w:rsidRPr="00554B21">
        <w:t xml:space="preserve">French, M.T., &amp; Popovici, I. (2011). That instrument is lousy! In search of agreement when using instrumental variables estimation in substance use research. </w:t>
      </w:r>
      <w:r w:rsidRPr="00554B21">
        <w:rPr>
          <w:i/>
        </w:rPr>
        <w:t xml:space="preserve">Health Economics, </w:t>
      </w:r>
      <w:r w:rsidRPr="00554B21">
        <w:t>20, 127-146.</w:t>
      </w:r>
    </w:p>
    <w:p w14:paraId="0383A04F" w14:textId="77777777" w:rsidR="00554B21" w:rsidRPr="00554B21" w:rsidRDefault="00554B21" w:rsidP="00554B21">
      <w:pPr>
        <w:pStyle w:val="EndNoteBibliography"/>
        <w:spacing w:after="0"/>
        <w:ind w:left="720" w:hanging="720"/>
      </w:pPr>
      <w:r w:rsidRPr="00554B21">
        <w:t>Fujiwara, D., &amp; Campbell, R. (2011). Valuation Techniques for Social Cost-Benefit Analysis: Stated Preference, Revealed Preference and Subjective Well-Being Approaches. A Discussion of the Current Issues. London: HM Treasury and Department for Work and Pensions.</w:t>
      </w:r>
    </w:p>
    <w:p w14:paraId="28B9796B" w14:textId="77777777" w:rsidR="00554B21" w:rsidRPr="00554B21" w:rsidRDefault="00554B21" w:rsidP="00554B21">
      <w:pPr>
        <w:pStyle w:val="EndNoteBibliography"/>
        <w:spacing w:after="0"/>
        <w:ind w:left="720" w:hanging="720"/>
      </w:pPr>
      <w:r w:rsidRPr="00554B21">
        <w:t xml:space="preserve">Graham, C., Eggers, A., &amp; Sukhtankar, S. (2004). Does happiness pay?: An exploration based on panel data from Russia. </w:t>
      </w:r>
      <w:r w:rsidRPr="00554B21">
        <w:rPr>
          <w:i/>
        </w:rPr>
        <w:t xml:space="preserve">Journal of Economic Behavior &amp; Organization, </w:t>
      </w:r>
      <w:r w:rsidRPr="00554B21">
        <w:t>55, 319-342.</w:t>
      </w:r>
    </w:p>
    <w:p w14:paraId="58F2DA54" w14:textId="77777777" w:rsidR="00554B21" w:rsidRPr="00554B21" w:rsidRDefault="00554B21" w:rsidP="00554B21">
      <w:pPr>
        <w:pStyle w:val="EndNoteBibliography"/>
        <w:spacing w:after="0"/>
        <w:ind w:left="720" w:hanging="720"/>
      </w:pPr>
      <w:r w:rsidRPr="00554B21">
        <w:t xml:space="preserve">Gruber, J.H., &amp; Mullainathan, S. (2005). Do Cigarette Taxes Make Smokers Happier. </w:t>
      </w:r>
      <w:r w:rsidRPr="00554B21">
        <w:rPr>
          <w:i/>
        </w:rPr>
        <w:t xml:space="preserve">The B.E. Journal of Economic Analysis &amp; Policy, </w:t>
      </w:r>
      <w:r w:rsidRPr="00554B21">
        <w:t>5, 1-43.</w:t>
      </w:r>
    </w:p>
    <w:p w14:paraId="4459996A" w14:textId="77777777" w:rsidR="00554B21" w:rsidRPr="00554B21" w:rsidRDefault="00554B21" w:rsidP="00554B21">
      <w:pPr>
        <w:pStyle w:val="EndNoteBibliography"/>
        <w:spacing w:after="0"/>
        <w:ind w:left="720" w:hanging="720"/>
      </w:pPr>
      <w:r w:rsidRPr="00554B21">
        <w:t xml:space="preserve">Guéguen, N., Jacob, C., Guellec, H.L., Morineau, T., &amp; Lourel, M. (2008). Sound Level of Environmental Music and Drinking Behavior: A Field Experiment With Beer Drinkers. </w:t>
      </w:r>
      <w:r w:rsidRPr="00554B21">
        <w:rPr>
          <w:i/>
        </w:rPr>
        <w:t xml:space="preserve">Alcoholism: Clinical and Experimental Research, </w:t>
      </w:r>
      <w:r w:rsidRPr="00554B21">
        <w:t>32, 1795-1798.</w:t>
      </w:r>
    </w:p>
    <w:p w14:paraId="2F9B4227" w14:textId="77777777" w:rsidR="00554B21" w:rsidRPr="00554B21" w:rsidRDefault="00554B21" w:rsidP="00554B21">
      <w:pPr>
        <w:pStyle w:val="EndNoteBibliography"/>
        <w:spacing w:after="0"/>
        <w:ind w:left="720" w:hanging="720"/>
      </w:pPr>
      <w:r w:rsidRPr="00554B21">
        <w:t xml:space="preserve">Hektner, J.M., Schmidt, J.A., &amp; Csíkszentmihályi, M. (2007). </w:t>
      </w:r>
      <w:r w:rsidRPr="00554B21">
        <w:rPr>
          <w:i/>
        </w:rPr>
        <w:t>Experience Sampling Method: Measuring the Quality of Everyday Life</w:t>
      </w:r>
      <w:r w:rsidRPr="00554B21">
        <w:t>. London: Sage.</w:t>
      </w:r>
    </w:p>
    <w:p w14:paraId="15F18696" w14:textId="77777777" w:rsidR="00554B21" w:rsidRPr="00554B21" w:rsidRDefault="00554B21" w:rsidP="00554B21">
      <w:pPr>
        <w:pStyle w:val="EndNoteBibliography"/>
        <w:spacing w:after="0"/>
        <w:ind w:left="720" w:hanging="720"/>
      </w:pPr>
      <w:r w:rsidRPr="00554B21">
        <w:t>Johansson, P., Jarl, J., Eriksson, A., Eriksson, M., Gerdtham, U.-G., Hemstrom, O., et al. (2006). The social costs of alcohol in Sweden 2002.  SoRAD Rapportserie, nr 36. Stockholm: Stockholms Universitet, SoRAD.</w:t>
      </w:r>
    </w:p>
    <w:p w14:paraId="533DCA61" w14:textId="77777777" w:rsidR="00554B21" w:rsidRPr="00554B21" w:rsidRDefault="00554B21" w:rsidP="00554B21">
      <w:pPr>
        <w:pStyle w:val="EndNoteBibliography"/>
        <w:spacing w:after="0"/>
        <w:ind w:left="720" w:hanging="720"/>
      </w:pPr>
      <w:r w:rsidRPr="00554B21">
        <w:t xml:space="preserve">Kahneman, D., &amp; Deaton, A. (2010). High income improves evaluation of life but not emotional well-being. </w:t>
      </w:r>
      <w:r w:rsidRPr="00554B21">
        <w:rPr>
          <w:i/>
        </w:rPr>
        <w:t xml:space="preserve">Proceedings of the National Academy of Sciences, </w:t>
      </w:r>
      <w:r w:rsidRPr="00554B21">
        <w:t>107, 16489-16493.</w:t>
      </w:r>
    </w:p>
    <w:p w14:paraId="3412852C" w14:textId="77777777" w:rsidR="00554B21" w:rsidRPr="00554B21" w:rsidRDefault="00554B21" w:rsidP="00554B21">
      <w:pPr>
        <w:pStyle w:val="EndNoteBibliography"/>
        <w:spacing w:after="0"/>
        <w:ind w:left="720" w:hanging="720"/>
      </w:pPr>
      <w:r w:rsidRPr="00554B21">
        <w:lastRenderedPageBreak/>
        <w:t xml:space="preserve">Keane, H. (2009). Intoxication, harm and pleasure: an analysis of the Australian National Alcohol Strategy. </w:t>
      </w:r>
      <w:r w:rsidRPr="00554B21">
        <w:rPr>
          <w:i/>
        </w:rPr>
        <w:t xml:space="preserve">Critical Public Health, </w:t>
      </w:r>
      <w:r w:rsidRPr="00554B21">
        <w:t>19, 135-142.</w:t>
      </w:r>
    </w:p>
    <w:p w14:paraId="29E437CD" w14:textId="77777777" w:rsidR="00554B21" w:rsidRPr="00554B21" w:rsidRDefault="00554B21" w:rsidP="00554B21">
      <w:pPr>
        <w:pStyle w:val="EndNoteBibliography"/>
        <w:spacing w:after="0"/>
        <w:ind w:left="720" w:hanging="720"/>
      </w:pPr>
      <w:r w:rsidRPr="00554B21">
        <w:t xml:space="preserve">King, A.C., de Wit, H., McNamara, P.J., &amp; Cao, D. (2011). Rewarding, stimulant, and sedative alcohol responses and relationship to future binge drinking. </w:t>
      </w:r>
      <w:r w:rsidRPr="00554B21">
        <w:rPr>
          <w:i/>
        </w:rPr>
        <w:t xml:space="preserve">Archives of General Psychiatry, </w:t>
      </w:r>
      <w:r w:rsidRPr="00554B21">
        <w:t>68, 389-399.</w:t>
      </w:r>
    </w:p>
    <w:p w14:paraId="2686A0F9" w14:textId="77777777" w:rsidR="00554B21" w:rsidRPr="00554B21" w:rsidRDefault="00554B21" w:rsidP="00554B21">
      <w:pPr>
        <w:pStyle w:val="EndNoteBibliography"/>
        <w:spacing w:after="0"/>
        <w:ind w:left="720" w:hanging="720"/>
      </w:pPr>
      <w:r w:rsidRPr="00554B21">
        <w:t xml:space="preserve">Koivumaa-Honkanen, H., Kaprio, J., Korhonen, T., Honkanen, R.J., Heikkilä, K., &amp; Koskenvuo, M. (2012). Self-reported Life Satisfaction and Alcohol use: A 15-year follow-up of Healthy Adult Twins. </w:t>
      </w:r>
      <w:r w:rsidRPr="00554B21">
        <w:rPr>
          <w:i/>
        </w:rPr>
        <w:t xml:space="preserve">Alcohol and Alcoholism, </w:t>
      </w:r>
      <w:r w:rsidRPr="00554B21">
        <w:t>47, 160-168.</w:t>
      </w:r>
    </w:p>
    <w:p w14:paraId="7B136AE2" w14:textId="77777777" w:rsidR="00554B21" w:rsidRPr="00554B21" w:rsidRDefault="00554B21" w:rsidP="00554B21">
      <w:pPr>
        <w:pStyle w:val="EndNoteBibliography"/>
        <w:spacing w:after="0"/>
        <w:ind w:left="720" w:hanging="720"/>
      </w:pPr>
      <w:r w:rsidRPr="00554B21">
        <w:t xml:space="preserve">Ladouceur, R., Blaszczynski, A., &amp; Lalande, D.R. (2012). Pre-commitment in gambling: a review of the empirical evidence. </w:t>
      </w:r>
      <w:r w:rsidRPr="00554B21">
        <w:rPr>
          <w:i/>
        </w:rPr>
        <w:t xml:space="preserve">International Gambling Studies, </w:t>
      </w:r>
      <w:r w:rsidRPr="00554B21">
        <w:t>12, 215-230.</w:t>
      </w:r>
    </w:p>
    <w:p w14:paraId="7CAD6C6D" w14:textId="77777777" w:rsidR="00554B21" w:rsidRPr="00554B21" w:rsidRDefault="00554B21" w:rsidP="00554B21">
      <w:pPr>
        <w:pStyle w:val="EndNoteBibliography"/>
        <w:spacing w:after="0"/>
        <w:ind w:left="720" w:hanging="720"/>
      </w:pPr>
      <w:r w:rsidRPr="00554B21">
        <w:t>Laslett, A.-M., Catalano, P., Chikritzhs, T., Dale, C., Doran, C., Ferris, J., et al. (2010). The range and magnitude of alcohol's harm to others. Deakin West, ACT: Alcohol Education and Rehabilitation Foundation.</w:t>
      </w:r>
    </w:p>
    <w:p w14:paraId="1DA912CE" w14:textId="77777777" w:rsidR="00554B21" w:rsidRPr="00554B21" w:rsidRDefault="00554B21" w:rsidP="00554B21">
      <w:pPr>
        <w:pStyle w:val="EndNoteBibliography"/>
        <w:spacing w:after="0"/>
        <w:ind w:left="720" w:hanging="720"/>
      </w:pPr>
      <w:r w:rsidRPr="00554B21">
        <w:t xml:space="preserve">Lelkes, O. (2013). Minimising Misery: A New Strategy for Public Policies Instead of Maximising Happiness? </w:t>
      </w:r>
      <w:r w:rsidRPr="00554B21">
        <w:rPr>
          <w:i/>
        </w:rPr>
        <w:t xml:space="preserve">Social Indicators Research, </w:t>
      </w:r>
      <w:r w:rsidRPr="00554B21">
        <w:t>114, 121-137.</w:t>
      </w:r>
    </w:p>
    <w:p w14:paraId="66788AD9" w14:textId="77777777" w:rsidR="00554B21" w:rsidRPr="00554B21" w:rsidRDefault="00554B21" w:rsidP="00554B21">
      <w:pPr>
        <w:pStyle w:val="EndNoteBibliography"/>
        <w:spacing w:after="0"/>
        <w:ind w:left="720" w:hanging="720"/>
      </w:pPr>
      <w:r w:rsidRPr="00554B21">
        <w:t xml:space="preserve">Lim et al (2012). A comparative risk assessment of burden of disease and injury attributable to 67 risk factors and risk factor clusters in 21 regions, 1990—2010: a systematic analysis for the Global Burden of Disease Study 2010. </w:t>
      </w:r>
      <w:r w:rsidRPr="00554B21">
        <w:rPr>
          <w:i/>
        </w:rPr>
        <w:t xml:space="preserve">The Lancet, </w:t>
      </w:r>
      <w:r w:rsidRPr="00554B21">
        <w:t>380, 2224 - 2260.</w:t>
      </w:r>
    </w:p>
    <w:p w14:paraId="20470AB5" w14:textId="77777777" w:rsidR="00554B21" w:rsidRPr="00554B21" w:rsidRDefault="00554B21" w:rsidP="00554B21">
      <w:pPr>
        <w:pStyle w:val="EndNoteBibliography"/>
        <w:spacing w:after="0"/>
        <w:ind w:left="720" w:hanging="720"/>
      </w:pPr>
      <w:r w:rsidRPr="00554B21">
        <w:t xml:space="preserve">MacKerron, G. (2012a). Hapiness economics from 35 000 feet. </w:t>
      </w:r>
      <w:r w:rsidRPr="00554B21">
        <w:rPr>
          <w:i/>
        </w:rPr>
        <w:t xml:space="preserve">Journal of Economic Surveys, </w:t>
      </w:r>
      <w:r w:rsidRPr="00554B21">
        <w:t>26, 705–735.</w:t>
      </w:r>
    </w:p>
    <w:p w14:paraId="3D3D0D7F" w14:textId="77777777" w:rsidR="00554B21" w:rsidRPr="00554B21" w:rsidRDefault="00554B21" w:rsidP="00554B21">
      <w:pPr>
        <w:pStyle w:val="EndNoteBibliography"/>
        <w:spacing w:after="0"/>
        <w:ind w:left="720" w:hanging="720"/>
      </w:pPr>
      <w:r w:rsidRPr="00554B21">
        <w:t>MacKerron, G. (2012b). Happiness and Environmental Quality.  PhD thesis. London: London School of Economics and Politics Science.</w:t>
      </w:r>
    </w:p>
    <w:p w14:paraId="0A70691C" w14:textId="77777777" w:rsidR="00554B21" w:rsidRPr="00554B21" w:rsidRDefault="00554B21" w:rsidP="00554B21">
      <w:pPr>
        <w:pStyle w:val="EndNoteBibliography"/>
        <w:spacing w:after="0"/>
        <w:ind w:left="720" w:hanging="720"/>
      </w:pPr>
      <w:r w:rsidRPr="00554B21">
        <w:t xml:space="preserve">MacKerron, G., &amp; Mourato, S. (2013). Happiness is greater in natural environments. </w:t>
      </w:r>
      <w:r w:rsidRPr="00554B21">
        <w:rPr>
          <w:i/>
        </w:rPr>
        <w:t xml:space="preserve">Global Environmental Change, </w:t>
      </w:r>
      <w:r w:rsidRPr="00554B21">
        <w:t>23, 992-1000.</w:t>
      </w:r>
    </w:p>
    <w:p w14:paraId="35995A1B" w14:textId="77777777" w:rsidR="00554B21" w:rsidRPr="00554B21" w:rsidRDefault="00554B21" w:rsidP="00554B21">
      <w:pPr>
        <w:pStyle w:val="EndNoteBibliography"/>
        <w:spacing w:after="0"/>
        <w:ind w:left="720" w:hanging="720"/>
      </w:pPr>
      <w:r w:rsidRPr="00554B21">
        <w:t xml:space="preserve">Martin, C.S., Earleywine, M., Musty, R.E., Perrine, M.W., &amp; Swift, R.M. (1993). Development and Validation of the Biphasic Alcohol Effects Scale. </w:t>
      </w:r>
      <w:r w:rsidRPr="00554B21">
        <w:rPr>
          <w:i/>
        </w:rPr>
        <w:t xml:space="preserve">Alcoholism: Clinical and Experimental Research, </w:t>
      </w:r>
      <w:r w:rsidRPr="00554B21">
        <w:t>17, 140-146.</w:t>
      </w:r>
    </w:p>
    <w:p w14:paraId="37488963" w14:textId="77777777" w:rsidR="00554B21" w:rsidRPr="00554B21" w:rsidRDefault="00554B21" w:rsidP="00554B21">
      <w:pPr>
        <w:pStyle w:val="EndNoteBibliography"/>
        <w:spacing w:after="0"/>
        <w:ind w:left="720" w:hanging="720"/>
      </w:pPr>
      <w:r w:rsidRPr="00554B21">
        <w:t xml:space="preserve">Mason, A.W., &amp; Spoth, R.L. (2011). Longitudinal Associations of Alcohol Involvement with Subjective Well-Being in Adolescence and Prediction to Alcohol Problems in Early Adulthood. </w:t>
      </w:r>
      <w:r w:rsidRPr="00554B21">
        <w:rPr>
          <w:i/>
        </w:rPr>
        <w:t xml:space="preserve">Journal of Youth and Adolescence, </w:t>
      </w:r>
      <w:r w:rsidRPr="00554B21">
        <w:t>40, 1215-1224.</w:t>
      </w:r>
    </w:p>
    <w:p w14:paraId="00C36593" w14:textId="77777777" w:rsidR="00554B21" w:rsidRPr="00554B21" w:rsidRDefault="00554B21" w:rsidP="00554B21">
      <w:pPr>
        <w:pStyle w:val="EndNoteBibliography"/>
        <w:spacing w:after="0"/>
        <w:ind w:left="720" w:hanging="720"/>
      </w:pPr>
      <w:r w:rsidRPr="00554B21">
        <w:t xml:space="preserve">Massin, S., &amp; Kopp, P. (2014). Is life satisfaction hump-shaped with alcohol consumption? Evidence from Russian panel data. </w:t>
      </w:r>
      <w:r w:rsidRPr="00554B21">
        <w:rPr>
          <w:i/>
        </w:rPr>
        <w:t xml:space="preserve">Addictive Behaviors, </w:t>
      </w:r>
      <w:r w:rsidRPr="00554B21">
        <w:t>39, 803-810.</w:t>
      </w:r>
    </w:p>
    <w:p w14:paraId="65615C3A" w14:textId="77777777" w:rsidR="00554B21" w:rsidRPr="00554B21" w:rsidRDefault="00554B21" w:rsidP="00554B21">
      <w:pPr>
        <w:pStyle w:val="EndNoteBibliography"/>
        <w:spacing w:after="0"/>
        <w:ind w:left="720" w:hanging="720"/>
      </w:pPr>
      <w:r w:rsidRPr="00554B21">
        <w:t xml:space="preserve">Molnar, D.S., Busseri, M.A., Perrier, C.P.K., &amp; Sadava, S.W. (2009). A Longitudinal Examination of Alcohol Use and Subjective Well-Being in an Undergraduate Sample. </w:t>
      </w:r>
      <w:r w:rsidRPr="00554B21">
        <w:rPr>
          <w:i/>
        </w:rPr>
        <w:t xml:space="preserve">Journal of Studies on Alcohol and Drugs, </w:t>
      </w:r>
      <w:r w:rsidRPr="00554B21">
        <w:t>70, 704-713.</w:t>
      </w:r>
    </w:p>
    <w:p w14:paraId="449F6603" w14:textId="77777777" w:rsidR="00554B21" w:rsidRPr="00554B21" w:rsidRDefault="00554B21" w:rsidP="00554B21">
      <w:pPr>
        <w:pStyle w:val="EndNoteBibliography"/>
        <w:spacing w:after="0"/>
        <w:ind w:left="720" w:hanging="720"/>
      </w:pPr>
      <w:r w:rsidRPr="00554B21">
        <w:t xml:space="preserve">Newcomb, M.D., Bentler, P.M., &amp; Collins, C. (1986). Alcohol use and dissatisfaction with self and life: A longitudinal analysis of young adults. </w:t>
      </w:r>
      <w:r w:rsidRPr="00554B21">
        <w:rPr>
          <w:i/>
        </w:rPr>
        <w:t xml:space="preserve">Journal of Drug Issues, </w:t>
      </w:r>
      <w:r w:rsidRPr="00554B21">
        <w:t>16, 479-494.</w:t>
      </w:r>
    </w:p>
    <w:p w14:paraId="04C4B6DB" w14:textId="77777777" w:rsidR="00554B21" w:rsidRPr="00554B21" w:rsidRDefault="00554B21" w:rsidP="00554B21">
      <w:pPr>
        <w:pStyle w:val="EndNoteBibliography"/>
        <w:spacing w:after="0"/>
        <w:ind w:left="720" w:hanging="720"/>
      </w:pPr>
      <w:r w:rsidRPr="00554B21">
        <w:t xml:space="preserve">Peele, S., &amp; Grant, M. (Eds.) (1999). </w:t>
      </w:r>
      <w:r w:rsidRPr="00554B21">
        <w:rPr>
          <w:i/>
        </w:rPr>
        <w:t>Alcohol and pleasure: a health perspective</w:t>
      </w:r>
      <w:r w:rsidRPr="00554B21">
        <w:t>. Philadelphia, PA: Taylor &amp; Francis.</w:t>
      </w:r>
    </w:p>
    <w:p w14:paraId="00F24D41" w14:textId="77777777" w:rsidR="00554B21" w:rsidRPr="00554B21" w:rsidRDefault="00554B21" w:rsidP="00554B21">
      <w:pPr>
        <w:pStyle w:val="EndNoteBibliography"/>
        <w:spacing w:after="0"/>
        <w:ind w:left="720" w:hanging="720"/>
      </w:pPr>
      <w:r w:rsidRPr="00554B21">
        <w:t xml:space="preserve">Plassmann, H., O'Doherty, J., Shiv, B., &amp; Rangel, A. (2008). Marketing actions can modulate neural representations of experienced pleasantness. </w:t>
      </w:r>
      <w:r w:rsidRPr="00554B21">
        <w:rPr>
          <w:i/>
        </w:rPr>
        <w:t xml:space="preserve">PNAS, </w:t>
      </w:r>
      <w:r w:rsidRPr="00554B21">
        <w:t>105, 1050-1054.</w:t>
      </w:r>
    </w:p>
    <w:p w14:paraId="56EFAE8C" w14:textId="77777777" w:rsidR="00554B21" w:rsidRPr="00554B21" w:rsidRDefault="00554B21" w:rsidP="00554B21">
      <w:pPr>
        <w:pStyle w:val="EndNoteBibliography"/>
        <w:spacing w:after="0"/>
        <w:ind w:left="720" w:hanging="720"/>
      </w:pPr>
      <w:r w:rsidRPr="00554B21">
        <w:t>Productivity Commission. (1999). Australia's Gambling Industries.  Report No 10. Canberra: AusInfo.</w:t>
      </w:r>
    </w:p>
    <w:p w14:paraId="37E856DD" w14:textId="77777777" w:rsidR="00554B21" w:rsidRPr="00554B21" w:rsidRDefault="00554B21" w:rsidP="00554B21">
      <w:pPr>
        <w:pStyle w:val="EndNoteBibliography"/>
        <w:spacing w:after="0"/>
        <w:ind w:left="720" w:hanging="720"/>
      </w:pPr>
      <w:r w:rsidRPr="00554B21">
        <w:t>Purshouse, R., Brennan, A., Latimer, N., Meng, Y., Rafia, R., Jackson, R., et al. (2009). Modelling to assess the effectiveness and cost-effectiveness of public health related strategies and interventions to reduce alcohol attributable harm in England using the Sheffield Alcohol Policy Model version 2.0. Sheffield: Report to the NICE Public Health Programme Development Group.</w:t>
      </w:r>
    </w:p>
    <w:p w14:paraId="3DFD2D25" w14:textId="77777777" w:rsidR="00554B21" w:rsidRPr="00554B21" w:rsidRDefault="00554B21" w:rsidP="00554B21">
      <w:pPr>
        <w:pStyle w:val="EndNoteBibliography"/>
        <w:spacing w:after="0"/>
        <w:ind w:left="720" w:hanging="720"/>
      </w:pPr>
      <w:r w:rsidRPr="00554B21">
        <w:t>Roodman, D. (2009). How to do xtabond2: An introduction to di</w:t>
      </w:r>
      <w:r w:rsidRPr="00554B21">
        <w:rPr>
          <w:rFonts w:ascii="Cambria Math" w:hAnsi="Cambria Math" w:cs="Cambria Math"/>
        </w:rPr>
        <w:t>ﬀ</w:t>
      </w:r>
      <w:r w:rsidRPr="00554B21">
        <w:t xml:space="preserve">erence and system GMM in Stata. </w:t>
      </w:r>
      <w:r w:rsidRPr="00554B21">
        <w:rPr>
          <w:i/>
        </w:rPr>
        <w:t xml:space="preserve">Stata Journal, </w:t>
      </w:r>
      <w:r w:rsidRPr="00554B21">
        <w:t>9, 86-136.</w:t>
      </w:r>
    </w:p>
    <w:p w14:paraId="51D483B6" w14:textId="77777777" w:rsidR="00554B21" w:rsidRPr="00554B21" w:rsidRDefault="00554B21" w:rsidP="00554B21">
      <w:pPr>
        <w:pStyle w:val="EndNoteBibliography"/>
        <w:spacing w:after="0"/>
        <w:ind w:left="720" w:hanging="720"/>
      </w:pPr>
      <w:r w:rsidRPr="00554B21">
        <w:t xml:space="preserve">Room, R. (2000). The more drinking, the more fun; but is there a calculus of fun, and should it drive policy? </w:t>
      </w:r>
      <w:r w:rsidRPr="00554B21">
        <w:rPr>
          <w:i/>
        </w:rPr>
        <w:t xml:space="preserve">Drug and Alcohol Dependence, </w:t>
      </w:r>
      <w:r w:rsidRPr="00554B21">
        <w:t>60, 249-250.</w:t>
      </w:r>
    </w:p>
    <w:p w14:paraId="4BEB34CD" w14:textId="77777777" w:rsidR="00554B21" w:rsidRPr="00554B21" w:rsidRDefault="00554B21" w:rsidP="00554B21">
      <w:pPr>
        <w:pStyle w:val="EndNoteBibliography"/>
        <w:spacing w:after="0"/>
        <w:ind w:left="720" w:hanging="720"/>
      </w:pPr>
      <w:r w:rsidRPr="00554B21">
        <w:t xml:space="preserve">Stone, A., &amp; Shiffman, S. (2002). Capturing momentary, self-report data: A proposal for reporting guidelines. </w:t>
      </w:r>
      <w:r w:rsidRPr="00554B21">
        <w:rPr>
          <w:i/>
        </w:rPr>
        <w:t xml:space="preserve">Annals of Behavioral Medicine,, </w:t>
      </w:r>
      <w:r w:rsidRPr="00554B21">
        <w:t>24, 236-243.</w:t>
      </w:r>
    </w:p>
    <w:p w14:paraId="58DA0775" w14:textId="77777777" w:rsidR="00554B21" w:rsidRPr="00554B21" w:rsidRDefault="00554B21" w:rsidP="00554B21">
      <w:pPr>
        <w:pStyle w:val="EndNoteBibliography"/>
        <w:spacing w:after="0"/>
        <w:ind w:left="720" w:hanging="720"/>
      </w:pPr>
      <w:r w:rsidRPr="00554B21">
        <w:lastRenderedPageBreak/>
        <w:t xml:space="preserve">Wiers, R.W., Van De Luitgaarden, J., Van Den Wildenberg, E., &amp; Smulders, F.T.Y. (2005). Challenging implicit and explicit alcohol-related cognitions in young heavy drinkers. </w:t>
      </w:r>
      <w:r w:rsidRPr="00554B21">
        <w:rPr>
          <w:i/>
        </w:rPr>
        <w:t xml:space="preserve">Addiction, </w:t>
      </w:r>
      <w:r w:rsidRPr="00554B21">
        <w:t>100, 806-819.</w:t>
      </w:r>
    </w:p>
    <w:p w14:paraId="6DEFC4BC" w14:textId="77777777" w:rsidR="00554B21" w:rsidRPr="00554B21" w:rsidRDefault="00554B21" w:rsidP="00554B21">
      <w:pPr>
        <w:pStyle w:val="EndNoteBibliography"/>
        <w:spacing w:after="0"/>
        <w:ind w:left="720" w:hanging="720"/>
      </w:pPr>
      <w:r w:rsidRPr="00554B21">
        <w:t>Wilkinson, W. (2007). In Pursuit of Happiness Research: Is It Reliable? What Does It Imply for Policy?  Policy Analysis No. 590. Washington, DC: Cato Institute.</w:t>
      </w:r>
    </w:p>
    <w:p w14:paraId="7C6577C3" w14:textId="77777777" w:rsidR="00554B21" w:rsidRPr="00554B21" w:rsidRDefault="00554B21" w:rsidP="00554B21">
      <w:pPr>
        <w:pStyle w:val="EndNoteBibliography"/>
        <w:ind w:left="720" w:hanging="720"/>
      </w:pPr>
      <w:r w:rsidRPr="00554B21">
        <w:t xml:space="preserve">Yörük, E.C., &amp; Yörük, B.K. (2012). The impact of drinking on psychological well-being: Evidence from minimum drinking age laws in the United States. </w:t>
      </w:r>
      <w:r w:rsidRPr="00554B21">
        <w:rPr>
          <w:i/>
        </w:rPr>
        <w:t xml:space="preserve">Social Science &amp; Medicine, </w:t>
      </w:r>
      <w:r w:rsidRPr="00554B21">
        <w:t>75, 1844-1854.</w:t>
      </w:r>
    </w:p>
    <w:p w14:paraId="41AE89CA" w14:textId="4546175A" w:rsidR="00EB19C5" w:rsidRDefault="002B15F0">
      <w:r>
        <w:fldChar w:fldCharType="end"/>
      </w:r>
    </w:p>
    <w:p w14:paraId="2CFABFB3" w14:textId="77777777" w:rsidR="00EB19C5" w:rsidRDefault="00EB19C5">
      <w:pPr>
        <w:spacing w:after="160" w:line="259" w:lineRule="auto"/>
      </w:pPr>
      <w:r>
        <w:br w:type="page"/>
      </w:r>
    </w:p>
    <w:p w14:paraId="2A98EE00" w14:textId="77777777" w:rsidR="00EB19C5" w:rsidRDefault="00EB19C5" w:rsidP="00EB19C5">
      <w:pPr>
        <w:pStyle w:val="Caption"/>
      </w:pPr>
      <w:r>
        <w:lastRenderedPageBreak/>
        <w:t xml:space="preserve">Table </w:t>
      </w:r>
      <w:r>
        <w:fldChar w:fldCharType="begin"/>
      </w:r>
      <w:r>
        <w:instrText xml:space="preserve"> SEQ Table \* ARABIC </w:instrText>
      </w:r>
      <w:r>
        <w:fldChar w:fldCharType="separate"/>
      </w:r>
      <w:r>
        <w:rPr>
          <w:noProof/>
        </w:rPr>
        <w:t>1</w:t>
      </w:r>
      <w:r>
        <w:rPr>
          <w:noProof/>
        </w:rPr>
        <w:fldChar w:fldCharType="end"/>
      </w:r>
      <w:r>
        <w:t>: Regression of life satisfaction (0-10 scale) on alcohol consumption</w:t>
      </w:r>
    </w:p>
    <w:tbl>
      <w:tblPr>
        <w:tblW w:w="9660" w:type="dxa"/>
        <w:tblLook w:val="04A0" w:firstRow="1" w:lastRow="0" w:firstColumn="1" w:lastColumn="0" w:noHBand="0" w:noVBand="1"/>
      </w:tblPr>
      <w:tblGrid>
        <w:gridCol w:w="3500"/>
        <w:gridCol w:w="1540"/>
        <w:gridCol w:w="1540"/>
        <w:gridCol w:w="1540"/>
        <w:gridCol w:w="1540"/>
      </w:tblGrid>
      <w:tr w:rsidR="00EB19C5" w:rsidRPr="009530BA" w14:paraId="075CAF1D" w14:textId="77777777" w:rsidTr="00120421">
        <w:trPr>
          <w:trHeight w:val="276"/>
        </w:trPr>
        <w:tc>
          <w:tcPr>
            <w:tcW w:w="3500" w:type="dxa"/>
            <w:shd w:val="clear" w:color="auto" w:fill="auto"/>
            <w:noWrap/>
            <w:vAlign w:val="bottom"/>
            <w:hideMark/>
          </w:tcPr>
          <w:p w14:paraId="47EF43C7" w14:textId="77777777" w:rsidR="00EB19C5" w:rsidRPr="009530BA" w:rsidRDefault="00EB19C5" w:rsidP="00120421">
            <w:pPr>
              <w:spacing w:after="0" w:line="240" w:lineRule="auto"/>
              <w:rPr>
                <w:rFonts w:eastAsia="Times New Roman" w:cs="Times New Roman"/>
                <w:lang w:eastAsia="en-GB" w:bidi="ar-SA"/>
              </w:rPr>
            </w:pPr>
            <w:r w:rsidRPr="009530BA">
              <w:rPr>
                <w:rFonts w:eastAsia="Times New Roman" w:cs="Times New Roman"/>
                <w:lang w:eastAsia="en-GB" w:bidi="ar-SA"/>
              </w:rPr>
              <w:t> </w:t>
            </w:r>
          </w:p>
        </w:tc>
        <w:tc>
          <w:tcPr>
            <w:tcW w:w="1540" w:type="dxa"/>
            <w:shd w:val="clear" w:color="auto" w:fill="auto"/>
            <w:noWrap/>
            <w:vAlign w:val="bottom"/>
            <w:hideMark/>
          </w:tcPr>
          <w:p w14:paraId="4107F199" w14:textId="77777777" w:rsidR="00EB19C5" w:rsidRPr="009530BA" w:rsidRDefault="00EB19C5" w:rsidP="00120421">
            <w:pPr>
              <w:spacing w:after="0" w:line="240" w:lineRule="auto"/>
              <w:rPr>
                <w:rFonts w:eastAsia="Times New Roman" w:cs="Times New Roman"/>
                <w:lang w:eastAsia="en-GB" w:bidi="ar-SA"/>
              </w:rPr>
            </w:pPr>
            <w:r w:rsidRPr="009530BA">
              <w:rPr>
                <w:rFonts w:eastAsia="Times New Roman" w:cs="Times New Roman"/>
                <w:lang w:eastAsia="en-GB" w:bidi="ar-SA"/>
              </w:rPr>
              <w:t>OLS</w:t>
            </w:r>
          </w:p>
        </w:tc>
        <w:tc>
          <w:tcPr>
            <w:tcW w:w="1540" w:type="dxa"/>
            <w:shd w:val="clear" w:color="auto" w:fill="auto"/>
            <w:noWrap/>
            <w:vAlign w:val="bottom"/>
            <w:hideMark/>
          </w:tcPr>
          <w:p w14:paraId="68CC5F49" w14:textId="77777777" w:rsidR="00EB19C5" w:rsidRPr="009530BA" w:rsidRDefault="00EB19C5" w:rsidP="00120421">
            <w:pPr>
              <w:spacing w:after="0" w:line="240" w:lineRule="auto"/>
              <w:rPr>
                <w:rFonts w:eastAsia="Times New Roman" w:cs="Times New Roman"/>
                <w:lang w:eastAsia="en-GB" w:bidi="ar-SA"/>
              </w:rPr>
            </w:pPr>
            <w:r w:rsidRPr="009530BA">
              <w:rPr>
                <w:rFonts w:eastAsia="Times New Roman" w:cs="Times New Roman"/>
                <w:lang w:eastAsia="en-GB" w:bidi="ar-SA"/>
              </w:rPr>
              <w:t>OLS</w:t>
            </w:r>
          </w:p>
        </w:tc>
        <w:tc>
          <w:tcPr>
            <w:tcW w:w="1540" w:type="dxa"/>
            <w:shd w:val="clear" w:color="auto" w:fill="auto"/>
            <w:noWrap/>
            <w:vAlign w:val="bottom"/>
            <w:hideMark/>
          </w:tcPr>
          <w:p w14:paraId="03705228" w14:textId="77777777" w:rsidR="00EB19C5" w:rsidRPr="009530BA" w:rsidRDefault="00EB19C5" w:rsidP="00120421">
            <w:pPr>
              <w:spacing w:after="0" w:line="240" w:lineRule="auto"/>
              <w:rPr>
                <w:rFonts w:eastAsia="Times New Roman" w:cs="Times New Roman"/>
                <w:lang w:eastAsia="en-GB" w:bidi="ar-SA"/>
              </w:rPr>
            </w:pPr>
            <w:r w:rsidRPr="009530BA">
              <w:rPr>
                <w:rFonts w:eastAsia="Times New Roman" w:cs="Times New Roman"/>
                <w:lang w:eastAsia="en-GB" w:bidi="ar-SA"/>
              </w:rPr>
              <w:t>FE</w:t>
            </w:r>
          </w:p>
        </w:tc>
        <w:tc>
          <w:tcPr>
            <w:tcW w:w="1540" w:type="dxa"/>
            <w:shd w:val="clear" w:color="auto" w:fill="auto"/>
            <w:noWrap/>
            <w:vAlign w:val="bottom"/>
            <w:hideMark/>
          </w:tcPr>
          <w:p w14:paraId="070C8BD2" w14:textId="77777777" w:rsidR="00EB19C5" w:rsidRPr="009530BA" w:rsidRDefault="00EB19C5" w:rsidP="00120421">
            <w:pPr>
              <w:spacing w:after="0" w:line="240" w:lineRule="auto"/>
              <w:rPr>
                <w:rFonts w:eastAsia="Times New Roman" w:cs="Times New Roman"/>
                <w:lang w:eastAsia="en-GB" w:bidi="ar-SA"/>
              </w:rPr>
            </w:pPr>
            <w:r w:rsidRPr="009530BA">
              <w:rPr>
                <w:rFonts w:eastAsia="Times New Roman" w:cs="Times New Roman"/>
                <w:lang w:eastAsia="en-GB" w:bidi="ar-SA"/>
              </w:rPr>
              <w:t>FE</w:t>
            </w:r>
          </w:p>
        </w:tc>
      </w:tr>
      <w:tr w:rsidR="00EB19C5" w:rsidRPr="009530BA" w14:paraId="79267E57" w14:textId="77777777" w:rsidTr="00120421">
        <w:trPr>
          <w:trHeight w:val="276"/>
        </w:trPr>
        <w:tc>
          <w:tcPr>
            <w:tcW w:w="3500" w:type="dxa"/>
            <w:tcBorders>
              <w:bottom w:val="single" w:sz="4" w:space="0" w:color="auto"/>
            </w:tcBorders>
            <w:shd w:val="clear" w:color="auto" w:fill="auto"/>
            <w:noWrap/>
            <w:vAlign w:val="bottom"/>
            <w:hideMark/>
          </w:tcPr>
          <w:p w14:paraId="09B6AB61"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 </w:t>
            </w:r>
          </w:p>
        </w:tc>
        <w:tc>
          <w:tcPr>
            <w:tcW w:w="1540" w:type="dxa"/>
            <w:tcBorders>
              <w:bottom w:val="single" w:sz="4" w:space="0" w:color="auto"/>
            </w:tcBorders>
            <w:shd w:val="clear" w:color="auto" w:fill="auto"/>
            <w:noWrap/>
            <w:vAlign w:val="bottom"/>
            <w:hideMark/>
          </w:tcPr>
          <w:p w14:paraId="3FD9526C"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Unadjusted</w:t>
            </w:r>
          </w:p>
        </w:tc>
        <w:tc>
          <w:tcPr>
            <w:tcW w:w="1540" w:type="dxa"/>
            <w:tcBorders>
              <w:bottom w:val="single" w:sz="4" w:space="0" w:color="auto"/>
            </w:tcBorders>
            <w:shd w:val="clear" w:color="auto" w:fill="auto"/>
            <w:noWrap/>
            <w:vAlign w:val="bottom"/>
            <w:hideMark/>
          </w:tcPr>
          <w:p w14:paraId="0F3BDD31"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Adjusted</w:t>
            </w:r>
          </w:p>
        </w:tc>
        <w:tc>
          <w:tcPr>
            <w:tcW w:w="1540" w:type="dxa"/>
            <w:tcBorders>
              <w:bottom w:val="single" w:sz="4" w:space="0" w:color="auto"/>
            </w:tcBorders>
            <w:shd w:val="clear" w:color="auto" w:fill="auto"/>
            <w:noWrap/>
            <w:vAlign w:val="bottom"/>
            <w:hideMark/>
          </w:tcPr>
          <w:p w14:paraId="06A1601E"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Unadjusted</w:t>
            </w:r>
          </w:p>
        </w:tc>
        <w:tc>
          <w:tcPr>
            <w:tcW w:w="1540" w:type="dxa"/>
            <w:tcBorders>
              <w:bottom w:val="single" w:sz="4" w:space="0" w:color="auto"/>
            </w:tcBorders>
            <w:shd w:val="clear" w:color="auto" w:fill="auto"/>
            <w:noWrap/>
            <w:vAlign w:val="bottom"/>
            <w:hideMark/>
          </w:tcPr>
          <w:p w14:paraId="77F12507"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Adjusted</w:t>
            </w:r>
          </w:p>
        </w:tc>
      </w:tr>
      <w:tr w:rsidR="00EB19C5" w:rsidRPr="009530BA" w14:paraId="76A89B68" w14:textId="77777777" w:rsidTr="00120421">
        <w:trPr>
          <w:trHeight w:val="276"/>
        </w:trPr>
        <w:tc>
          <w:tcPr>
            <w:tcW w:w="3500" w:type="dxa"/>
            <w:tcBorders>
              <w:top w:val="single" w:sz="4" w:space="0" w:color="auto"/>
            </w:tcBorders>
            <w:shd w:val="clear" w:color="auto" w:fill="auto"/>
            <w:noWrap/>
            <w:vAlign w:val="bottom"/>
          </w:tcPr>
          <w:p w14:paraId="54C9D919" w14:textId="77777777" w:rsidR="00EB19C5" w:rsidRPr="005526F9" w:rsidRDefault="00EB19C5" w:rsidP="00120421">
            <w:pPr>
              <w:spacing w:after="0" w:line="240" w:lineRule="auto"/>
              <w:rPr>
                <w:rFonts w:eastAsia="Times New Roman" w:cs="Times New Roman"/>
                <w:b/>
                <w:color w:val="000000"/>
                <w:lang w:eastAsia="en-GB" w:bidi="ar-SA"/>
              </w:rPr>
            </w:pPr>
            <w:r>
              <w:rPr>
                <w:rFonts w:eastAsia="Times New Roman" w:cs="Times New Roman"/>
                <w:b/>
                <w:color w:val="000000"/>
                <w:lang w:eastAsia="en-GB" w:bidi="ar-SA"/>
              </w:rPr>
              <w:t>Past 7 days’ consumption</w:t>
            </w:r>
          </w:p>
        </w:tc>
        <w:tc>
          <w:tcPr>
            <w:tcW w:w="1540" w:type="dxa"/>
            <w:tcBorders>
              <w:top w:val="single" w:sz="4" w:space="0" w:color="auto"/>
            </w:tcBorders>
            <w:shd w:val="clear" w:color="auto" w:fill="auto"/>
            <w:noWrap/>
            <w:vAlign w:val="bottom"/>
          </w:tcPr>
          <w:p w14:paraId="5E9A79E8" w14:textId="77777777" w:rsidR="00EB19C5" w:rsidRPr="009530BA" w:rsidRDefault="00EB19C5" w:rsidP="00120421">
            <w:pPr>
              <w:spacing w:after="0" w:line="240" w:lineRule="auto"/>
              <w:rPr>
                <w:rFonts w:eastAsia="Times New Roman" w:cs="Times New Roman"/>
                <w:color w:val="000000"/>
                <w:lang w:eastAsia="en-GB" w:bidi="ar-SA"/>
              </w:rPr>
            </w:pPr>
          </w:p>
        </w:tc>
        <w:tc>
          <w:tcPr>
            <w:tcW w:w="1540" w:type="dxa"/>
            <w:tcBorders>
              <w:top w:val="single" w:sz="4" w:space="0" w:color="auto"/>
            </w:tcBorders>
            <w:shd w:val="clear" w:color="auto" w:fill="auto"/>
            <w:noWrap/>
            <w:vAlign w:val="bottom"/>
          </w:tcPr>
          <w:p w14:paraId="6743B3B6" w14:textId="77777777" w:rsidR="00EB19C5" w:rsidRPr="009530BA" w:rsidRDefault="00EB19C5" w:rsidP="00120421">
            <w:pPr>
              <w:spacing w:after="0" w:line="240" w:lineRule="auto"/>
              <w:rPr>
                <w:rFonts w:eastAsia="Times New Roman" w:cs="Times New Roman"/>
                <w:color w:val="000000"/>
                <w:lang w:eastAsia="en-GB" w:bidi="ar-SA"/>
              </w:rPr>
            </w:pPr>
          </w:p>
        </w:tc>
        <w:tc>
          <w:tcPr>
            <w:tcW w:w="1540" w:type="dxa"/>
            <w:tcBorders>
              <w:top w:val="single" w:sz="4" w:space="0" w:color="auto"/>
            </w:tcBorders>
            <w:shd w:val="clear" w:color="auto" w:fill="auto"/>
            <w:noWrap/>
            <w:vAlign w:val="bottom"/>
          </w:tcPr>
          <w:p w14:paraId="2B5245AE" w14:textId="77777777" w:rsidR="00EB19C5" w:rsidRPr="009530BA" w:rsidRDefault="00EB19C5" w:rsidP="00120421">
            <w:pPr>
              <w:spacing w:after="0" w:line="240" w:lineRule="auto"/>
              <w:rPr>
                <w:rFonts w:eastAsia="Times New Roman" w:cs="Times New Roman"/>
                <w:color w:val="000000"/>
                <w:lang w:eastAsia="en-GB" w:bidi="ar-SA"/>
              </w:rPr>
            </w:pPr>
          </w:p>
        </w:tc>
        <w:tc>
          <w:tcPr>
            <w:tcW w:w="1540" w:type="dxa"/>
            <w:tcBorders>
              <w:top w:val="single" w:sz="4" w:space="0" w:color="auto"/>
            </w:tcBorders>
            <w:shd w:val="clear" w:color="auto" w:fill="auto"/>
            <w:noWrap/>
            <w:vAlign w:val="bottom"/>
          </w:tcPr>
          <w:p w14:paraId="0E47E1A8" w14:textId="77777777" w:rsidR="00EB19C5" w:rsidRPr="009530BA" w:rsidRDefault="00EB19C5" w:rsidP="00120421">
            <w:pPr>
              <w:spacing w:after="0" w:line="240" w:lineRule="auto"/>
              <w:rPr>
                <w:rFonts w:eastAsia="Times New Roman" w:cs="Times New Roman"/>
                <w:color w:val="000000"/>
                <w:lang w:eastAsia="en-GB" w:bidi="ar-SA"/>
              </w:rPr>
            </w:pPr>
          </w:p>
        </w:tc>
      </w:tr>
      <w:tr w:rsidR="00EB19C5" w:rsidRPr="009530BA" w14:paraId="388BE57D" w14:textId="77777777" w:rsidTr="00120421">
        <w:trPr>
          <w:trHeight w:val="276"/>
        </w:trPr>
        <w:tc>
          <w:tcPr>
            <w:tcW w:w="3500" w:type="dxa"/>
            <w:shd w:val="clear" w:color="auto" w:fill="auto"/>
            <w:noWrap/>
            <w:vAlign w:val="bottom"/>
            <w:hideMark/>
          </w:tcPr>
          <w:p w14:paraId="3D5ED985"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Zero consumption (ref group)</w:t>
            </w:r>
          </w:p>
        </w:tc>
        <w:tc>
          <w:tcPr>
            <w:tcW w:w="1540" w:type="dxa"/>
            <w:shd w:val="clear" w:color="auto" w:fill="auto"/>
            <w:noWrap/>
            <w:vAlign w:val="bottom"/>
            <w:hideMark/>
          </w:tcPr>
          <w:p w14:paraId="7ACB9D01"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ref)</w:t>
            </w:r>
          </w:p>
        </w:tc>
        <w:tc>
          <w:tcPr>
            <w:tcW w:w="1540" w:type="dxa"/>
            <w:shd w:val="clear" w:color="auto" w:fill="auto"/>
            <w:noWrap/>
            <w:vAlign w:val="bottom"/>
            <w:hideMark/>
          </w:tcPr>
          <w:p w14:paraId="70531976"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ref)</w:t>
            </w:r>
          </w:p>
        </w:tc>
        <w:tc>
          <w:tcPr>
            <w:tcW w:w="1540" w:type="dxa"/>
            <w:shd w:val="clear" w:color="auto" w:fill="auto"/>
            <w:noWrap/>
            <w:vAlign w:val="bottom"/>
            <w:hideMark/>
          </w:tcPr>
          <w:p w14:paraId="3F04A580"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ref)</w:t>
            </w:r>
          </w:p>
        </w:tc>
        <w:tc>
          <w:tcPr>
            <w:tcW w:w="1540" w:type="dxa"/>
            <w:shd w:val="clear" w:color="auto" w:fill="auto"/>
            <w:noWrap/>
            <w:vAlign w:val="bottom"/>
            <w:hideMark/>
          </w:tcPr>
          <w:p w14:paraId="304DED0D"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ref)</w:t>
            </w:r>
          </w:p>
        </w:tc>
      </w:tr>
      <w:tr w:rsidR="00EB19C5" w:rsidRPr="009530BA" w14:paraId="64BCB327" w14:textId="77777777" w:rsidTr="00120421">
        <w:trPr>
          <w:trHeight w:val="276"/>
        </w:trPr>
        <w:tc>
          <w:tcPr>
            <w:tcW w:w="3500" w:type="dxa"/>
            <w:shd w:val="clear" w:color="auto" w:fill="auto"/>
            <w:noWrap/>
            <w:vAlign w:val="bottom"/>
            <w:hideMark/>
          </w:tcPr>
          <w:p w14:paraId="69EFB71D"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lt;1 unit/</w:t>
            </w:r>
            <w:proofErr w:type="spellStart"/>
            <w:r w:rsidRPr="009530BA">
              <w:rPr>
                <w:rFonts w:eastAsia="Times New Roman" w:cs="Times New Roman"/>
                <w:color w:val="000000"/>
                <w:lang w:eastAsia="en-GB" w:bidi="ar-SA"/>
              </w:rPr>
              <w:t>wk</w:t>
            </w:r>
            <w:proofErr w:type="spellEnd"/>
          </w:p>
        </w:tc>
        <w:tc>
          <w:tcPr>
            <w:tcW w:w="1540" w:type="dxa"/>
            <w:shd w:val="clear" w:color="auto" w:fill="auto"/>
            <w:noWrap/>
            <w:vAlign w:val="bottom"/>
            <w:hideMark/>
          </w:tcPr>
          <w:p w14:paraId="2C50B10C"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25</w:t>
            </w:r>
            <w:r>
              <w:rPr>
                <w:rFonts w:eastAsia="Times New Roman" w:cs="Times New Roman"/>
                <w:color w:val="000000"/>
                <w:lang w:eastAsia="en-GB" w:bidi="ar-SA"/>
              </w:rPr>
              <w:t>**</w:t>
            </w:r>
          </w:p>
        </w:tc>
        <w:tc>
          <w:tcPr>
            <w:tcW w:w="1540" w:type="dxa"/>
            <w:shd w:val="clear" w:color="auto" w:fill="auto"/>
            <w:noWrap/>
            <w:vAlign w:val="bottom"/>
            <w:hideMark/>
          </w:tcPr>
          <w:p w14:paraId="2EA4E736"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06</w:t>
            </w:r>
          </w:p>
        </w:tc>
        <w:tc>
          <w:tcPr>
            <w:tcW w:w="1540" w:type="dxa"/>
            <w:shd w:val="clear" w:color="auto" w:fill="auto"/>
            <w:noWrap/>
            <w:vAlign w:val="bottom"/>
            <w:hideMark/>
          </w:tcPr>
          <w:p w14:paraId="0746D1E5"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03</w:t>
            </w:r>
          </w:p>
        </w:tc>
        <w:tc>
          <w:tcPr>
            <w:tcW w:w="1540" w:type="dxa"/>
            <w:shd w:val="clear" w:color="auto" w:fill="auto"/>
            <w:noWrap/>
            <w:vAlign w:val="bottom"/>
            <w:hideMark/>
          </w:tcPr>
          <w:p w14:paraId="42EEF869"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03</w:t>
            </w:r>
          </w:p>
        </w:tc>
      </w:tr>
      <w:tr w:rsidR="00EB19C5" w:rsidRPr="009530BA" w14:paraId="30209097" w14:textId="77777777" w:rsidTr="00120421">
        <w:trPr>
          <w:trHeight w:val="276"/>
        </w:trPr>
        <w:tc>
          <w:tcPr>
            <w:tcW w:w="3500" w:type="dxa"/>
            <w:shd w:val="clear" w:color="auto" w:fill="auto"/>
            <w:noWrap/>
            <w:vAlign w:val="bottom"/>
            <w:hideMark/>
          </w:tcPr>
          <w:p w14:paraId="3631C54C"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1-10 (male) / 1-7 (female) units</w:t>
            </w:r>
          </w:p>
        </w:tc>
        <w:tc>
          <w:tcPr>
            <w:tcW w:w="1540" w:type="dxa"/>
            <w:shd w:val="clear" w:color="auto" w:fill="auto"/>
            <w:noWrap/>
            <w:vAlign w:val="bottom"/>
            <w:hideMark/>
          </w:tcPr>
          <w:p w14:paraId="2E6ABE31"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29</w:t>
            </w:r>
            <w:r>
              <w:rPr>
                <w:rFonts w:eastAsia="Times New Roman" w:cs="Times New Roman"/>
                <w:color w:val="000000"/>
                <w:lang w:eastAsia="en-GB" w:bidi="ar-SA"/>
              </w:rPr>
              <w:t>**</w:t>
            </w:r>
          </w:p>
        </w:tc>
        <w:tc>
          <w:tcPr>
            <w:tcW w:w="1540" w:type="dxa"/>
            <w:shd w:val="clear" w:color="auto" w:fill="auto"/>
            <w:noWrap/>
            <w:vAlign w:val="bottom"/>
            <w:hideMark/>
          </w:tcPr>
          <w:p w14:paraId="500F1F83"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12</w:t>
            </w:r>
            <w:r>
              <w:rPr>
                <w:rFonts w:eastAsia="Times New Roman" w:cs="Times New Roman"/>
                <w:color w:val="000000"/>
                <w:lang w:eastAsia="en-GB" w:bidi="ar-SA"/>
              </w:rPr>
              <w:t>**</w:t>
            </w:r>
          </w:p>
        </w:tc>
        <w:tc>
          <w:tcPr>
            <w:tcW w:w="1540" w:type="dxa"/>
            <w:shd w:val="clear" w:color="auto" w:fill="auto"/>
            <w:noWrap/>
            <w:vAlign w:val="bottom"/>
            <w:hideMark/>
          </w:tcPr>
          <w:p w14:paraId="6F38C9E4"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01</w:t>
            </w:r>
          </w:p>
        </w:tc>
        <w:tc>
          <w:tcPr>
            <w:tcW w:w="1540" w:type="dxa"/>
            <w:shd w:val="clear" w:color="auto" w:fill="auto"/>
            <w:noWrap/>
            <w:vAlign w:val="bottom"/>
            <w:hideMark/>
          </w:tcPr>
          <w:p w14:paraId="70A61FD8"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06</w:t>
            </w:r>
          </w:p>
        </w:tc>
      </w:tr>
      <w:tr w:rsidR="00EB19C5" w:rsidRPr="009530BA" w14:paraId="08EC1BA1" w14:textId="77777777" w:rsidTr="00120421">
        <w:trPr>
          <w:trHeight w:val="276"/>
        </w:trPr>
        <w:tc>
          <w:tcPr>
            <w:tcW w:w="3500" w:type="dxa"/>
            <w:shd w:val="clear" w:color="auto" w:fill="auto"/>
            <w:noWrap/>
            <w:vAlign w:val="bottom"/>
            <w:hideMark/>
          </w:tcPr>
          <w:p w14:paraId="6C57B2B7"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10-21 (male) / 7-14 (female) units</w:t>
            </w:r>
          </w:p>
        </w:tc>
        <w:tc>
          <w:tcPr>
            <w:tcW w:w="1540" w:type="dxa"/>
            <w:shd w:val="clear" w:color="auto" w:fill="auto"/>
            <w:noWrap/>
            <w:vAlign w:val="bottom"/>
            <w:hideMark/>
          </w:tcPr>
          <w:p w14:paraId="7B7009B8"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21</w:t>
            </w:r>
            <w:r>
              <w:rPr>
                <w:rFonts w:eastAsia="Times New Roman" w:cs="Times New Roman"/>
                <w:color w:val="000000"/>
                <w:lang w:eastAsia="en-GB" w:bidi="ar-SA"/>
              </w:rPr>
              <w:t>**</w:t>
            </w:r>
          </w:p>
        </w:tc>
        <w:tc>
          <w:tcPr>
            <w:tcW w:w="1540" w:type="dxa"/>
            <w:shd w:val="clear" w:color="auto" w:fill="auto"/>
            <w:noWrap/>
            <w:vAlign w:val="bottom"/>
            <w:hideMark/>
          </w:tcPr>
          <w:p w14:paraId="1431BF9F"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13</w:t>
            </w:r>
            <w:r>
              <w:rPr>
                <w:rFonts w:eastAsia="Times New Roman" w:cs="Times New Roman"/>
                <w:color w:val="000000"/>
                <w:lang w:eastAsia="en-GB" w:bidi="ar-SA"/>
              </w:rPr>
              <w:t>**</w:t>
            </w:r>
          </w:p>
        </w:tc>
        <w:tc>
          <w:tcPr>
            <w:tcW w:w="1540" w:type="dxa"/>
            <w:shd w:val="clear" w:color="auto" w:fill="auto"/>
            <w:noWrap/>
            <w:vAlign w:val="bottom"/>
            <w:hideMark/>
          </w:tcPr>
          <w:p w14:paraId="53910044"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05</w:t>
            </w:r>
          </w:p>
        </w:tc>
        <w:tc>
          <w:tcPr>
            <w:tcW w:w="1540" w:type="dxa"/>
            <w:shd w:val="clear" w:color="auto" w:fill="auto"/>
            <w:noWrap/>
            <w:vAlign w:val="bottom"/>
            <w:hideMark/>
          </w:tcPr>
          <w:p w14:paraId="7CC411CF"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03</w:t>
            </w:r>
          </w:p>
        </w:tc>
      </w:tr>
      <w:tr w:rsidR="00EB19C5" w:rsidRPr="009530BA" w14:paraId="571CB841" w14:textId="77777777" w:rsidTr="00120421">
        <w:trPr>
          <w:trHeight w:val="276"/>
        </w:trPr>
        <w:tc>
          <w:tcPr>
            <w:tcW w:w="3500" w:type="dxa"/>
            <w:shd w:val="clear" w:color="auto" w:fill="auto"/>
            <w:noWrap/>
            <w:vAlign w:val="bottom"/>
            <w:hideMark/>
          </w:tcPr>
          <w:p w14:paraId="64EC927A"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21-35 (male) / 14-21 (female) units</w:t>
            </w:r>
          </w:p>
        </w:tc>
        <w:tc>
          <w:tcPr>
            <w:tcW w:w="1540" w:type="dxa"/>
            <w:shd w:val="clear" w:color="auto" w:fill="auto"/>
            <w:noWrap/>
            <w:vAlign w:val="bottom"/>
            <w:hideMark/>
          </w:tcPr>
          <w:p w14:paraId="62BC4BDA"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15</w:t>
            </w:r>
            <w:r>
              <w:rPr>
                <w:rFonts w:eastAsia="Times New Roman" w:cs="Times New Roman"/>
                <w:color w:val="000000"/>
                <w:lang w:eastAsia="en-GB" w:bidi="ar-SA"/>
              </w:rPr>
              <w:t>**</w:t>
            </w:r>
          </w:p>
        </w:tc>
        <w:tc>
          <w:tcPr>
            <w:tcW w:w="1540" w:type="dxa"/>
            <w:shd w:val="clear" w:color="auto" w:fill="auto"/>
            <w:noWrap/>
            <w:vAlign w:val="bottom"/>
            <w:hideMark/>
          </w:tcPr>
          <w:p w14:paraId="6CB6DBDC"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13</w:t>
            </w:r>
            <w:r>
              <w:rPr>
                <w:rFonts w:eastAsia="Times New Roman" w:cs="Times New Roman"/>
                <w:color w:val="000000"/>
                <w:lang w:eastAsia="en-GB" w:bidi="ar-SA"/>
              </w:rPr>
              <w:t>**</w:t>
            </w:r>
          </w:p>
        </w:tc>
        <w:tc>
          <w:tcPr>
            <w:tcW w:w="1540" w:type="dxa"/>
            <w:shd w:val="clear" w:color="auto" w:fill="auto"/>
            <w:noWrap/>
            <w:vAlign w:val="bottom"/>
            <w:hideMark/>
          </w:tcPr>
          <w:p w14:paraId="3E1D75D1"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11</w:t>
            </w:r>
            <w:r>
              <w:rPr>
                <w:rFonts w:eastAsia="Times New Roman" w:cs="Times New Roman"/>
                <w:color w:val="000000"/>
                <w:lang w:eastAsia="en-GB" w:bidi="ar-SA"/>
              </w:rPr>
              <w:t>*</w:t>
            </w:r>
          </w:p>
        </w:tc>
        <w:tc>
          <w:tcPr>
            <w:tcW w:w="1540" w:type="dxa"/>
            <w:shd w:val="clear" w:color="auto" w:fill="auto"/>
            <w:noWrap/>
            <w:vAlign w:val="bottom"/>
            <w:hideMark/>
          </w:tcPr>
          <w:p w14:paraId="0B3DA62D"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03</w:t>
            </w:r>
          </w:p>
        </w:tc>
      </w:tr>
      <w:tr w:rsidR="00EB19C5" w:rsidRPr="009530BA" w14:paraId="46EC6440" w14:textId="77777777" w:rsidTr="00120421">
        <w:trPr>
          <w:trHeight w:val="276"/>
        </w:trPr>
        <w:tc>
          <w:tcPr>
            <w:tcW w:w="3500" w:type="dxa"/>
            <w:shd w:val="clear" w:color="auto" w:fill="auto"/>
            <w:noWrap/>
            <w:vAlign w:val="bottom"/>
            <w:hideMark/>
          </w:tcPr>
          <w:p w14:paraId="03D58064"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35-50 (male) / 21-35 (female) units</w:t>
            </w:r>
          </w:p>
        </w:tc>
        <w:tc>
          <w:tcPr>
            <w:tcW w:w="1540" w:type="dxa"/>
            <w:shd w:val="clear" w:color="auto" w:fill="auto"/>
            <w:noWrap/>
            <w:vAlign w:val="bottom"/>
            <w:hideMark/>
          </w:tcPr>
          <w:p w14:paraId="30AB2996"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06</w:t>
            </w:r>
          </w:p>
        </w:tc>
        <w:tc>
          <w:tcPr>
            <w:tcW w:w="1540" w:type="dxa"/>
            <w:shd w:val="clear" w:color="auto" w:fill="auto"/>
            <w:noWrap/>
            <w:vAlign w:val="bottom"/>
            <w:hideMark/>
          </w:tcPr>
          <w:p w14:paraId="31672E3E"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14</w:t>
            </w:r>
            <w:r>
              <w:rPr>
                <w:rFonts w:eastAsia="Times New Roman" w:cs="Times New Roman"/>
                <w:color w:val="000000"/>
                <w:lang w:eastAsia="en-GB" w:bidi="ar-SA"/>
              </w:rPr>
              <w:t>*</w:t>
            </w:r>
          </w:p>
        </w:tc>
        <w:tc>
          <w:tcPr>
            <w:tcW w:w="1540" w:type="dxa"/>
            <w:shd w:val="clear" w:color="auto" w:fill="auto"/>
            <w:noWrap/>
            <w:vAlign w:val="bottom"/>
            <w:hideMark/>
          </w:tcPr>
          <w:p w14:paraId="5E65D6B0"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18</w:t>
            </w:r>
            <w:r>
              <w:rPr>
                <w:rFonts w:eastAsia="Times New Roman" w:cs="Times New Roman"/>
                <w:color w:val="000000"/>
                <w:lang w:eastAsia="en-GB" w:bidi="ar-SA"/>
              </w:rPr>
              <w:t>**</w:t>
            </w:r>
          </w:p>
        </w:tc>
        <w:tc>
          <w:tcPr>
            <w:tcW w:w="1540" w:type="dxa"/>
            <w:shd w:val="clear" w:color="auto" w:fill="auto"/>
            <w:noWrap/>
            <w:vAlign w:val="bottom"/>
            <w:hideMark/>
          </w:tcPr>
          <w:p w14:paraId="03EA19CC"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05</w:t>
            </w:r>
          </w:p>
        </w:tc>
      </w:tr>
      <w:tr w:rsidR="00EB19C5" w:rsidRPr="009530BA" w14:paraId="3FE494D2" w14:textId="77777777" w:rsidTr="00120421">
        <w:trPr>
          <w:trHeight w:val="276"/>
        </w:trPr>
        <w:tc>
          <w:tcPr>
            <w:tcW w:w="3500" w:type="dxa"/>
            <w:shd w:val="clear" w:color="auto" w:fill="auto"/>
            <w:noWrap/>
            <w:vAlign w:val="bottom"/>
            <w:hideMark/>
          </w:tcPr>
          <w:p w14:paraId="75CECD7A"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50+ (male) / 35+ (female) units</w:t>
            </w:r>
          </w:p>
        </w:tc>
        <w:tc>
          <w:tcPr>
            <w:tcW w:w="1540" w:type="dxa"/>
            <w:shd w:val="clear" w:color="auto" w:fill="auto"/>
            <w:noWrap/>
            <w:vAlign w:val="bottom"/>
            <w:hideMark/>
          </w:tcPr>
          <w:p w14:paraId="19ADC68C"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38</w:t>
            </w:r>
            <w:r>
              <w:rPr>
                <w:rFonts w:eastAsia="Times New Roman" w:cs="Times New Roman"/>
                <w:color w:val="000000"/>
                <w:lang w:eastAsia="en-GB" w:bidi="ar-SA"/>
              </w:rPr>
              <w:t>**</w:t>
            </w:r>
          </w:p>
        </w:tc>
        <w:tc>
          <w:tcPr>
            <w:tcW w:w="1540" w:type="dxa"/>
            <w:shd w:val="clear" w:color="auto" w:fill="auto"/>
            <w:noWrap/>
            <w:vAlign w:val="bottom"/>
            <w:hideMark/>
          </w:tcPr>
          <w:p w14:paraId="3AA69AB0" w14:textId="77777777" w:rsidR="00EB19C5" w:rsidRPr="009530BA" w:rsidRDefault="00EB19C5" w:rsidP="00120421">
            <w:pPr>
              <w:spacing w:after="0" w:line="240" w:lineRule="auto"/>
              <w:rPr>
                <w:rFonts w:eastAsia="Times New Roman" w:cs="Times New Roman"/>
                <w:color w:val="000000"/>
                <w:lang w:eastAsia="en-GB" w:bidi="ar-SA"/>
              </w:rPr>
            </w:pPr>
            <w:r>
              <w:rPr>
                <w:rFonts w:eastAsia="Times New Roman" w:cs="Times New Roman"/>
                <w:color w:val="000000"/>
                <w:lang w:eastAsia="en-GB" w:bidi="ar-SA"/>
              </w:rPr>
              <w:t>-</w:t>
            </w:r>
            <w:r w:rsidRPr="009530BA">
              <w:rPr>
                <w:rFonts w:eastAsia="Times New Roman" w:cs="Times New Roman"/>
                <w:color w:val="000000"/>
                <w:lang w:eastAsia="en-GB" w:bidi="ar-SA"/>
              </w:rPr>
              <w:t>0.00</w:t>
            </w:r>
          </w:p>
        </w:tc>
        <w:tc>
          <w:tcPr>
            <w:tcW w:w="1540" w:type="dxa"/>
            <w:shd w:val="clear" w:color="auto" w:fill="auto"/>
            <w:noWrap/>
            <w:vAlign w:val="bottom"/>
            <w:hideMark/>
          </w:tcPr>
          <w:p w14:paraId="248923C3"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26</w:t>
            </w:r>
            <w:r>
              <w:rPr>
                <w:rFonts w:eastAsia="Times New Roman" w:cs="Times New Roman"/>
                <w:color w:val="000000"/>
                <w:lang w:eastAsia="en-GB" w:bidi="ar-SA"/>
              </w:rPr>
              <w:t>**</w:t>
            </w:r>
          </w:p>
        </w:tc>
        <w:tc>
          <w:tcPr>
            <w:tcW w:w="1540" w:type="dxa"/>
            <w:shd w:val="clear" w:color="auto" w:fill="auto"/>
            <w:noWrap/>
            <w:vAlign w:val="bottom"/>
            <w:hideMark/>
          </w:tcPr>
          <w:p w14:paraId="3C2DB0CE" w14:textId="77777777" w:rsidR="00EB19C5" w:rsidRPr="009530BA" w:rsidRDefault="00EB19C5" w:rsidP="00120421">
            <w:pPr>
              <w:spacing w:after="0" w:line="240" w:lineRule="auto"/>
              <w:rPr>
                <w:rFonts w:eastAsia="Times New Roman" w:cs="Times New Roman"/>
                <w:color w:val="000000"/>
                <w:lang w:eastAsia="en-GB" w:bidi="ar-SA"/>
              </w:rPr>
            </w:pPr>
            <w:r w:rsidRPr="009530BA">
              <w:rPr>
                <w:rFonts w:eastAsia="Times New Roman" w:cs="Times New Roman"/>
                <w:color w:val="000000"/>
                <w:lang w:eastAsia="en-GB" w:bidi="ar-SA"/>
              </w:rPr>
              <w:t>-0.13</w:t>
            </w:r>
          </w:p>
        </w:tc>
      </w:tr>
      <w:tr w:rsidR="00EB19C5" w:rsidRPr="009530BA" w14:paraId="479A2835" w14:textId="77777777" w:rsidTr="00120421">
        <w:trPr>
          <w:trHeight w:val="276"/>
        </w:trPr>
        <w:tc>
          <w:tcPr>
            <w:tcW w:w="3500" w:type="dxa"/>
            <w:tcBorders>
              <w:bottom w:val="single" w:sz="4" w:space="0" w:color="auto"/>
            </w:tcBorders>
            <w:shd w:val="clear" w:color="auto" w:fill="auto"/>
            <w:noWrap/>
            <w:vAlign w:val="bottom"/>
            <w:hideMark/>
          </w:tcPr>
          <w:p w14:paraId="3F2E08CB" w14:textId="77777777" w:rsidR="00EB19C5" w:rsidRPr="009530BA" w:rsidRDefault="00EB19C5" w:rsidP="00120421">
            <w:pPr>
              <w:spacing w:after="0" w:line="240" w:lineRule="auto"/>
              <w:jc w:val="right"/>
              <w:rPr>
                <w:rFonts w:eastAsia="Times New Roman" w:cs="Times New Roman"/>
                <w:i/>
                <w:color w:val="000000"/>
                <w:lang w:eastAsia="en-GB" w:bidi="ar-SA"/>
              </w:rPr>
            </w:pPr>
            <w:r w:rsidRPr="009530BA">
              <w:rPr>
                <w:rFonts w:eastAsia="Times New Roman" w:cs="Times New Roman"/>
                <w:i/>
                <w:color w:val="000000"/>
                <w:lang w:eastAsia="en-GB" w:bidi="ar-SA"/>
              </w:rPr>
              <w:t xml:space="preserve">Joint </w:t>
            </w:r>
            <w:r>
              <w:rPr>
                <w:rFonts w:eastAsia="Times New Roman" w:cs="Times New Roman"/>
                <w:i/>
                <w:color w:val="000000"/>
                <w:lang w:eastAsia="en-GB" w:bidi="ar-SA"/>
              </w:rPr>
              <w:t>significance</w:t>
            </w:r>
            <w:r w:rsidRPr="009530BA">
              <w:rPr>
                <w:rFonts w:eastAsia="Times New Roman" w:cs="Times New Roman"/>
                <w:i/>
                <w:color w:val="000000"/>
                <w:lang w:eastAsia="en-GB" w:bidi="ar-SA"/>
              </w:rPr>
              <w:t xml:space="preserve"> of terms</w:t>
            </w:r>
          </w:p>
        </w:tc>
        <w:tc>
          <w:tcPr>
            <w:tcW w:w="1540" w:type="dxa"/>
            <w:tcBorders>
              <w:bottom w:val="single" w:sz="4" w:space="0" w:color="auto"/>
            </w:tcBorders>
            <w:shd w:val="clear" w:color="auto" w:fill="auto"/>
            <w:noWrap/>
            <w:vAlign w:val="bottom"/>
            <w:hideMark/>
          </w:tcPr>
          <w:p w14:paraId="641418AE" w14:textId="77777777" w:rsidR="00EB19C5" w:rsidRPr="009530BA" w:rsidRDefault="00EB19C5" w:rsidP="00120421">
            <w:pPr>
              <w:spacing w:after="0" w:line="240" w:lineRule="auto"/>
              <w:jc w:val="center"/>
              <w:rPr>
                <w:rFonts w:eastAsia="Times New Roman" w:cs="Times New Roman"/>
                <w:i/>
                <w:color w:val="000000"/>
                <w:lang w:eastAsia="en-GB" w:bidi="ar-SA"/>
              </w:rPr>
            </w:pPr>
            <w:r w:rsidRPr="000D720E">
              <w:rPr>
                <w:rFonts w:eastAsia="Times New Roman" w:cs="Times New Roman"/>
                <w:i/>
                <w:color w:val="000000"/>
                <w:lang w:eastAsia="en-GB" w:bidi="ar-SA"/>
              </w:rPr>
              <w:t>**</w:t>
            </w:r>
          </w:p>
        </w:tc>
        <w:tc>
          <w:tcPr>
            <w:tcW w:w="1540" w:type="dxa"/>
            <w:tcBorders>
              <w:bottom w:val="single" w:sz="4" w:space="0" w:color="auto"/>
            </w:tcBorders>
            <w:shd w:val="clear" w:color="auto" w:fill="auto"/>
            <w:noWrap/>
            <w:vAlign w:val="bottom"/>
            <w:hideMark/>
          </w:tcPr>
          <w:p w14:paraId="7203A93E" w14:textId="77777777" w:rsidR="00EB19C5" w:rsidRPr="009530BA" w:rsidRDefault="00EB19C5" w:rsidP="00120421">
            <w:pPr>
              <w:spacing w:after="0" w:line="240" w:lineRule="auto"/>
              <w:jc w:val="center"/>
              <w:rPr>
                <w:rFonts w:eastAsia="Times New Roman" w:cs="Times New Roman"/>
                <w:i/>
                <w:color w:val="000000"/>
                <w:lang w:eastAsia="en-GB" w:bidi="ar-SA"/>
              </w:rPr>
            </w:pPr>
            <w:r w:rsidRPr="000D720E">
              <w:rPr>
                <w:rFonts w:eastAsia="Times New Roman" w:cs="Times New Roman"/>
                <w:i/>
                <w:color w:val="000000"/>
                <w:lang w:eastAsia="en-GB" w:bidi="ar-SA"/>
              </w:rPr>
              <w:t>**</w:t>
            </w:r>
          </w:p>
        </w:tc>
        <w:tc>
          <w:tcPr>
            <w:tcW w:w="1540" w:type="dxa"/>
            <w:tcBorders>
              <w:bottom w:val="single" w:sz="4" w:space="0" w:color="auto"/>
            </w:tcBorders>
            <w:shd w:val="clear" w:color="auto" w:fill="auto"/>
            <w:noWrap/>
            <w:vAlign w:val="bottom"/>
            <w:hideMark/>
          </w:tcPr>
          <w:p w14:paraId="1180AE28" w14:textId="77777777" w:rsidR="00EB19C5" w:rsidRPr="009530BA" w:rsidRDefault="00EB19C5" w:rsidP="00120421">
            <w:pPr>
              <w:spacing w:after="0" w:line="240" w:lineRule="auto"/>
              <w:jc w:val="center"/>
              <w:rPr>
                <w:rFonts w:eastAsia="Times New Roman" w:cs="Times New Roman"/>
                <w:i/>
                <w:color w:val="000000"/>
                <w:lang w:eastAsia="en-GB" w:bidi="ar-SA"/>
              </w:rPr>
            </w:pPr>
            <w:r w:rsidRPr="000D720E">
              <w:rPr>
                <w:rFonts w:eastAsia="Times New Roman" w:cs="Times New Roman"/>
                <w:i/>
                <w:color w:val="000000"/>
                <w:lang w:eastAsia="en-GB" w:bidi="ar-SA"/>
              </w:rPr>
              <w:t>**</w:t>
            </w:r>
          </w:p>
        </w:tc>
        <w:tc>
          <w:tcPr>
            <w:tcW w:w="1540" w:type="dxa"/>
            <w:tcBorders>
              <w:bottom w:val="single" w:sz="4" w:space="0" w:color="auto"/>
            </w:tcBorders>
            <w:shd w:val="clear" w:color="auto" w:fill="auto"/>
            <w:noWrap/>
            <w:vAlign w:val="bottom"/>
            <w:hideMark/>
          </w:tcPr>
          <w:p w14:paraId="10A5E6F6" w14:textId="77777777" w:rsidR="00EB19C5" w:rsidRPr="009530BA" w:rsidRDefault="00EB19C5" w:rsidP="00120421">
            <w:pPr>
              <w:spacing w:after="0" w:line="240" w:lineRule="auto"/>
              <w:jc w:val="center"/>
              <w:rPr>
                <w:rFonts w:eastAsia="Times New Roman" w:cs="Times New Roman"/>
                <w:i/>
                <w:color w:val="000000"/>
                <w:lang w:eastAsia="en-GB" w:bidi="ar-SA"/>
              </w:rPr>
            </w:pPr>
            <w:r w:rsidRPr="000D720E">
              <w:rPr>
                <w:rFonts w:eastAsia="Times New Roman" w:cs="Times New Roman"/>
                <w:i/>
                <w:color w:val="000000"/>
                <w:lang w:eastAsia="en-GB" w:bidi="ar-SA"/>
              </w:rPr>
              <w:t>ns</w:t>
            </w:r>
          </w:p>
        </w:tc>
      </w:tr>
      <w:tr w:rsidR="00EB19C5" w:rsidRPr="009530BA" w14:paraId="532BE46B" w14:textId="77777777" w:rsidTr="00120421">
        <w:trPr>
          <w:trHeight w:val="276"/>
        </w:trPr>
        <w:tc>
          <w:tcPr>
            <w:tcW w:w="3500" w:type="dxa"/>
            <w:tcBorders>
              <w:top w:val="single" w:sz="4" w:space="0" w:color="auto"/>
              <w:bottom w:val="single" w:sz="4" w:space="0" w:color="auto"/>
            </w:tcBorders>
            <w:shd w:val="clear" w:color="auto" w:fill="auto"/>
            <w:noWrap/>
            <w:vAlign w:val="bottom"/>
          </w:tcPr>
          <w:p w14:paraId="000565FB" w14:textId="77777777" w:rsidR="00EB19C5" w:rsidRPr="009530BA" w:rsidRDefault="00EB19C5" w:rsidP="00120421">
            <w:pPr>
              <w:spacing w:after="0" w:line="240" w:lineRule="auto"/>
              <w:rPr>
                <w:rFonts w:eastAsia="Times New Roman" w:cs="Times New Roman"/>
                <w:i/>
                <w:color w:val="000000"/>
                <w:lang w:eastAsia="en-GB" w:bidi="ar-SA"/>
              </w:rPr>
            </w:pPr>
            <w:r>
              <w:rPr>
                <w:color w:val="000000"/>
              </w:rPr>
              <w:t>Never drink</w:t>
            </w:r>
          </w:p>
        </w:tc>
        <w:tc>
          <w:tcPr>
            <w:tcW w:w="1540" w:type="dxa"/>
            <w:tcBorders>
              <w:top w:val="single" w:sz="4" w:space="0" w:color="auto"/>
              <w:bottom w:val="single" w:sz="4" w:space="0" w:color="auto"/>
            </w:tcBorders>
            <w:shd w:val="clear" w:color="auto" w:fill="auto"/>
            <w:noWrap/>
            <w:vAlign w:val="bottom"/>
          </w:tcPr>
          <w:p w14:paraId="6A25F0CC" w14:textId="77777777" w:rsidR="00EB19C5" w:rsidRPr="000D720E" w:rsidRDefault="00EB19C5" w:rsidP="00120421">
            <w:pPr>
              <w:spacing w:after="0" w:line="240" w:lineRule="auto"/>
              <w:rPr>
                <w:rFonts w:eastAsia="Times New Roman" w:cs="Times New Roman"/>
                <w:i/>
                <w:color w:val="000000"/>
                <w:lang w:eastAsia="en-GB" w:bidi="ar-SA"/>
              </w:rPr>
            </w:pPr>
            <w:r>
              <w:rPr>
                <w:color w:val="000000"/>
              </w:rPr>
              <w:t>-0.23**</w:t>
            </w:r>
          </w:p>
        </w:tc>
        <w:tc>
          <w:tcPr>
            <w:tcW w:w="1540" w:type="dxa"/>
            <w:tcBorders>
              <w:top w:val="single" w:sz="4" w:space="0" w:color="auto"/>
              <w:bottom w:val="single" w:sz="4" w:space="0" w:color="auto"/>
            </w:tcBorders>
            <w:shd w:val="clear" w:color="auto" w:fill="auto"/>
            <w:noWrap/>
            <w:vAlign w:val="bottom"/>
          </w:tcPr>
          <w:p w14:paraId="4C93BF2A" w14:textId="77777777" w:rsidR="00EB19C5" w:rsidRPr="000D720E" w:rsidRDefault="00EB19C5" w:rsidP="00120421">
            <w:pPr>
              <w:spacing w:after="0" w:line="240" w:lineRule="auto"/>
              <w:rPr>
                <w:rFonts w:eastAsia="Times New Roman" w:cs="Times New Roman"/>
                <w:i/>
                <w:color w:val="000000"/>
                <w:lang w:eastAsia="en-GB" w:bidi="ar-SA"/>
              </w:rPr>
            </w:pPr>
            <w:r>
              <w:rPr>
                <w:color w:val="000000"/>
              </w:rPr>
              <w:t>-0.14*</w:t>
            </w:r>
          </w:p>
        </w:tc>
        <w:tc>
          <w:tcPr>
            <w:tcW w:w="1540" w:type="dxa"/>
            <w:tcBorders>
              <w:top w:val="single" w:sz="4" w:space="0" w:color="auto"/>
              <w:bottom w:val="single" w:sz="4" w:space="0" w:color="auto"/>
            </w:tcBorders>
            <w:shd w:val="clear" w:color="auto" w:fill="auto"/>
            <w:noWrap/>
            <w:vAlign w:val="bottom"/>
          </w:tcPr>
          <w:p w14:paraId="5B199C07" w14:textId="77777777" w:rsidR="00EB19C5" w:rsidRPr="000D720E" w:rsidRDefault="00EB19C5" w:rsidP="00120421">
            <w:pPr>
              <w:spacing w:after="0" w:line="240" w:lineRule="auto"/>
              <w:rPr>
                <w:rFonts w:eastAsia="Times New Roman" w:cs="Times New Roman"/>
                <w:i/>
                <w:color w:val="000000"/>
                <w:lang w:eastAsia="en-GB" w:bidi="ar-SA"/>
              </w:rPr>
            </w:pPr>
            <w:r>
              <w:rPr>
                <w:color w:val="000000"/>
              </w:rPr>
              <w:t>-0.023</w:t>
            </w:r>
          </w:p>
        </w:tc>
        <w:tc>
          <w:tcPr>
            <w:tcW w:w="1540" w:type="dxa"/>
            <w:tcBorders>
              <w:top w:val="single" w:sz="4" w:space="0" w:color="auto"/>
              <w:bottom w:val="single" w:sz="4" w:space="0" w:color="auto"/>
            </w:tcBorders>
            <w:shd w:val="clear" w:color="auto" w:fill="auto"/>
            <w:noWrap/>
            <w:vAlign w:val="bottom"/>
          </w:tcPr>
          <w:p w14:paraId="0083965B" w14:textId="77777777" w:rsidR="00EB19C5" w:rsidRPr="000D720E" w:rsidRDefault="00EB19C5" w:rsidP="00120421">
            <w:pPr>
              <w:spacing w:after="0" w:line="240" w:lineRule="auto"/>
              <w:rPr>
                <w:rFonts w:eastAsia="Times New Roman" w:cs="Times New Roman"/>
                <w:i/>
                <w:color w:val="000000"/>
                <w:lang w:eastAsia="en-GB" w:bidi="ar-SA"/>
              </w:rPr>
            </w:pPr>
            <w:r>
              <w:rPr>
                <w:color w:val="000000"/>
              </w:rPr>
              <w:t>0.013</w:t>
            </w:r>
          </w:p>
        </w:tc>
      </w:tr>
      <w:tr w:rsidR="00EB19C5" w:rsidRPr="009530BA" w14:paraId="6246F1D3" w14:textId="77777777" w:rsidTr="00120421">
        <w:trPr>
          <w:trHeight w:val="276"/>
        </w:trPr>
        <w:tc>
          <w:tcPr>
            <w:tcW w:w="3500" w:type="dxa"/>
            <w:tcBorders>
              <w:top w:val="single" w:sz="4" w:space="0" w:color="auto"/>
            </w:tcBorders>
            <w:shd w:val="clear" w:color="auto" w:fill="auto"/>
            <w:noWrap/>
            <w:vAlign w:val="bottom"/>
            <w:hideMark/>
          </w:tcPr>
          <w:p w14:paraId="55E6C206" w14:textId="77777777" w:rsidR="00EB19C5" w:rsidRPr="00076FDD" w:rsidRDefault="00EB19C5" w:rsidP="00120421">
            <w:pPr>
              <w:spacing w:after="0" w:line="240" w:lineRule="auto"/>
              <w:rPr>
                <w:rFonts w:eastAsia="Times New Roman" w:cs="Times New Roman"/>
                <w:i/>
                <w:color w:val="000000"/>
                <w:lang w:eastAsia="en-GB" w:bidi="ar-SA"/>
              </w:rPr>
            </w:pPr>
            <w:r w:rsidRPr="00076FDD">
              <w:rPr>
                <w:rFonts w:eastAsia="Times New Roman" w:cs="Times New Roman"/>
                <w:i/>
                <w:color w:val="000000"/>
                <w:lang w:eastAsia="en-GB" w:bidi="ar-SA"/>
              </w:rPr>
              <w:t>n (person-waves)</w:t>
            </w:r>
          </w:p>
        </w:tc>
        <w:tc>
          <w:tcPr>
            <w:tcW w:w="1540" w:type="dxa"/>
            <w:tcBorders>
              <w:top w:val="single" w:sz="4" w:space="0" w:color="auto"/>
            </w:tcBorders>
            <w:shd w:val="clear" w:color="auto" w:fill="auto"/>
            <w:noWrap/>
            <w:vAlign w:val="bottom"/>
            <w:hideMark/>
          </w:tcPr>
          <w:p w14:paraId="10AE4DBA" w14:textId="77777777" w:rsidR="00EB19C5" w:rsidRPr="00076FDD" w:rsidRDefault="00EB19C5" w:rsidP="00120421">
            <w:pPr>
              <w:spacing w:after="0" w:line="240" w:lineRule="auto"/>
              <w:rPr>
                <w:rFonts w:eastAsia="Times New Roman" w:cs="Times New Roman"/>
                <w:i/>
                <w:color w:val="000000"/>
                <w:lang w:eastAsia="en-GB" w:bidi="ar-SA"/>
              </w:rPr>
            </w:pPr>
            <w:r w:rsidRPr="00076FDD">
              <w:rPr>
                <w:rFonts w:eastAsia="Times New Roman" w:cs="Times New Roman"/>
                <w:i/>
                <w:color w:val="000000"/>
                <w:lang w:eastAsia="en-GB" w:bidi="ar-SA"/>
              </w:rPr>
              <w:t>29145</w:t>
            </w:r>
          </w:p>
        </w:tc>
        <w:tc>
          <w:tcPr>
            <w:tcW w:w="1540" w:type="dxa"/>
            <w:tcBorders>
              <w:top w:val="single" w:sz="4" w:space="0" w:color="auto"/>
            </w:tcBorders>
            <w:shd w:val="clear" w:color="auto" w:fill="auto"/>
            <w:noWrap/>
            <w:vAlign w:val="bottom"/>
            <w:hideMark/>
          </w:tcPr>
          <w:p w14:paraId="09E8A17B" w14:textId="77777777" w:rsidR="00EB19C5" w:rsidRPr="00076FDD" w:rsidRDefault="00EB19C5" w:rsidP="00120421">
            <w:pPr>
              <w:spacing w:after="0" w:line="240" w:lineRule="auto"/>
              <w:rPr>
                <w:rFonts w:eastAsia="Times New Roman" w:cs="Times New Roman"/>
                <w:i/>
                <w:color w:val="000000"/>
                <w:lang w:eastAsia="en-GB" w:bidi="ar-SA"/>
              </w:rPr>
            </w:pPr>
            <w:r w:rsidRPr="00076FDD">
              <w:rPr>
                <w:rFonts w:eastAsia="Times New Roman" w:cs="Times New Roman"/>
                <w:i/>
                <w:color w:val="000000"/>
                <w:lang w:eastAsia="en-GB" w:bidi="ar-SA"/>
              </w:rPr>
              <w:t>25920</w:t>
            </w:r>
          </w:p>
        </w:tc>
        <w:tc>
          <w:tcPr>
            <w:tcW w:w="1540" w:type="dxa"/>
            <w:tcBorders>
              <w:top w:val="single" w:sz="4" w:space="0" w:color="auto"/>
            </w:tcBorders>
            <w:shd w:val="clear" w:color="auto" w:fill="auto"/>
            <w:noWrap/>
            <w:vAlign w:val="bottom"/>
            <w:hideMark/>
          </w:tcPr>
          <w:p w14:paraId="3C87950B" w14:textId="77777777" w:rsidR="00EB19C5" w:rsidRPr="00076FDD" w:rsidRDefault="00EB19C5" w:rsidP="00120421">
            <w:pPr>
              <w:spacing w:after="0" w:line="240" w:lineRule="auto"/>
              <w:rPr>
                <w:rFonts w:eastAsia="Times New Roman" w:cs="Times New Roman"/>
                <w:i/>
                <w:color w:val="000000"/>
                <w:lang w:eastAsia="en-GB" w:bidi="ar-SA"/>
              </w:rPr>
            </w:pPr>
            <w:r w:rsidRPr="00076FDD">
              <w:rPr>
                <w:rFonts w:eastAsia="Times New Roman" w:cs="Times New Roman"/>
                <w:i/>
                <w:color w:val="000000"/>
                <w:lang w:eastAsia="en-GB" w:bidi="ar-SA"/>
              </w:rPr>
              <w:t>29145</w:t>
            </w:r>
          </w:p>
        </w:tc>
        <w:tc>
          <w:tcPr>
            <w:tcW w:w="1540" w:type="dxa"/>
            <w:tcBorders>
              <w:top w:val="single" w:sz="4" w:space="0" w:color="auto"/>
            </w:tcBorders>
            <w:shd w:val="clear" w:color="auto" w:fill="auto"/>
            <w:noWrap/>
            <w:vAlign w:val="bottom"/>
            <w:hideMark/>
          </w:tcPr>
          <w:p w14:paraId="386DAB07" w14:textId="77777777" w:rsidR="00EB19C5" w:rsidRPr="00076FDD" w:rsidRDefault="00EB19C5" w:rsidP="00120421">
            <w:pPr>
              <w:spacing w:after="0" w:line="240" w:lineRule="auto"/>
              <w:rPr>
                <w:rFonts w:eastAsia="Times New Roman" w:cs="Times New Roman"/>
                <w:i/>
                <w:color w:val="000000"/>
                <w:lang w:eastAsia="en-GB" w:bidi="ar-SA"/>
              </w:rPr>
            </w:pPr>
            <w:r w:rsidRPr="00076FDD">
              <w:rPr>
                <w:rFonts w:eastAsia="Times New Roman" w:cs="Times New Roman"/>
                <w:i/>
                <w:color w:val="000000"/>
                <w:lang w:eastAsia="en-GB" w:bidi="ar-SA"/>
              </w:rPr>
              <w:t>25920</w:t>
            </w:r>
          </w:p>
        </w:tc>
      </w:tr>
      <w:tr w:rsidR="00EB19C5" w:rsidRPr="009530BA" w14:paraId="4F2AB065" w14:textId="77777777" w:rsidTr="00120421">
        <w:trPr>
          <w:trHeight w:val="276"/>
        </w:trPr>
        <w:tc>
          <w:tcPr>
            <w:tcW w:w="3500" w:type="dxa"/>
            <w:shd w:val="clear" w:color="auto" w:fill="auto"/>
            <w:noWrap/>
            <w:vAlign w:val="bottom"/>
          </w:tcPr>
          <w:p w14:paraId="56B81407" w14:textId="77777777" w:rsidR="00EB19C5" w:rsidRPr="005E1F55" w:rsidRDefault="00EB19C5" w:rsidP="00120421">
            <w:pPr>
              <w:spacing w:after="0" w:line="240" w:lineRule="auto"/>
              <w:rPr>
                <w:rFonts w:eastAsia="Times New Roman" w:cs="Times New Roman"/>
                <w:i/>
                <w:color w:val="000000"/>
                <w:lang w:eastAsia="en-GB" w:bidi="ar-SA"/>
              </w:rPr>
            </w:pPr>
            <w:r w:rsidRPr="000D5565">
              <w:rPr>
                <w:i/>
                <w:color w:val="000000"/>
              </w:rPr>
              <w:t>n (persons)</w:t>
            </w:r>
          </w:p>
        </w:tc>
        <w:tc>
          <w:tcPr>
            <w:tcW w:w="1540" w:type="dxa"/>
            <w:shd w:val="clear" w:color="auto" w:fill="auto"/>
            <w:noWrap/>
            <w:vAlign w:val="bottom"/>
          </w:tcPr>
          <w:p w14:paraId="6EE52B5B" w14:textId="77777777" w:rsidR="00EB19C5" w:rsidRPr="005E1F55" w:rsidRDefault="00EB19C5" w:rsidP="00120421">
            <w:pPr>
              <w:spacing w:after="0" w:line="240" w:lineRule="auto"/>
              <w:rPr>
                <w:rFonts w:eastAsia="Times New Roman" w:cs="Times New Roman"/>
                <w:i/>
                <w:color w:val="000000"/>
                <w:lang w:eastAsia="en-GB" w:bidi="ar-SA"/>
              </w:rPr>
            </w:pPr>
            <w:r w:rsidRPr="000D5565">
              <w:rPr>
                <w:i/>
                <w:color w:val="000000"/>
              </w:rPr>
              <w:t>10107</w:t>
            </w:r>
          </w:p>
        </w:tc>
        <w:tc>
          <w:tcPr>
            <w:tcW w:w="1540" w:type="dxa"/>
            <w:shd w:val="clear" w:color="auto" w:fill="auto"/>
            <w:noWrap/>
            <w:vAlign w:val="bottom"/>
          </w:tcPr>
          <w:p w14:paraId="68BD2197" w14:textId="77777777" w:rsidR="00EB19C5" w:rsidRPr="005E1F55" w:rsidRDefault="00EB19C5" w:rsidP="00120421">
            <w:pPr>
              <w:spacing w:after="0" w:line="240" w:lineRule="auto"/>
              <w:rPr>
                <w:rFonts w:eastAsia="Times New Roman" w:cs="Times New Roman"/>
                <w:i/>
                <w:color w:val="000000"/>
                <w:lang w:eastAsia="en-GB" w:bidi="ar-SA"/>
              </w:rPr>
            </w:pPr>
            <w:r w:rsidRPr="000D5565">
              <w:rPr>
                <w:i/>
                <w:color w:val="000000"/>
              </w:rPr>
              <w:t>9469</w:t>
            </w:r>
          </w:p>
        </w:tc>
        <w:tc>
          <w:tcPr>
            <w:tcW w:w="1540" w:type="dxa"/>
            <w:shd w:val="clear" w:color="auto" w:fill="auto"/>
            <w:noWrap/>
            <w:vAlign w:val="bottom"/>
          </w:tcPr>
          <w:p w14:paraId="3ABE8E79" w14:textId="77777777" w:rsidR="00EB19C5" w:rsidRPr="005E1F55" w:rsidRDefault="00EB19C5" w:rsidP="00120421">
            <w:pPr>
              <w:spacing w:after="0" w:line="240" w:lineRule="auto"/>
              <w:rPr>
                <w:rFonts w:eastAsia="Times New Roman" w:cs="Times New Roman"/>
                <w:i/>
                <w:color w:val="000000"/>
                <w:lang w:eastAsia="en-GB" w:bidi="ar-SA"/>
              </w:rPr>
            </w:pPr>
            <w:r w:rsidRPr="000D5565">
              <w:rPr>
                <w:i/>
                <w:color w:val="000000"/>
              </w:rPr>
              <w:t>10107</w:t>
            </w:r>
          </w:p>
        </w:tc>
        <w:tc>
          <w:tcPr>
            <w:tcW w:w="1540" w:type="dxa"/>
            <w:shd w:val="clear" w:color="auto" w:fill="auto"/>
            <w:noWrap/>
            <w:vAlign w:val="bottom"/>
          </w:tcPr>
          <w:p w14:paraId="3B6C9205" w14:textId="77777777" w:rsidR="00EB19C5" w:rsidRPr="005E1F55" w:rsidRDefault="00EB19C5" w:rsidP="00120421">
            <w:pPr>
              <w:spacing w:after="0" w:line="240" w:lineRule="auto"/>
              <w:rPr>
                <w:rFonts w:eastAsia="Times New Roman" w:cs="Times New Roman"/>
                <w:i/>
                <w:color w:val="000000"/>
                <w:lang w:eastAsia="en-GB" w:bidi="ar-SA"/>
              </w:rPr>
            </w:pPr>
            <w:r w:rsidRPr="000D5565">
              <w:rPr>
                <w:i/>
                <w:color w:val="000000"/>
              </w:rPr>
              <w:t>9469</w:t>
            </w:r>
          </w:p>
        </w:tc>
      </w:tr>
    </w:tbl>
    <w:p w14:paraId="33BDDFB8" w14:textId="77777777" w:rsidR="00EB19C5" w:rsidRDefault="00EB19C5" w:rsidP="00EB19C5">
      <w:pPr>
        <w:spacing w:before="240" w:line="240" w:lineRule="auto"/>
        <w:ind w:left="284" w:right="237"/>
        <w:rPr>
          <w:i/>
          <w:sz w:val="20"/>
        </w:rPr>
      </w:pPr>
      <w:r>
        <w:rPr>
          <w:i/>
          <w:sz w:val="20"/>
        </w:rPr>
        <w:t xml:space="preserve">Significance: **=p&lt;0.01; *=p&lt;0.05; </w:t>
      </w:r>
      <w:r w:rsidRPr="008D4CAD">
        <w:rPr>
          <w:i/>
          <w:sz w:val="20"/>
        </w:rPr>
        <w:t>+</w:t>
      </w:r>
      <w:r>
        <w:rPr>
          <w:i/>
          <w:sz w:val="20"/>
        </w:rPr>
        <w:t xml:space="preserve">=p&lt;0.10.  See </w:t>
      </w:r>
      <w:r w:rsidRPr="00F27732">
        <w:rPr>
          <w:i/>
          <w:sz w:val="20"/>
        </w:rPr>
        <w:t>Web Appendix S2</w:t>
      </w:r>
      <w:r>
        <w:rPr>
          <w:i/>
          <w:sz w:val="20"/>
        </w:rPr>
        <w:t xml:space="preserve"> for coefficients on controls.</w:t>
      </w:r>
    </w:p>
    <w:p w14:paraId="163C6532" w14:textId="77777777" w:rsidR="00EB19C5" w:rsidRDefault="00EB19C5" w:rsidP="00EB19C5">
      <w:pPr>
        <w:spacing w:after="160" w:line="259" w:lineRule="auto"/>
      </w:pPr>
      <w:r>
        <w:br w:type="page"/>
      </w:r>
    </w:p>
    <w:p w14:paraId="2602F05B" w14:textId="77777777" w:rsidR="00EB19C5" w:rsidRPr="00C1464C" w:rsidRDefault="00EB19C5" w:rsidP="00EB19C5">
      <w:pPr>
        <w:pStyle w:val="Caption"/>
      </w:pPr>
      <w:r>
        <w:lastRenderedPageBreak/>
        <w:t xml:space="preserve">Table </w:t>
      </w:r>
      <w:r>
        <w:fldChar w:fldCharType="begin"/>
      </w:r>
      <w:r>
        <w:instrText xml:space="preserve"> SEQ Table \* ARABIC </w:instrText>
      </w:r>
      <w:r>
        <w:fldChar w:fldCharType="separate"/>
      </w:r>
      <w:r>
        <w:rPr>
          <w:noProof/>
        </w:rPr>
        <w:t>2</w:t>
      </w:r>
      <w:r>
        <w:rPr>
          <w:noProof/>
        </w:rPr>
        <w:fldChar w:fldCharType="end"/>
      </w:r>
      <w:r>
        <w:t>: Regression of life satisfaction (0-10 scale) on other drinking measures</w:t>
      </w:r>
    </w:p>
    <w:tbl>
      <w:tblPr>
        <w:tblW w:w="8220" w:type="dxa"/>
        <w:tblLook w:val="04A0" w:firstRow="1" w:lastRow="0" w:firstColumn="1" w:lastColumn="0" w:noHBand="0" w:noVBand="1"/>
      </w:tblPr>
      <w:tblGrid>
        <w:gridCol w:w="3500"/>
        <w:gridCol w:w="1180"/>
        <w:gridCol w:w="1180"/>
        <w:gridCol w:w="1180"/>
        <w:gridCol w:w="1180"/>
      </w:tblGrid>
      <w:tr w:rsidR="00EB19C5" w:rsidRPr="00C1464C" w14:paraId="1390306C" w14:textId="77777777" w:rsidTr="00120421">
        <w:trPr>
          <w:trHeight w:val="288"/>
        </w:trPr>
        <w:tc>
          <w:tcPr>
            <w:tcW w:w="3500" w:type="dxa"/>
            <w:tcBorders>
              <w:top w:val="nil"/>
              <w:left w:val="nil"/>
              <w:bottom w:val="nil"/>
            </w:tcBorders>
            <w:shd w:val="clear" w:color="auto" w:fill="auto"/>
            <w:noWrap/>
            <w:vAlign w:val="bottom"/>
            <w:hideMark/>
          </w:tcPr>
          <w:p w14:paraId="59CB8795" w14:textId="77777777" w:rsidR="00EB19C5" w:rsidRPr="00C1464C" w:rsidRDefault="00EB19C5" w:rsidP="00120421">
            <w:pPr>
              <w:spacing w:after="0" w:line="240" w:lineRule="auto"/>
              <w:rPr>
                <w:rFonts w:eastAsia="Times New Roman" w:cs="Times New Roman"/>
                <w:lang w:eastAsia="en-GB" w:bidi="ar-SA"/>
              </w:rPr>
            </w:pPr>
            <w:r w:rsidRPr="00C1464C">
              <w:rPr>
                <w:rFonts w:eastAsia="Times New Roman" w:cs="Times New Roman"/>
                <w:lang w:eastAsia="en-GB" w:bidi="ar-SA"/>
              </w:rPr>
              <w:t> </w:t>
            </w:r>
          </w:p>
        </w:tc>
        <w:tc>
          <w:tcPr>
            <w:tcW w:w="1180" w:type="dxa"/>
            <w:tcBorders>
              <w:top w:val="nil"/>
              <w:bottom w:val="nil"/>
              <w:right w:val="nil"/>
            </w:tcBorders>
            <w:shd w:val="clear" w:color="auto" w:fill="auto"/>
            <w:noWrap/>
            <w:vAlign w:val="bottom"/>
            <w:hideMark/>
          </w:tcPr>
          <w:p w14:paraId="701D45A1" w14:textId="77777777" w:rsidR="00EB19C5" w:rsidRPr="00C1464C" w:rsidRDefault="00EB19C5" w:rsidP="00120421">
            <w:pPr>
              <w:spacing w:after="0" w:line="240" w:lineRule="auto"/>
              <w:rPr>
                <w:rFonts w:eastAsia="Times New Roman" w:cs="Times New Roman"/>
                <w:lang w:eastAsia="en-GB" w:bidi="ar-SA"/>
              </w:rPr>
            </w:pPr>
            <w:r w:rsidRPr="00C1464C">
              <w:rPr>
                <w:rFonts w:eastAsia="Times New Roman" w:cs="Times New Roman"/>
                <w:lang w:eastAsia="en-GB" w:bidi="ar-SA"/>
              </w:rPr>
              <w:t>OLS</w:t>
            </w:r>
          </w:p>
        </w:tc>
        <w:tc>
          <w:tcPr>
            <w:tcW w:w="1180" w:type="dxa"/>
            <w:tcBorders>
              <w:top w:val="nil"/>
              <w:left w:val="nil"/>
              <w:bottom w:val="nil"/>
            </w:tcBorders>
            <w:shd w:val="clear" w:color="auto" w:fill="auto"/>
            <w:noWrap/>
            <w:vAlign w:val="bottom"/>
            <w:hideMark/>
          </w:tcPr>
          <w:p w14:paraId="2E051DE9" w14:textId="77777777" w:rsidR="00EB19C5" w:rsidRPr="00C1464C" w:rsidRDefault="00EB19C5" w:rsidP="00120421">
            <w:pPr>
              <w:spacing w:after="0" w:line="240" w:lineRule="auto"/>
              <w:rPr>
                <w:rFonts w:eastAsia="Times New Roman" w:cs="Times New Roman"/>
                <w:lang w:eastAsia="en-GB" w:bidi="ar-SA"/>
              </w:rPr>
            </w:pPr>
            <w:r w:rsidRPr="00C1464C">
              <w:rPr>
                <w:rFonts w:eastAsia="Times New Roman" w:cs="Times New Roman"/>
                <w:lang w:eastAsia="en-GB" w:bidi="ar-SA"/>
              </w:rPr>
              <w:t>FE</w:t>
            </w:r>
          </w:p>
        </w:tc>
        <w:tc>
          <w:tcPr>
            <w:tcW w:w="1180" w:type="dxa"/>
            <w:tcBorders>
              <w:top w:val="nil"/>
              <w:bottom w:val="nil"/>
              <w:right w:val="nil"/>
            </w:tcBorders>
            <w:shd w:val="clear" w:color="auto" w:fill="auto"/>
            <w:noWrap/>
            <w:vAlign w:val="bottom"/>
            <w:hideMark/>
          </w:tcPr>
          <w:p w14:paraId="15594731" w14:textId="77777777" w:rsidR="00EB19C5" w:rsidRPr="00C1464C" w:rsidRDefault="00EB19C5" w:rsidP="00120421">
            <w:pPr>
              <w:spacing w:after="0" w:line="240" w:lineRule="auto"/>
              <w:rPr>
                <w:rFonts w:eastAsia="Times New Roman" w:cs="Times New Roman"/>
                <w:lang w:eastAsia="en-GB" w:bidi="ar-SA"/>
              </w:rPr>
            </w:pPr>
            <w:r w:rsidRPr="00C1464C">
              <w:rPr>
                <w:rFonts w:eastAsia="Times New Roman" w:cs="Times New Roman"/>
                <w:lang w:eastAsia="en-GB" w:bidi="ar-SA"/>
              </w:rPr>
              <w:t>OLS</w:t>
            </w:r>
          </w:p>
        </w:tc>
        <w:tc>
          <w:tcPr>
            <w:tcW w:w="1180" w:type="dxa"/>
            <w:tcBorders>
              <w:top w:val="nil"/>
              <w:left w:val="nil"/>
              <w:bottom w:val="nil"/>
            </w:tcBorders>
            <w:shd w:val="clear" w:color="auto" w:fill="auto"/>
            <w:noWrap/>
            <w:vAlign w:val="bottom"/>
            <w:hideMark/>
          </w:tcPr>
          <w:p w14:paraId="1D0CEA96" w14:textId="77777777" w:rsidR="00EB19C5" w:rsidRPr="00C1464C" w:rsidRDefault="00EB19C5" w:rsidP="00120421">
            <w:pPr>
              <w:spacing w:after="0" w:line="240" w:lineRule="auto"/>
              <w:rPr>
                <w:rFonts w:eastAsia="Times New Roman" w:cs="Times New Roman"/>
                <w:lang w:eastAsia="en-GB" w:bidi="ar-SA"/>
              </w:rPr>
            </w:pPr>
            <w:r w:rsidRPr="00C1464C">
              <w:rPr>
                <w:rFonts w:eastAsia="Times New Roman" w:cs="Times New Roman"/>
                <w:lang w:eastAsia="en-GB" w:bidi="ar-SA"/>
              </w:rPr>
              <w:t>FE</w:t>
            </w:r>
          </w:p>
        </w:tc>
      </w:tr>
      <w:tr w:rsidR="00EB19C5" w:rsidRPr="00C1464C" w14:paraId="2A35B865" w14:textId="77777777" w:rsidTr="00120421">
        <w:trPr>
          <w:trHeight w:val="276"/>
        </w:trPr>
        <w:tc>
          <w:tcPr>
            <w:tcW w:w="3500" w:type="dxa"/>
            <w:tcBorders>
              <w:top w:val="nil"/>
              <w:left w:val="nil"/>
              <w:bottom w:val="single" w:sz="4" w:space="0" w:color="auto"/>
            </w:tcBorders>
            <w:shd w:val="clear" w:color="auto" w:fill="auto"/>
            <w:noWrap/>
            <w:vAlign w:val="bottom"/>
            <w:hideMark/>
          </w:tcPr>
          <w:p w14:paraId="1D9E4DFE"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 </w:t>
            </w:r>
          </w:p>
        </w:tc>
        <w:tc>
          <w:tcPr>
            <w:tcW w:w="1180" w:type="dxa"/>
            <w:tcBorders>
              <w:top w:val="nil"/>
              <w:bottom w:val="single" w:sz="4" w:space="0" w:color="auto"/>
              <w:right w:val="nil"/>
            </w:tcBorders>
            <w:shd w:val="clear" w:color="auto" w:fill="auto"/>
            <w:noWrap/>
            <w:vAlign w:val="bottom"/>
            <w:hideMark/>
          </w:tcPr>
          <w:p w14:paraId="5D22C9EF"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Adjusted</w:t>
            </w:r>
          </w:p>
        </w:tc>
        <w:tc>
          <w:tcPr>
            <w:tcW w:w="1180" w:type="dxa"/>
            <w:tcBorders>
              <w:top w:val="nil"/>
              <w:left w:val="nil"/>
              <w:bottom w:val="single" w:sz="4" w:space="0" w:color="auto"/>
            </w:tcBorders>
            <w:shd w:val="clear" w:color="auto" w:fill="auto"/>
            <w:noWrap/>
            <w:vAlign w:val="bottom"/>
            <w:hideMark/>
          </w:tcPr>
          <w:p w14:paraId="1AA9CCAA"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Adjusted</w:t>
            </w:r>
          </w:p>
        </w:tc>
        <w:tc>
          <w:tcPr>
            <w:tcW w:w="1180" w:type="dxa"/>
            <w:tcBorders>
              <w:top w:val="nil"/>
              <w:bottom w:val="single" w:sz="4" w:space="0" w:color="auto"/>
              <w:right w:val="nil"/>
            </w:tcBorders>
            <w:shd w:val="clear" w:color="auto" w:fill="auto"/>
            <w:noWrap/>
            <w:vAlign w:val="bottom"/>
            <w:hideMark/>
          </w:tcPr>
          <w:p w14:paraId="7F1D4C61"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Adjusted</w:t>
            </w:r>
          </w:p>
        </w:tc>
        <w:tc>
          <w:tcPr>
            <w:tcW w:w="1180" w:type="dxa"/>
            <w:tcBorders>
              <w:top w:val="nil"/>
              <w:left w:val="nil"/>
              <w:bottom w:val="single" w:sz="4" w:space="0" w:color="auto"/>
            </w:tcBorders>
            <w:shd w:val="clear" w:color="auto" w:fill="auto"/>
            <w:noWrap/>
            <w:vAlign w:val="bottom"/>
            <w:hideMark/>
          </w:tcPr>
          <w:p w14:paraId="22080F0A"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Adjusted</w:t>
            </w:r>
          </w:p>
        </w:tc>
      </w:tr>
      <w:tr w:rsidR="00EB19C5" w:rsidRPr="00C1464C" w14:paraId="4E5D069D" w14:textId="77777777" w:rsidTr="00120421">
        <w:trPr>
          <w:trHeight w:val="276"/>
        </w:trPr>
        <w:tc>
          <w:tcPr>
            <w:tcW w:w="3500" w:type="dxa"/>
            <w:tcBorders>
              <w:top w:val="single" w:sz="4" w:space="0" w:color="auto"/>
              <w:left w:val="nil"/>
            </w:tcBorders>
            <w:shd w:val="clear" w:color="auto" w:fill="auto"/>
            <w:noWrap/>
            <w:vAlign w:val="bottom"/>
          </w:tcPr>
          <w:p w14:paraId="69EFB249" w14:textId="77777777" w:rsidR="00EB19C5" w:rsidRPr="005526F9" w:rsidRDefault="00EB19C5" w:rsidP="00120421">
            <w:pPr>
              <w:spacing w:after="0" w:line="240" w:lineRule="auto"/>
              <w:rPr>
                <w:rFonts w:eastAsia="Times New Roman" w:cs="Times New Roman"/>
                <w:b/>
                <w:color w:val="000000"/>
                <w:lang w:eastAsia="en-GB" w:bidi="ar-SA"/>
              </w:rPr>
            </w:pPr>
            <w:r w:rsidRPr="005526F9">
              <w:rPr>
                <w:rFonts w:eastAsia="Times New Roman" w:cs="Times New Roman"/>
                <w:b/>
                <w:color w:val="000000"/>
                <w:lang w:eastAsia="en-GB" w:bidi="ar-SA"/>
              </w:rPr>
              <w:t>Usual drinking freque</w:t>
            </w:r>
            <w:r>
              <w:rPr>
                <w:rFonts w:eastAsia="Times New Roman" w:cs="Times New Roman"/>
                <w:b/>
                <w:color w:val="000000"/>
                <w:lang w:eastAsia="en-GB" w:bidi="ar-SA"/>
              </w:rPr>
              <w:t>n</w:t>
            </w:r>
            <w:r w:rsidRPr="005526F9">
              <w:rPr>
                <w:rFonts w:eastAsia="Times New Roman" w:cs="Times New Roman"/>
                <w:b/>
                <w:color w:val="000000"/>
                <w:lang w:eastAsia="en-GB" w:bidi="ar-SA"/>
              </w:rPr>
              <w:t>cy</w:t>
            </w:r>
          </w:p>
        </w:tc>
        <w:tc>
          <w:tcPr>
            <w:tcW w:w="1180" w:type="dxa"/>
            <w:tcBorders>
              <w:top w:val="single" w:sz="4" w:space="0" w:color="auto"/>
              <w:right w:val="nil"/>
            </w:tcBorders>
            <w:shd w:val="clear" w:color="auto" w:fill="auto"/>
            <w:noWrap/>
            <w:vAlign w:val="bottom"/>
          </w:tcPr>
          <w:p w14:paraId="2B97922E" w14:textId="77777777" w:rsidR="00EB19C5" w:rsidRPr="00C1464C" w:rsidRDefault="00EB19C5" w:rsidP="00120421">
            <w:pPr>
              <w:spacing w:after="0" w:line="240" w:lineRule="auto"/>
              <w:rPr>
                <w:rFonts w:eastAsia="Times New Roman" w:cs="Times New Roman"/>
                <w:color w:val="000000"/>
                <w:lang w:eastAsia="en-GB" w:bidi="ar-SA"/>
              </w:rPr>
            </w:pPr>
          </w:p>
        </w:tc>
        <w:tc>
          <w:tcPr>
            <w:tcW w:w="1180" w:type="dxa"/>
            <w:tcBorders>
              <w:top w:val="single" w:sz="4" w:space="0" w:color="auto"/>
              <w:left w:val="nil"/>
            </w:tcBorders>
            <w:shd w:val="clear" w:color="auto" w:fill="auto"/>
            <w:noWrap/>
            <w:vAlign w:val="bottom"/>
          </w:tcPr>
          <w:p w14:paraId="70CFCB9F" w14:textId="77777777" w:rsidR="00EB19C5" w:rsidRPr="00C1464C" w:rsidRDefault="00EB19C5" w:rsidP="00120421">
            <w:pPr>
              <w:spacing w:after="0" w:line="240" w:lineRule="auto"/>
              <w:rPr>
                <w:rFonts w:eastAsia="Times New Roman" w:cs="Times New Roman"/>
                <w:color w:val="000000"/>
                <w:lang w:eastAsia="en-GB" w:bidi="ar-SA"/>
              </w:rPr>
            </w:pPr>
          </w:p>
        </w:tc>
        <w:tc>
          <w:tcPr>
            <w:tcW w:w="1180" w:type="dxa"/>
            <w:tcBorders>
              <w:top w:val="single" w:sz="4" w:space="0" w:color="auto"/>
              <w:right w:val="nil"/>
            </w:tcBorders>
            <w:shd w:val="clear" w:color="auto" w:fill="auto"/>
            <w:noWrap/>
            <w:vAlign w:val="bottom"/>
          </w:tcPr>
          <w:p w14:paraId="6EC37597" w14:textId="77777777" w:rsidR="00EB19C5" w:rsidRPr="00C1464C" w:rsidRDefault="00EB19C5" w:rsidP="00120421">
            <w:pPr>
              <w:spacing w:after="0" w:line="240" w:lineRule="auto"/>
              <w:rPr>
                <w:rFonts w:eastAsia="Times New Roman" w:cs="Times New Roman"/>
                <w:color w:val="000000"/>
                <w:lang w:eastAsia="en-GB" w:bidi="ar-SA"/>
              </w:rPr>
            </w:pPr>
          </w:p>
        </w:tc>
        <w:tc>
          <w:tcPr>
            <w:tcW w:w="1180" w:type="dxa"/>
            <w:tcBorders>
              <w:top w:val="single" w:sz="4" w:space="0" w:color="auto"/>
              <w:left w:val="nil"/>
            </w:tcBorders>
            <w:shd w:val="clear" w:color="auto" w:fill="auto"/>
            <w:noWrap/>
            <w:vAlign w:val="bottom"/>
          </w:tcPr>
          <w:p w14:paraId="5B83122C" w14:textId="77777777" w:rsidR="00EB19C5" w:rsidRPr="00C1464C" w:rsidRDefault="00EB19C5" w:rsidP="00120421">
            <w:pPr>
              <w:spacing w:after="0" w:line="240" w:lineRule="auto"/>
              <w:rPr>
                <w:rFonts w:eastAsia="Times New Roman" w:cs="Times New Roman"/>
                <w:color w:val="000000"/>
                <w:lang w:eastAsia="en-GB" w:bidi="ar-SA"/>
              </w:rPr>
            </w:pPr>
          </w:p>
        </w:tc>
      </w:tr>
      <w:tr w:rsidR="00EB19C5" w:rsidRPr="00C1464C" w14:paraId="13CE2619" w14:textId="77777777" w:rsidTr="00120421">
        <w:trPr>
          <w:trHeight w:val="276"/>
        </w:trPr>
        <w:tc>
          <w:tcPr>
            <w:tcW w:w="3500" w:type="dxa"/>
            <w:tcBorders>
              <w:left w:val="nil"/>
              <w:bottom w:val="nil"/>
            </w:tcBorders>
            <w:shd w:val="clear" w:color="auto" w:fill="auto"/>
            <w:noWrap/>
            <w:vAlign w:val="bottom"/>
            <w:hideMark/>
          </w:tcPr>
          <w:p w14:paraId="61D38CB3"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Never nowadays (ref group)</w:t>
            </w:r>
          </w:p>
        </w:tc>
        <w:tc>
          <w:tcPr>
            <w:tcW w:w="1180" w:type="dxa"/>
            <w:tcBorders>
              <w:bottom w:val="nil"/>
              <w:right w:val="nil"/>
            </w:tcBorders>
            <w:shd w:val="clear" w:color="auto" w:fill="auto"/>
            <w:noWrap/>
            <w:vAlign w:val="bottom"/>
            <w:hideMark/>
          </w:tcPr>
          <w:p w14:paraId="0BC99CCD"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ref)</w:t>
            </w:r>
          </w:p>
        </w:tc>
        <w:tc>
          <w:tcPr>
            <w:tcW w:w="1180" w:type="dxa"/>
            <w:tcBorders>
              <w:left w:val="nil"/>
              <w:bottom w:val="nil"/>
            </w:tcBorders>
            <w:shd w:val="clear" w:color="auto" w:fill="auto"/>
            <w:noWrap/>
            <w:vAlign w:val="bottom"/>
            <w:hideMark/>
          </w:tcPr>
          <w:p w14:paraId="50911BEB"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ref)</w:t>
            </w:r>
          </w:p>
        </w:tc>
        <w:tc>
          <w:tcPr>
            <w:tcW w:w="1180" w:type="dxa"/>
            <w:tcBorders>
              <w:bottom w:val="nil"/>
              <w:right w:val="nil"/>
            </w:tcBorders>
            <w:shd w:val="clear" w:color="auto" w:fill="auto"/>
            <w:noWrap/>
            <w:vAlign w:val="bottom"/>
            <w:hideMark/>
          </w:tcPr>
          <w:p w14:paraId="69E8F018" w14:textId="77777777" w:rsidR="00EB19C5" w:rsidRPr="00C1464C" w:rsidRDefault="00EB19C5" w:rsidP="00120421">
            <w:pPr>
              <w:spacing w:after="0" w:line="240" w:lineRule="auto"/>
              <w:rPr>
                <w:rFonts w:eastAsia="Times New Roman" w:cs="Times New Roman"/>
                <w:color w:val="000000"/>
                <w:lang w:eastAsia="en-GB" w:bidi="ar-SA"/>
              </w:rPr>
            </w:pPr>
          </w:p>
        </w:tc>
        <w:tc>
          <w:tcPr>
            <w:tcW w:w="1180" w:type="dxa"/>
            <w:tcBorders>
              <w:left w:val="nil"/>
              <w:bottom w:val="nil"/>
            </w:tcBorders>
            <w:shd w:val="clear" w:color="auto" w:fill="auto"/>
            <w:noWrap/>
            <w:vAlign w:val="bottom"/>
            <w:hideMark/>
          </w:tcPr>
          <w:p w14:paraId="284FADE0"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 </w:t>
            </w:r>
          </w:p>
        </w:tc>
      </w:tr>
      <w:tr w:rsidR="00EB19C5" w:rsidRPr="00C1464C" w14:paraId="30648366" w14:textId="77777777" w:rsidTr="00120421">
        <w:trPr>
          <w:trHeight w:val="276"/>
        </w:trPr>
        <w:tc>
          <w:tcPr>
            <w:tcW w:w="3500" w:type="dxa"/>
            <w:tcBorders>
              <w:top w:val="nil"/>
              <w:left w:val="nil"/>
              <w:bottom w:val="nil"/>
            </w:tcBorders>
            <w:shd w:val="clear" w:color="auto" w:fill="auto"/>
            <w:noWrap/>
            <w:vAlign w:val="bottom"/>
            <w:hideMark/>
          </w:tcPr>
          <w:p w14:paraId="669837A4"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Monthly or less</w:t>
            </w:r>
          </w:p>
        </w:tc>
        <w:tc>
          <w:tcPr>
            <w:tcW w:w="1180" w:type="dxa"/>
            <w:tcBorders>
              <w:top w:val="nil"/>
              <w:bottom w:val="nil"/>
              <w:right w:val="nil"/>
            </w:tcBorders>
            <w:shd w:val="clear" w:color="auto" w:fill="auto"/>
            <w:noWrap/>
            <w:vAlign w:val="bottom"/>
            <w:hideMark/>
          </w:tcPr>
          <w:p w14:paraId="789B6F02"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0.10</w:t>
            </w:r>
          </w:p>
        </w:tc>
        <w:tc>
          <w:tcPr>
            <w:tcW w:w="1180" w:type="dxa"/>
            <w:tcBorders>
              <w:top w:val="nil"/>
              <w:left w:val="nil"/>
              <w:bottom w:val="nil"/>
            </w:tcBorders>
            <w:shd w:val="clear" w:color="auto" w:fill="auto"/>
            <w:noWrap/>
            <w:vAlign w:val="bottom"/>
            <w:hideMark/>
          </w:tcPr>
          <w:p w14:paraId="7DFE9729"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0.04</w:t>
            </w:r>
          </w:p>
        </w:tc>
        <w:tc>
          <w:tcPr>
            <w:tcW w:w="1180" w:type="dxa"/>
            <w:tcBorders>
              <w:top w:val="nil"/>
              <w:bottom w:val="nil"/>
              <w:right w:val="nil"/>
            </w:tcBorders>
            <w:shd w:val="clear" w:color="auto" w:fill="auto"/>
            <w:noWrap/>
            <w:vAlign w:val="bottom"/>
            <w:hideMark/>
          </w:tcPr>
          <w:p w14:paraId="2AF9EE44" w14:textId="77777777" w:rsidR="00EB19C5" w:rsidRPr="00C1464C" w:rsidRDefault="00EB19C5" w:rsidP="00120421">
            <w:pPr>
              <w:spacing w:after="0" w:line="240" w:lineRule="auto"/>
              <w:rPr>
                <w:rFonts w:eastAsia="Times New Roman" w:cs="Times New Roman"/>
                <w:color w:val="000000"/>
                <w:lang w:eastAsia="en-GB" w:bidi="ar-SA"/>
              </w:rPr>
            </w:pPr>
          </w:p>
        </w:tc>
        <w:tc>
          <w:tcPr>
            <w:tcW w:w="1180" w:type="dxa"/>
            <w:tcBorders>
              <w:top w:val="nil"/>
              <w:left w:val="nil"/>
              <w:bottom w:val="nil"/>
            </w:tcBorders>
            <w:shd w:val="clear" w:color="auto" w:fill="auto"/>
            <w:noWrap/>
            <w:vAlign w:val="bottom"/>
            <w:hideMark/>
          </w:tcPr>
          <w:p w14:paraId="51366F9C"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 </w:t>
            </w:r>
          </w:p>
        </w:tc>
      </w:tr>
      <w:tr w:rsidR="00EB19C5" w:rsidRPr="00C1464C" w14:paraId="19BCF531" w14:textId="77777777" w:rsidTr="00120421">
        <w:trPr>
          <w:trHeight w:val="276"/>
        </w:trPr>
        <w:tc>
          <w:tcPr>
            <w:tcW w:w="3500" w:type="dxa"/>
            <w:tcBorders>
              <w:top w:val="nil"/>
              <w:left w:val="nil"/>
              <w:bottom w:val="nil"/>
            </w:tcBorders>
            <w:shd w:val="clear" w:color="auto" w:fill="auto"/>
            <w:noWrap/>
            <w:vAlign w:val="bottom"/>
            <w:hideMark/>
          </w:tcPr>
          <w:p w14:paraId="1B119DB9"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Several times a month</w:t>
            </w:r>
          </w:p>
        </w:tc>
        <w:tc>
          <w:tcPr>
            <w:tcW w:w="1180" w:type="dxa"/>
            <w:tcBorders>
              <w:top w:val="nil"/>
              <w:bottom w:val="nil"/>
              <w:right w:val="nil"/>
            </w:tcBorders>
            <w:shd w:val="clear" w:color="auto" w:fill="auto"/>
            <w:noWrap/>
            <w:vAlign w:val="bottom"/>
            <w:hideMark/>
          </w:tcPr>
          <w:p w14:paraId="0DDC887E"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0.23</w:t>
            </w:r>
            <w:r>
              <w:rPr>
                <w:rFonts w:eastAsia="Times New Roman" w:cs="Times New Roman"/>
                <w:color w:val="000000"/>
                <w:lang w:eastAsia="en-GB" w:bidi="ar-SA"/>
              </w:rPr>
              <w:t>**</w:t>
            </w:r>
          </w:p>
        </w:tc>
        <w:tc>
          <w:tcPr>
            <w:tcW w:w="1180" w:type="dxa"/>
            <w:tcBorders>
              <w:top w:val="nil"/>
              <w:left w:val="nil"/>
              <w:bottom w:val="nil"/>
            </w:tcBorders>
            <w:shd w:val="clear" w:color="auto" w:fill="auto"/>
            <w:noWrap/>
            <w:vAlign w:val="bottom"/>
            <w:hideMark/>
          </w:tcPr>
          <w:p w14:paraId="606D0BC9"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0.04</w:t>
            </w:r>
          </w:p>
        </w:tc>
        <w:tc>
          <w:tcPr>
            <w:tcW w:w="1180" w:type="dxa"/>
            <w:tcBorders>
              <w:top w:val="nil"/>
              <w:bottom w:val="nil"/>
              <w:right w:val="nil"/>
            </w:tcBorders>
            <w:shd w:val="clear" w:color="auto" w:fill="auto"/>
            <w:noWrap/>
            <w:vAlign w:val="bottom"/>
            <w:hideMark/>
          </w:tcPr>
          <w:p w14:paraId="5269F8D5" w14:textId="77777777" w:rsidR="00EB19C5" w:rsidRPr="00C1464C" w:rsidRDefault="00EB19C5" w:rsidP="00120421">
            <w:pPr>
              <w:spacing w:after="0" w:line="240" w:lineRule="auto"/>
              <w:rPr>
                <w:rFonts w:eastAsia="Times New Roman" w:cs="Times New Roman"/>
                <w:color w:val="000000"/>
                <w:lang w:eastAsia="en-GB" w:bidi="ar-SA"/>
              </w:rPr>
            </w:pPr>
          </w:p>
        </w:tc>
        <w:tc>
          <w:tcPr>
            <w:tcW w:w="1180" w:type="dxa"/>
            <w:tcBorders>
              <w:top w:val="nil"/>
              <w:left w:val="nil"/>
              <w:bottom w:val="nil"/>
            </w:tcBorders>
            <w:shd w:val="clear" w:color="auto" w:fill="auto"/>
            <w:noWrap/>
            <w:vAlign w:val="bottom"/>
            <w:hideMark/>
          </w:tcPr>
          <w:p w14:paraId="467BE2EA"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 </w:t>
            </w:r>
          </w:p>
        </w:tc>
      </w:tr>
      <w:tr w:rsidR="00EB19C5" w:rsidRPr="00C1464C" w14:paraId="201D1A4D" w14:textId="77777777" w:rsidTr="00120421">
        <w:trPr>
          <w:trHeight w:val="276"/>
        </w:trPr>
        <w:tc>
          <w:tcPr>
            <w:tcW w:w="3500" w:type="dxa"/>
            <w:tcBorders>
              <w:top w:val="nil"/>
              <w:left w:val="nil"/>
              <w:bottom w:val="nil"/>
            </w:tcBorders>
            <w:shd w:val="clear" w:color="auto" w:fill="auto"/>
            <w:noWrap/>
            <w:vAlign w:val="bottom"/>
            <w:hideMark/>
          </w:tcPr>
          <w:p w14:paraId="0117058A"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2-3 times/</w:t>
            </w:r>
            <w:proofErr w:type="spellStart"/>
            <w:r w:rsidRPr="00C1464C">
              <w:rPr>
                <w:rFonts w:eastAsia="Times New Roman" w:cs="Times New Roman"/>
                <w:color w:val="000000"/>
                <w:lang w:eastAsia="en-GB" w:bidi="ar-SA"/>
              </w:rPr>
              <w:t>wk</w:t>
            </w:r>
            <w:proofErr w:type="spellEnd"/>
          </w:p>
        </w:tc>
        <w:tc>
          <w:tcPr>
            <w:tcW w:w="1180" w:type="dxa"/>
            <w:tcBorders>
              <w:top w:val="nil"/>
              <w:bottom w:val="nil"/>
              <w:right w:val="nil"/>
            </w:tcBorders>
            <w:shd w:val="clear" w:color="auto" w:fill="auto"/>
            <w:noWrap/>
            <w:vAlign w:val="bottom"/>
            <w:hideMark/>
          </w:tcPr>
          <w:p w14:paraId="6B3C1D1A"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0.27</w:t>
            </w:r>
            <w:r>
              <w:rPr>
                <w:rFonts w:eastAsia="Times New Roman" w:cs="Times New Roman"/>
                <w:color w:val="000000"/>
                <w:lang w:eastAsia="en-GB" w:bidi="ar-SA"/>
              </w:rPr>
              <w:t>**</w:t>
            </w:r>
          </w:p>
        </w:tc>
        <w:tc>
          <w:tcPr>
            <w:tcW w:w="1180" w:type="dxa"/>
            <w:tcBorders>
              <w:top w:val="nil"/>
              <w:left w:val="nil"/>
              <w:bottom w:val="nil"/>
            </w:tcBorders>
            <w:shd w:val="clear" w:color="auto" w:fill="auto"/>
            <w:noWrap/>
            <w:vAlign w:val="bottom"/>
            <w:hideMark/>
          </w:tcPr>
          <w:p w14:paraId="7C356175"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0.05</w:t>
            </w:r>
          </w:p>
        </w:tc>
        <w:tc>
          <w:tcPr>
            <w:tcW w:w="1180" w:type="dxa"/>
            <w:tcBorders>
              <w:top w:val="nil"/>
              <w:bottom w:val="nil"/>
              <w:right w:val="nil"/>
            </w:tcBorders>
            <w:shd w:val="clear" w:color="auto" w:fill="auto"/>
            <w:noWrap/>
            <w:vAlign w:val="bottom"/>
            <w:hideMark/>
          </w:tcPr>
          <w:p w14:paraId="26E8CA34" w14:textId="77777777" w:rsidR="00EB19C5" w:rsidRPr="00C1464C" w:rsidRDefault="00EB19C5" w:rsidP="00120421">
            <w:pPr>
              <w:spacing w:after="0" w:line="240" w:lineRule="auto"/>
              <w:rPr>
                <w:rFonts w:eastAsia="Times New Roman" w:cs="Times New Roman"/>
                <w:color w:val="000000"/>
                <w:lang w:eastAsia="en-GB" w:bidi="ar-SA"/>
              </w:rPr>
            </w:pPr>
          </w:p>
        </w:tc>
        <w:tc>
          <w:tcPr>
            <w:tcW w:w="1180" w:type="dxa"/>
            <w:tcBorders>
              <w:top w:val="nil"/>
              <w:left w:val="nil"/>
              <w:bottom w:val="nil"/>
            </w:tcBorders>
            <w:shd w:val="clear" w:color="auto" w:fill="auto"/>
            <w:noWrap/>
            <w:vAlign w:val="bottom"/>
            <w:hideMark/>
          </w:tcPr>
          <w:p w14:paraId="4BA1FABE"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 </w:t>
            </w:r>
          </w:p>
        </w:tc>
      </w:tr>
      <w:tr w:rsidR="00EB19C5" w:rsidRPr="00C1464C" w14:paraId="75025C0C" w14:textId="77777777" w:rsidTr="00120421">
        <w:trPr>
          <w:trHeight w:val="276"/>
        </w:trPr>
        <w:tc>
          <w:tcPr>
            <w:tcW w:w="3500" w:type="dxa"/>
            <w:tcBorders>
              <w:top w:val="nil"/>
              <w:left w:val="nil"/>
              <w:bottom w:val="nil"/>
            </w:tcBorders>
            <w:shd w:val="clear" w:color="auto" w:fill="auto"/>
            <w:noWrap/>
            <w:vAlign w:val="bottom"/>
            <w:hideMark/>
          </w:tcPr>
          <w:p w14:paraId="1786B632"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Most days</w:t>
            </w:r>
          </w:p>
        </w:tc>
        <w:tc>
          <w:tcPr>
            <w:tcW w:w="1180" w:type="dxa"/>
            <w:tcBorders>
              <w:top w:val="nil"/>
              <w:bottom w:val="nil"/>
              <w:right w:val="nil"/>
            </w:tcBorders>
            <w:shd w:val="clear" w:color="auto" w:fill="auto"/>
            <w:noWrap/>
            <w:vAlign w:val="bottom"/>
            <w:hideMark/>
          </w:tcPr>
          <w:p w14:paraId="260854D0"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0.30</w:t>
            </w:r>
            <w:r>
              <w:rPr>
                <w:rFonts w:eastAsia="Times New Roman" w:cs="Times New Roman"/>
                <w:color w:val="000000"/>
                <w:lang w:eastAsia="en-GB" w:bidi="ar-SA"/>
              </w:rPr>
              <w:t>**</w:t>
            </w:r>
          </w:p>
        </w:tc>
        <w:tc>
          <w:tcPr>
            <w:tcW w:w="1180" w:type="dxa"/>
            <w:tcBorders>
              <w:top w:val="nil"/>
              <w:left w:val="nil"/>
              <w:bottom w:val="nil"/>
            </w:tcBorders>
            <w:shd w:val="clear" w:color="auto" w:fill="auto"/>
            <w:noWrap/>
            <w:vAlign w:val="bottom"/>
            <w:hideMark/>
          </w:tcPr>
          <w:p w14:paraId="28AA6F54"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0.00</w:t>
            </w:r>
          </w:p>
        </w:tc>
        <w:tc>
          <w:tcPr>
            <w:tcW w:w="1180" w:type="dxa"/>
            <w:tcBorders>
              <w:top w:val="nil"/>
              <w:bottom w:val="nil"/>
              <w:right w:val="nil"/>
            </w:tcBorders>
            <w:shd w:val="clear" w:color="auto" w:fill="auto"/>
            <w:noWrap/>
            <w:vAlign w:val="bottom"/>
            <w:hideMark/>
          </w:tcPr>
          <w:p w14:paraId="2D7DB319" w14:textId="77777777" w:rsidR="00EB19C5" w:rsidRPr="00C1464C" w:rsidRDefault="00EB19C5" w:rsidP="00120421">
            <w:pPr>
              <w:spacing w:after="0" w:line="240" w:lineRule="auto"/>
              <w:rPr>
                <w:rFonts w:eastAsia="Times New Roman" w:cs="Times New Roman"/>
                <w:color w:val="000000"/>
                <w:lang w:eastAsia="en-GB" w:bidi="ar-SA"/>
              </w:rPr>
            </w:pPr>
          </w:p>
        </w:tc>
        <w:tc>
          <w:tcPr>
            <w:tcW w:w="1180" w:type="dxa"/>
            <w:tcBorders>
              <w:top w:val="nil"/>
              <w:left w:val="nil"/>
              <w:bottom w:val="nil"/>
            </w:tcBorders>
            <w:shd w:val="clear" w:color="auto" w:fill="auto"/>
            <w:noWrap/>
            <w:vAlign w:val="bottom"/>
            <w:hideMark/>
          </w:tcPr>
          <w:p w14:paraId="4A4C87CB"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 </w:t>
            </w:r>
          </w:p>
        </w:tc>
      </w:tr>
      <w:tr w:rsidR="00EB19C5" w:rsidRPr="00C1464C" w14:paraId="79C8C618" w14:textId="77777777" w:rsidTr="00120421">
        <w:trPr>
          <w:trHeight w:val="276"/>
        </w:trPr>
        <w:tc>
          <w:tcPr>
            <w:tcW w:w="3500" w:type="dxa"/>
            <w:tcBorders>
              <w:top w:val="nil"/>
              <w:left w:val="nil"/>
              <w:bottom w:val="single" w:sz="4" w:space="0" w:color="auto"/>
            </w:tcBorders>
            <w:shd w:val="clear" w:color="auto" w:fill="auto"/>
            <w:noWrap/>
            <w:vAlign w:val="bottom"/>
            <w:hideMark/>
          </w:tcPr>
          <w:p w14:paraId="76922860" w14:textId="77777777" w:rsidR="00EB19C5" w:rsidRPr="00C1464C" w:rsidRDefault="00EB19C5" w:rsidP="00120421">
            <w:pPr>
              <w:spacing w:after="0" w:line="240" w:lineRule="auto"/>
              <w:jc w:val="right"/>
              <w:rPr>
                <w:rFonts w:eastAsia="Times New Roman" w:cs="Times New Roman"/>
                <w:i/>
                <w:iCs/>
                <w:color w:val="000000"/>
                <w:lang w:eastAsia="en-GB" w:bidi="ar-SA"/>
              </w:rPr>
            </w:pPr>
            <w:r w:rsidRPr="00C1464C">
              <w:rPr>
                <w:rFonts w:eastAsia="Times New Roman" w:cs="Times New Roman"/>
                <w:i/>
                <w:iCs/>
                <w:color w:val="000000"/>
                <w:lang w:eastAsia="en-GB" w:bidi="ar-SA"/>
              </w:rPr>
              <w:t xml:space="preserve">Joint </w:t>
            </w:r>
            <w:r>
              <w:rPr>
                <w:rFonts w:eastAsia="Times New Roman" w:cs="Times New Roman"/>
                <w:i/>
                <w:iCs/>
                <w:color w:val="000000"/>
                <w:lang w:eastAsia="en-GB" w:bidi="ar-SA"/>
              </w:rPr>
              <w:t>significance</w:t>
            </w:r>
            <w:r w:rsidRPr="00C1464C">
              <w:rPr>
                <w:rFonts w:eastAsia="Times New Roman" w:cs="Times New Roman"/>
                <w:i/>
                <w:iCs/>
                <w:color w:val="000000"/>
                <w:lang w:eastAsia="en-GB" w:bidi="ar-SA"/>
              </w:rPr>
              <w:t xml:space="preserve"> of terms</w:t>
            </w:r>
          </w:p>
        </w:tc>
        <w:tc>
          <w:tcPr>
            <w:tcW w:w="1180" w:type="dxa"/>
            <w:tcBorders>
              <w:top w:val="nil"/>
              <w:bottom w:val="single" w:sz="4" w:space="0" w:color="auto"/>
              <w:right w:val="nil"/>
            </w:tcBorders>
            <w:shd w:val="clear" w:color="auto" w:fill="auto"/>
            <w:noWrap/>
            <w:vAlign w:val="bottom"/>
            <w:hideMark/>
          </w:tcPr>
          <w:p w14:paraId="6023D9FE" w14:textId="77777777" w:rsidR="00EB19C5" w:rsidRPr="00C1464C" w:rsidRDefault="00EB19C5" w:rsidP="00120421">
            <w:pPr>
              <w:spacing w:after="0" w:line="240" w:lineRule="auto"/>
              <w:jc w:val="right"/>
              <w:rPr>
                <w:rFonts w:eastAsia="Times New Roman" w:cs="Times New Roman"/>
                <w:i/>
                <w:iCs/>
                <w:color w:val="000000"/>
                <w:lang w:eastAsia="en-GB" w:bidi="ar-SA"/>
              </w:rPr>
            </w:pPr>
            <w:r>
              <w:rPr>
                <w:rFonts w:eastAsia="Times New Roman" w:cs="Times New Roman"/>
                <w:i/>
                <w:iCs/>
                <w:color w:val="000000"/>
                <w:lang w:eastAsia="en-GB" w:bidi="ar-SA"/>
              </w:rPr>
              <w:t>**</w:t>
            </w:r>
          </w:p>
        </w:tc>
        <w:tc>
          <w:tcPr>
            <w:tcW w:w="1180" w:type="dxa"/>
            <w:tcBorders>
              <w:top w:val="nil"/>
              <w:left w:val="nil"/>
              <w:bottom w:val="single" w:sz="4" w:space="0" w:color="auto"/>
            </w:tcBorders>
            <w:shd w:val="clear" w:color="auto" w:fill="auto"/>
            <w:noWrap/>
            <w:vAlign w:val="bottom"/>
            <w:hideMark/>
          </w:tcPr>
          <w:p w14:paraId="5A6ECD7F" w14:textId="77777777" w:rsidR="00EB19C5" w:rsidRPr="00C1464C" w:rsidRDefault="00EB19C5" w:rsidP="00120421">
            <w:pPr>
              <w:spacing w:after="0" w:line="240" w:lineRule="auto"/>
              <w:jc w:val="right"/>
              <w:rPr>
                <w:rFonts w:eastAsia="Times New Roman" w:cs="Times New Roman"/>
                <w:i/>
                <w:iCs/>
                <w:color w:val="000000"/>
                <w:lang w:eastAsia="en-GB" w:bidi="ar-SA"/>
              </w:rPr>
            </w:pPr>
            <w:r>
              <w:rPr>
                <w:rFonts w:eastAsia="Times New Roman" w:cs="Times New Roman"/>
                <w:i/>
                <w:iCs/>
                <w:color w:val="000000"/>
                <w:lang w:eastAsia="en-GB" w:bidi="ar-SA"/>
              </w:rPr>
              <w:t>ns</w:t>
            </w:r>
          </w:p>
        </w:tc>
        <w:tc>
          <w:tcPr>
            <w:tcW w:w="1180" w:type="dxa"/>
            <w:tcBorders>
              <w:top w:val="nil"/>
              <w:bottom w:val="single" w:sz="4" w:space="0" w:color="auto"/>
              <w:right w:val="nil"/>
            </w:tcBorders>
            <w:shd w:val="clear" w:color="auto" w:fill="auto"/>
            <w:noWrap/>
            <w:vAlign w:val="bottom"/>
            <w:hideMark/>
          </w:tcPr>
          <w:p w14:paraId="67CE7460" w14:textId="77777777" w:rsidR="00EB19C5" w:rsidRPr="00C1464C" w:rsidRDefault="00EB19C5" w:rsidP="00120421">
            <w:pPr>
              <w:spacing w:after="0" w:line="240" w:lineRule="auto"/>
              <w:rPr>
                <w:rFonts w:eastAsia="Times New Roman" w:cs="Times New Roman"/>
                <w:i/>
                <w:iCs/>
                <w:color w:val="000000"/>
                <w:lang w:eastAsia="en-GB" w:bidi="ar-SA"/>
              </w:rPr>
            </w:pPr>
            <w:r w:rsidRPr="00C1464C">
              <w:rPr>
                <w:rFonts w:eastAsia="Times New Roman" w:cs="Times New Roman"/>
                <w:i/>
                <w:iCs/>
                <w:color w:val="000000"/>
                <w:lang w:eastAsia="en-GB" w:bidi="ar-SA"/>
              </w:rPr>
              <w:t> </w:t>
            </w:r>
          </w:p>
        </w:tc>
        <w:tc>
          <w:tcPr>
            <w:tcW w:w="1180" w:type="dxa"/>
            <w:tcBorders>
              <w:top w:val="nil"/>
              <w:left w:val="nil"/>
              <w:bottom w:val="single" w:sz="4" w:space="0" w:color="auto"/>
            </w:tcBorders>
            <w:shd w:val="clear" w:color="auto" w:fill="auto"/>
            <w:noWrap/>
            <w:vAlign w:val="bottom"/>
            <w:hideMark/>
          </w:tcPr>
          <w:p w14:paraId="76536EA6" w14:textId="77777777" w:rsidR="00EB19C5" w:rsidRPr="00C1464C" w:rsidRDefault="00EB19C5" w:rsidP="00120421">
            <w:pPr>
              <w:spacing w:after="0" w:line="240" w:lineRule="auto"/>
              <w:rPr>
                <w:rFonts w:eastAsia="Times New Roman" w:cs="Times New Roman"/>
                <w:i/>
                <w:iCs/>
                <w:color w:val="000000"/>
                <w:lang w:eastAsia="en-GB" w:bidi="ar-SA"/>
              </w:rPr>
            </w:pPr>
            <w:r w:rsidRPr="00C1464C">
              <w:rPr>
                <w:rFonts w:eastAsia="Times New Roman" w:cs="Times New Roman"/>
                <w:i/>
                <w:iCs/>
                <w:color w:val="000000"/>
                <w:lang w:eastAsia="en-GB" w:bidi="ar-SA"/>
              </w:rPr>
              <w:t> </w:t>
            </w:r>
          </w:p>
        </w:tc>
      </w:tr>
      <w:tr w:rsidR="00EB19C5" w:rsidRPr="00C1464C" w14:paraId="0424107D" w14:textId="77777777" w:rsidTr="00120421">
        <w:trPr>
          <w:trHeight w:val="288"/>
        </w:trPr>
        <w:tc>
          <w:tcPr>
            <w:tcW w:w="3500" w:type="dxa"/>
            <w:tcBorders>
              <w:top w:val="nil"/>
              <w:left w:val="nil"/>
              <w:bottom w:val="single" w:sz="4" w:space="0" w:color="auto"/>
            </w:tcBorders>
            <w:shd w:val="clear" w:color="auto" w:fill="auto"/>
            <w:noWrap/>
            <w:vAlign w:val="bottom"/>
            <w:hideMark/>
          </w:tcPr>
          <w:p w14:paraId="26648739"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Alcohol problems (CAGE)</w:t>
            </w:r>
          </w:p>
        </w:tc>
        <w:tc>
          <w:tcPr>
            <w:tcW w:w="1180" w:type="dxa"/>
            <w:tcBorders>
              <w:top w:val="nil"/>
              <w:bottom w:val="single" w:sz="4" w:space="0" w:color="auto"/>
              <w:right w:val="nil"/>
            </w:tcBorders>
            <w:shd w:val="clear" w:color="auto" w:fill="auto"/>
            <w:noWrap/>
            <w:vAlign w:val="bottom"/>
            <w:hideMark/>
          </w:tcPr>
          <w:p w14:paraId="79A45CF6"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 </w:t>
            </w:r>
          </w:p>
        </w:tc>
        <w:tc>
          <w:tcPr>
            <w:tcW w:w="1180" w:type="dxa"/>
            <w:tcBorders>
              <w:top w:val="nil"/>
              <w:left w:val="nil"/>
              <w:bottom w:val="single" w:sz="4" w:space="0" w:color="auto"/>
            </w:tcBorders>
            <w:shd w:val="clear" w:color="auto" w:fill="auto"/>
            <w:noWrap/>
            <w:vAlign w:val="bottom"/>
            <w:hideMark/>
          </w:tcPr>
          <w:p w14:paraId="318F3F9B" w14:textId="77777777" w:rsidR="00EB19C5" w:rsidRPr="00C1464C" w:rsidRDefault="00EB19C5" w:rsidP="00120421">
            <w:pPr>
              <w:spacing w:after="0" w:line="240" w:lineRule="auto"/>
              <w:rPr>
                <w:rFonts w:eastAsia="Times New Roman" w:cs="Times New Roman"/>
                <w:color w:val="000000"/>
                <w:lang w:eastAsia="en-GB" w:bidi="ar-SA"/>
              </w:rPr>
            </w:pPr>
            <w:r w:rsidRPr="00C1464C">
              <w:rPr>
                <w:rFonts w:eastAsia="Times New Roman" w:cs="Times New Roman"/>
                <w:color w:val="000000"/>
                <w:lang w:eastAsia="en-GB" w:bidi="ar-SA"/>
              </w:rPr>
              <w:t> </w:t>
            </w:r>
          </w:p>
        </w:tc>
        <w:tc>
          <w:tcPr>
            <w:tcW w:w="1180" w:type="dxa"/>
            <w:tcBorders>
              <w:top w:val="nil"/>
              <w:bottom w:val="single" w:sz="4" w:space="0" w:color="auto"/>
              <w:right w:val="nil"/>
            </w:tcBorders>
            <w:shd w:val="clear" w:color="auto" w:fill="auto"/>
            <w:noWrap/>
            <w:vAlign w:val="bottom"/>
            <w:hideMark/>
          </w:tcPr>
          <w:p w14:paraId="5F87E8E9" w14:textId="77777777" w:rsidR="00EB19C5" w:rsidRPr="00C1464C" w:rsidRDefault="00EB19C5" w:rsidP="00120421">
            <w:pPr>
              <w:spacing w:after="0" w:line="240" w:lineRule="auto"/>
              <w:jc w:val="right"/>
              <w:rPr>
                <w:rFonts w:eastAsia="Times New Roman" w:cs="Times New Roman"/>
                <w:color w:val="000000"/>
                <w:lang w:eastAsia="en-GB" w:bidi="ar-SA"/>
              </w:rPr>
            </w:pPr>
            <w:r w:rsidRPr="00C1464C">
              <w:rPr>
                <w:rFonts w:eastAsia="Times New Roman" w:cs="Times New Roman"/>
                <w:color w:val="000000"/>
                <w:lang w:eastAsia="en-GB" w:bidi="ar-SA"/>
              </w:rPr>
              <w:t>-0.36</w:t>
            </w:r>
            <w:r>
              <w:rPr>
                <w:rFonts w:eastAsia="Times New Roman" w:cs="Times New Roman"/>
                <w:color w:val="000000"/>
                <w:lang w:eastAsia="en-GB" w:bidi="ar-SA"/>
              </w:rPr>
              <w:t>**</w:t>
            </w:r>
          </w:p>
        </w:tc>
        <w:tc>
          <w:tcPr>
            <w:tcW w:w="1180" w:type="dxa"/>
            <w:tcBorders>
              <w:top w:val="nil"/>
              <w:left w:val="nil"/>
              <w:bottom w:val="single" w:sz="4" w:space="0" w:color="auto"/>
            </w:tcBorders>
            <w:shd w:val="clear" w:color="auto" w:fill="auto"/>
            <w:noWrap/>
            <w:vAlign w:val="bottom"/>
            <w:hideMark/>
          </w:tcPr>
          <w:p w14:paraId="7BFF170C" w14:textId="77777777" w:rsidR="00EB19C5" w:rsidRPr="00C1464C" w:rsidRDefault="00EB19C5" w:rsidP="00120421">
            <w:pPr>
              <w:spacing w:after="0" w:line="240" w:lineRule="auto"/>
              <w:jc w:val="right"/>
              <w:rPr>
                <w:rFonts w:eastAsia="Times New Roman" w:cs="Times New Roman"/>
                <w:color w:val="000000"/>
                <w:lang w:eastAsia="en-GB" w:bidi="ar-SA"/>
              </w:rPr>
            </w:pPr>
            <w:r w:rsidRPr="00C1464C">
              <w:rPr>
                <w:rFonts w:eastAsia="Times New Roman" w:cs="Times New Roman"/>
                <w:color w:val="000000"/>
                <w:lang w:eastAsia="en-GB" w:bidi="ar-SA"/>
              </w:rPr>
              <w:t>-0.18</w:t>
            </w:r>
            <w:r>
              <w:rPr>
                <w:rFonts w:eastAsia="Times New Roman" w:cs="Times New Roman"/>
                <w:color w:val="000000"/>
                <w:lang w:eastAsia="en-GB" w:bidi="ar-SA"/>
              </w:rPr>
              <w:t>**</w:t>
            </w:r>
          </w:p>
        </w:tc>
      </w:tr>
      <w:tr w:rsidR="00EB19C5" w:rsidRPr="00C1464C" w14:paraId="63084267" w14:textId="77777777" w:rsidTr="00120421">
        <w:trPr>
          <w:trHeight w:val="276"/>
        </w:trPr>
        <w:tc>
          <w:tcPr>
            <w:tcW w:w="3500" w:type="dxa"/>
            <w:tcBorders>
              <w:top w:val="nil"/>
              <w:left w:val="nil"/>
              <w:bottom w:val="nil"/>
            </w:tcBorders>
            <w:shd w:val="clear" w:color="auto" w:fill="auto"/>
            <w:noWrap/>
            <w:vAlign w:val="bottom"/>
            <w:hideMark/>
          </w:tcPr>
          <w:p w14:paraId="769938E3" w14:textId="77777777" w:rsidR="00EB19C5" w:rsidRPr="00076FDD" w:rsidRDefault="00EB19C5" w:rsidP="00120421">
            <w:pPr>
              <w:spacing w:after="0" w:line="240" w:lineRule="auto"/>
              <w:rPr>
                <w:rFonts w:eastAsia="Times New Roman" w:cs="Times New Roman"/>
                <w:i/>
                <w:color w:val="000000"/>
                <w:lang w:eastAsia="en-GB" w:bidi="ar-SA"/>
              </w:rPr>
            </w:pPr>
            <w:r w:rsidRPr="00076FDD">
              <w:rPr>
                <w:rFonts w:eastAsia="Times New Roman" w:cs="Times New Roman"/>
                <w:i/>
                <w:color w:val="000000"/>
                <w:lang w:eastAsia="en-GB" w:bidi="ar-SA"/>
              </w:rPr>
              <w:t>n (person-waves)</w:t>
            </w:r>
          </w:p>
        </w:tc>
        <w:tc>
          <w:tcPr>
            <w:tcW w:w="1180" w:type="dxa"/>
            <w:tcBorders>
              <w:top w:val="nil"/>
              <w:bottom w:val="nil"/>
              <w:right w:val="nil"/>
            </w:tcBorders>
            <w:shd w:val="clear" w:color="auto" w:fill="auto"/>
            <w:noWrap/>
            <w:vAlign w:val="bottom"/>
            <w:hideMark/>
          </w:tcPr>
          <w:p w14:paraId="6F28667B" w14:textId="77777777" w:rsidR="00EB19C5" w:rsidRPr="00076FDD" w:rsidRDefault="00EB19C5" w:rsidP="00120421">
            <w:pPr>
              <w:spacing w:after="0" w:line="240" w:lineRule="auto"/>
              <w:rPr>
                <w:rFonts w:eastAsia="Times New Roman" w:cs="Times New Roman"/>
                <w:i/>
                <w:color w:val="000000"/>
                <w:lang w:eastAsia="en-GB" w:bidi="ar-SA"/>
              </w:rPr>
            </w:pPr>
            <w:r w:rsidRPr="00076FDD">
              <w:rPr>
                <w:rFonts w:eastAsia="Times New Roman" w:cs="Times New Roman"/>
                <w:i/>
                <w:color w:val="000000"/>
                <w:lang w:eastAsia="en-GB" w:bidi="ar-SA"/>
              </w:rPr>
              <w:t>25920</w:t>
            </w:r>
          </w:p>
        </w:tc>
        <w:tc>
          <w:tcPr>
            <w:tcW w:w="1180" w:type="dxa"/>
            <w:tcBorders>
              <w:top w:val="nil"/>
              <w:left w:val="nil"/>
              <w:bottom w:val="nil"/>
            </w:tcBorders>
            <w:shd w:val="clear" w:color="auto" w:fill="auto"/>
            <w:noWrap/>
            <w:vAlign w:val="bottom"/>
            <w:hideMark/>
          </w:tcPr>
          <w:p w14:paraId="7BF06CD9" w14:textId="77777777" w:rsidR="00EB19C5" w:rsidRPr="00076FDD" w:rsidRDefault="00EB19C5" w:rsidP="00120421">
            <w:pPr>
              <w:spacing w:after="0" w:line="240" w:lineRule="auto"/>
              <w:rPr>
                <w:rFonts w:eastAsia="Times New Roman" w:cs="Times New Roman"/>
                <w:i/>
                <w:color w:val="000000"/>
                <w:lang w:eastAsia="en-GB" w:bidi="ar-SA"/>
              </w:rPr>
            </w:pPr>
            <w:r w:rsidRPr="00076FDD">
              <w:rPr>
                <w:rFonts w:eastAsia="Times New Roman" w:cs="Times New Roman"/>
                <w:i/>
                <w:color w:val="000000"/>
                <w:lang w:eastAsia="en-GB" w:bidi="ar-SA"/>
              </w:rPr>
              <w:t>25920</w:t>
            </w:r>
          </w:p>
        </w:tc>
        <w:tc>
          <w:tcPr>
            <w:tcW w:w="1180" w:type="dxa"/>
            <w:tcBorders>
              <w:top w:val="nil"/>
              <w:bottom w:val="nil"/>
              <w:right w:val="nil"/>
            </w:tcBorders>
            <w:shd w:val="clear" w:color="auto" w:fill="auto"/>
            <w:noWrap/>
            <w:vAlign w:val="bottom"/>
            <w:hideMark/>
          </w:tcPr>
          <w:p w14:paraId="518CBDE3" w14:textId="77777777" w:rsidR="00EB19C5" w:rsidRPr="00076FDD" w:rsidRDefault="00EB19C5" w:rsidP="00120421">
            <w:pPr>
              <w:spacing w:after="0" w:line="240" w:lineRule="auto"/>
              <w:rPr>
                <w:rFonts w:eastAsia="Times New Roman" w:cs="Times New Roman"/>
                <w:i/>
                <w:color w:val="000000"/>
                <w:lang w:eastAsia="en-GB" w:bidi="ar-SA"/>
              </w:rPr>
            </w:pPr>
            <w:r w:rsidRPr="00076FDD">
              <w:rPr>
                <w:rFonts w:eastAsia="Times New Roman" w:cs="Times New Roman"/>
                <w:i/>
                <w:color w:val="000000"/>
                <w:lang w:eastAsia="en-GB" w:bidi="ar-SA"/>
              </w:rPr>
              <w:t>19830</w:t>
            </w:r>
          </w:p>
        </w:tc>
        <w:tc>
          <w:tcPr>
            <w:tcW w:w="1180" w:type="dxa"/>
            <w:tcBorders>
              <w:top w:val="nil"/>
              <w:left w:val="nil"/>
              <w:bottom w:val="nil"/>
            </w:tcBorders>
            <w:shd w:val="clear" w:color="auto" w:fill="auto"/>
            <w:noWrap/>
            <w:vAlign w:val="bottom"/>
            <w:hideMark/>
          </w:tcPr>
          <w:p w14:paraId="1F5D8D73" w14:textId="77777777" w:rsidR="00EB19C5" w:rsidRPr="00076FDD" w:rsidRDefault="00EB19C5" w:rsidP="00120421">
            <w:pPr>
              <w:spacing w:after="0" w:line="240" w:lineRule="auto"/>
              <w:rPr>
                <w:rFonts w:eastAsia="Times New Roman" w:cs="Times New Roman"/>
                <w:i/>
                <w:color w:val="000000"/>
                <w:lang w:eastAsia="en-GB" w:bidi="ar-SA"/>
              </w:rPr>
            </w:pPr>
            <w:r w:rsidRPr="00076FDD">
              <w:rPr>
                <w:rFonts w:eastAsia="Times New Roman" w:cs="Times New Roman"/>
                <w:i/>
                <w:color w:val="000000"/>
                <w:lang w:eastAsia="en-GB" w:bidi="ar-SA"/>
              </w:rPr>
              <w:t>19830</w:t>
            </w:r>
          </w:p>
        </w:tc>
      </w:tr>
      <w:tr w:rsidR="00EB19C5" w:rsidRPr="00C1464C" w14:paraId="7962BC7F" w14:textId="77777777" w:rsidTr="00120421">
        <w:trPr>
          <w:trHeight w:val="276"/>
        </w:trPr>
        <w:tc>
          <w:tcPr>
            <w:tcW w:w="3500" w:type="dxa"/>
            <w:tcBorders>
              <w:top w:val="nil"/>
              <w:left w:val="nil"/>
              <w:bottom w:val="nil"/>
            </w:tcBorders>
            <w:shd w:val="clear" w:color="auto" w:fill="auto"/>
            <w:noWrap/>
            <w:vAlign w:val="bottom"/>
          </w:tcPr>
          <w:p w14:paraId="4EE84A26" w14:textId="77777777" w:rsidR="00EB19C5" w:rsidRPr="005E1F55" w:rsidRDefault="00EB19C5" w:rsidP="00120421">
            <w:pPr>
              <w:spacing w:after="0" w:line="240" w:lineRule="auto"/>
              <w:rPr>
                <w:rFonts w:eastAsia="Times New Roman" w:cs="Times New Roman"/>
                <w:i/>
                <w:color w:val="000000"/>
                <w:lang w:eastAsia="en-GB" w:bidi="ar-SA"/>
              </w:rPr>
            </w:pPr>
            <w:r w:rsidRPr="000D5565">
              <w:rPr>
                <w:i/>
                <w:color w:val="000000"/>
              </w:rPr>
              <w:t>n (persons)</w:t>
            </w:r>
          </w:p>
        </w:tc>
        <w:tc>
          <w:tcPr>
            <w:tcW w:w="1180" w:type="dxa"/>
            <w:tcBorders>
              <w:top w:val="nil"/>
              <w:bottom w:val="nil"/>
              <w:right w:val="nil"/>
            </w:tcBorders>
            <w:shd w:val="clear" w:color="auto" w:fill="auto"/>
            <w:noWrap/>
            <w:vAlign w:val="bottom"/>
          </w:tcPr>
          <w:p w14:paraId="407180C0" w14:textId="77777777" w:rsidR="00EB19C5" w:rsidRPr="005E1F55" w:rsidRDefault="00EB19C5" w:rsidP="00120421">
            <w:pPr>
              <w:spacing w:after="0" w:line="240" w:lineRule="auto"/>
              <w:rPr>
                <w:rFonts w:eastAsia="Times New Roman" w:cs="Times New Roman"/>
                <w:i/>
                <w:color w:val="000000"/>
                <w:lang w:eastAsia="en-GB" w:bidi="ar-SA"/>
              </w:rPr>
            </w:pPr>
            <w:r w:rsidRPr="000D5565">
              <w:rPr>
                <w:i/>
                <w:color w:val="000000"/>
              </w:rPr>
              <w:t>9469</w:t>
            </w:r>
          </w:p>
        </w:tc>
        <w:tc>
          <w:tcPr>
            <w:tcW w:w="1180" w:type="dxa"/>
            <w:tcBorders>
              <w:top w:val="nil"/>
              <w:left w:val="nil"/>
              <w:bottom w:val="nil"/>
            </w:tcBorders>
            <w:shd w:val="clear" w:color="auto" w:fill="auto"/>
            <w:noWrap/>
            <w:vAlign w:val="bottom"/>
          </w:tcPr>
          <w:p w14:paraId="5D6523A2" w14:textId="77777777" w:rsidR="00EB19C5" w:rsidRPr="005E1F55" w:rsidRDefault="00EB19C5" w:rsidP="00120421">
            <w:pPr>
              <w:spacing w:after="0" w:line="240" w:lineRule="auto"/>
              <w:rPr>
                <w:rFonts w:eastAsia="Times New Roman" w:cs="Times New Roman"/>
                <w:i/>
                <w:color w:val="000000"/>
                <w:lang w:eastAsia="en-GB" w:bidi="ar-SA"/>
              </w:rPr>
            </w:pPr>
            <w:r w:rsidRPr="000D5565">
              <w:rPr>
                <w:i/>
                <w:color w:val="000000"/>
              </w:rPr>
              <w:t>9469</w:t>
            </w:r>
          </w:p>
        </w:tc>
        <w:tc>
          <w:tcPr>
            <w:tcW w:w="1180" w:type="dxa"/>
            <w:tcBorders>
              <w:top w:val="nil"/>
              <w:bottom w:val="nil"/>
              <w:right w:val="nil"/>
            </w:tcBorders>
            <w:shd w:val="clear" w:color="auto" w:fill="auto"/>
            <w:noWrap/>
            <w:vAlign w:val="bottom"/>
          </w:tcPr>
          <w:p w14:paraId="0C14EE8C" w14:textId="77777777" w:rsidR="00EB19C5" w:rsidRPr="005E1F55" w:rsidRDefault="00EB19C5" w:rsidP="00120421">
            <w:pPr>
              <w:spacing w:after="0" w:line="240" w:lineRule="auto"/>
              <w:rPr>
                <w:rFonts w:eastAsia="Times New Roman" w:cs="Times New Roman"/>
                <w:i/>
                <w:color w:val="000000"/>
                <w:lang w:eastAsia="en-GB" w:bidi="ar-SA"/>
              </w:rPr>
            </w:pPr>
            <w:r w:rsidRPr="000D5565">
              <w:rPr>
                <w:i/>
                <w:color w:val="000000"/>
              </w:rPr>
              <w:t>8377</w:t>
            </w:r>
          </w:p>
        </w:tc>
        <w:tc>
          <w:tcPr>
            <w:tcW w:w="1180" w:type="dxa"/>
            <w:tcBorders>
              <w:top w:val="nil"/>
              <w:left w:val="nil"/>
              <w:bottom w:val="nil"/>
            </w:tcBorders>
            <w:shd w:val="clear" w:color="auto" w:fill="auto"/>
            <w:noWrap/>
            <w:vAlign w:val="bottom"/>
          </w:tcPr>
          <w:p w14:paraId="1A102B88" w14:textId="77777777" w:rsidR="00EB19C5" w:rsidRPr="005E1F55" w:rsidRDefault="00EB19C5" w:rsidP="00120421">
            <w:pPr>
              <w:spacing w:after="0" w:line="240" w:lineRule="auto"/>
              <w:rPr>
                <w:rFonts w:eastAsia="Times New Roman" w:cs="Times New Roman"/>
                <w:i/>
                <w:color w:val="000000"/>
                <w:lang w:eastAsia="en-GB" w:bidi="ar-SA"/>
              </w:rPr>
            </w:pPr>
            <w:r w:rsidRPr="000D5565">
              <w:rPr>
                <w:i/>
                <w:color w:val="000000"/>
              </w:rPr>
              <w:t>8377</w:t>
            </w:r>
          </w:p>
        </w:tc>
      </w:tr>
    </w:tbl>
    <w:p w14:paraId="5BE647E6" w14:textId="77777777" w:rsidR="00EB19C5" w:rsidRPr="0075004A" w:rsidRDefault="00EB19C5" w:rsidP="00EB19C5">
      <w:pPr>
        <w:spacing w:before="240" w:line="240" w:lineRule="auto"/>
        <w:ind w:left="284" w:right="237"/>
        <w:rPr>
          <w:i/>
          <w:sz w:val="20"/>
        </w:rPr>
      </w:pPr>
      <w:r>
        <w:rPr>
          <w:i/>
          <w:sz w:val="20"/>
        </w:rPr>
        <w:t xml:space="preserve">Significance: **=p&lt;0.01; *=p&lt;0.05; </w:t>
      </w:r>
      <w:r w:rsidRPr="008D4CAD">
        <w:rPr>
          <w:i/>
          <w:sz w:val="20"/>
        </w:rPr>
        <w:t>+</w:t>
      </w:r>
      <w:r>
        <w:rPr>
          <w:i/>
          <w:sz w:val="20"/>
        </w:rPr>
        <w:t>=p&lt;0.10.  See text for control variables</w:t>
      </w:r>
      <w:r w:rsidRPr="00076FDD">
        <w:rPr>
          <w:i/>
          <w:sz w:val="20"/>
        </w:rPr>
        <w:t>.</w:t>
      </w:r>
    </w:p>
    <w:p w14:paraId="2C6134D2" w14:textId="77777777" w:rsidR="00EB19C5" w:rsidRDefault="00EB19C5" w:rsidP="00EB19C5"/>
    <w:p w14:paraId="28343634" w14:textId="77777777" w:rsidR="00EB19C5" w:rsidRDefault="00EB19C5" w:rsidP="00EB19C5">
      <w:pPr>
        <w:spacing w:after="160" w:line="259" w:lineRule="auto"/>
      </w:pPr>
      <w:r>
        <w:br w:type="page"/>
      </w:r>
    </w:p>
    <w:p w14:paraId="76104187" w14:textId="77777777" w:rsidR="00EB19C5" w:rsidRDefault="00EB19C5" w:rsidP="00EB19C5">
      <w:pPr>
        <w:pStyle w:val="Caption"/>
      </w:pPr>
      <w:bookmarkStart w:id="3" w:name="_Ref386720918"/>
      <w:bookmarkStart w:id="4" w:name="_Ref386744030"/>
      <w:r>
        <w:lastRenderedPageBreak/>
        <w:t xml:space="preserve">Table </w:t>
      </w:r>
      <w:r>
        <w:fldChar w:fldCharType="begin"/>
      </w:r>
      <w:r>
        <w:instrText xml:space="preserve"> SEQ Table \* ARABIC </w:instrText>
      </w:r>
      <w:r>
        <w:fldChar w:fldCharType="separate"/>
      </w:r>
      <w:r>
        <w:rPr>
          <w:noProof/>
        </w:rPr>
        <w:t>3</w:t>
      </w:r>
      <w:r>
        <w:rPr>
          <w:noProof/>
        </w:rPr>
        <w:fldChar w:fldCharType="end"/>
      </w:r>
      <w:bookmarkEnd w:id="3"/>
      <w:r>
        <w:t>: Regression of happiness (0-100 scale) on drinking alcohol at that moment</w:t>
      </w:r>
    </w:p>
    <w:tbl>
      <w:tblPr>
        <w:tblW w:w="9168" w:type="dxa"/>
        <w:jc w:val="center"/>
        <w:tblLook w:val="04A0" w:firstRow="1" w:lastRow="0" w:firstColumn="1" w:lastColumn="0" w:noHBand="0" w:noVBand="1"/>
      </w:tblPr>
      <w:tblGrid>
        <w:gridCol w:w="1830"/>
        <w:gridCol w:w="1094"/>
        <w:gridCol w:w="967"/>
        <w:gridCol w:w="1076"/>
        <w:gridCol w:w="1002"/>
        <w:gridCol w:w="1515"/>
        <w:gridCol w:w="1684"/>
      </w:tblGrid>
      <w:tr w:rsidR="00EB19C5" w:rsidRPr="0025373D" w14:paraId="38CA0723" w14:textId="77777777" w:rsidTr="00120421">
        <w:trPr>
          <w:trHeight w:val="288"/>
          <w:jc w:val="center"/>
        </w:trPr>
        <w:tc>
          <w:tcPr>
            <w:tcW w:w="1830" w:type="dxa"/>
            <w:shd w:val="clear" w:color="auto" w:fill="auto"/>
            <w:noWrap/>
            <w:vAlign w:val="center"/>
            <w:hideMark/>
          </w:tcPr>
          <w:p w14:paraId="68AED3AC" w14:textId="77777777" w:rsidR="00EB19C5" w:rsidRPr="0025373D" w:rsidRDefault="00EB19C5" w:rsidP="00120421">
            <w:pPr>
              <w:spacing w:after="0" w:line="240" w:lineRule="auto"/>
              <w:rPr>
                <w:rFonts w:eastAsia="Times New Roman" w:cs="Times New Roman"/>
                <w:lang w:eastAsia="en-GB" w:bidi="ar-SA"/>
              </w:rPr>
            </w:pPr>
            <w:r>
              <w:t> </w:t>
            </w:r>
          </w:p>
        </w:tc>
        <w:tc>
          <w:tcPr>
            <w:tcW w:w="1094" w:type="dxa"/>
            <w:shd w:val="clear" w:color="auto" w:fill="auto"/>
            <w:noWrap/>
            <w:vAlign w:val="center"/>
            <w:hideMark/>
          </w:tcPr>
          <w:p w14:paraId="15FB6273" w14:textId="77777777" w:rsidR="00EB19C5" w:rsidRPr="0025373D" w:rsidRDefault="00EB19C5" w:rsidP="00120421">
            <w:pPr>
              <w:spacing w:after="0" w:line="240" w:lineRule="auto"/>
              <w:rPr>
                <w:rFonts w:eastAsia="Times New Roman" w:cs="Times New Roman"/>
                <w:lang w:eastAsia="en-GB" w:bidi="ar-SA"/>
              </w:rPr>
            </w:pPr>
            <w:r>
              <w:t>OLS</w:t>
            </w:r>
          </w:p>
        </w:tc>
        <w:tc>
          <w:tcPr>
            <w:tcW w:w="967" w:type="dxa"/>
            <w:shd w:val="clear" w:color="auto" w:fill="auto"/>
            <w:noWrap/>
            <w:vAlign w:val="center"/>
            <w:hideMark/>
          </w:tcPr>
          <w:p w14:paraId="67FC9E02" w14:textId="77777777" w:rsidR="00EB19C5" w:rsidRPr="0025373D" w:rsidRDefault="00EB19C5" w:rsidP="00120421">
            <w:pPr>
              <w:spacing w:after="0" w:line="240" w:lineRule="auto"/>
              <w:rPr>
                <w:rFonts w:eastAsia="Times New Roman" w:cs="Times New Roman"/>
                <w:lang w:eastAsia="en-GB" w:bidi="ar-SA"/>
              </w:rPr>
            </w:pPr>
            <w:r>
              <w:t>OLS</w:t>
            </w:r>
          </w:p>
        </w:tc>
        <w:tc>
          <w:tcPr>
            <w:tcW w:w="1076" w:type="dxa"/>
            <w:shd w:val="clear" w:color="auto" w:fill="auto"/>
            <w:noWrap/>
            <w:vAlign w:val="center"/>
            <w:hideMark/>
          </w:tcPr>
          <w:p w14:paraId="61469076" w14:textId="77777777" w:rsidR="00EB19C5" w:rsidRPr="0025373D" w:rsidRDefault="00EB19C5" w:rsidP="00120421">
            <w:pPr>
              <w:spacing w:after="0" w:line="240" w:lineRule="auto"/>
              <w:rPr>
                <w:rFonts w:eastAsia="Times New Roman" w:cs="Times New Roman"/>
                <w:lang w:eastAsia="en-GB" w:bidi="ar-SA"/>
              </w:rPr>
            </w:pPr>
            <w:r>
              <w:t>FE</w:t>
            </w:r>
          </w:p>
        </w:tc>
        <w:tc>
          <w:tcPr>
            <w:tcW w:w="1002" w:type="dxa"/>
            <w:shd w:val="clear" w:color="auto" w:fill="auto"/>
            <w:noWrap/>
            <w:vAlign w:val="center"/>
            <w:hideMark/>
          </w:tcPr>
          <w:p w14:paraId="6B20E19F" w14:textId="77777777" w:rsidR="00EB19C5" w:rsidRPr="0025373D" w:rsidRDefault="00EB19C5" w:rsidP="00120421">
            <w:pPr>
              <w:spacing w:after="0" w:line="240" w:lineRule="auto"/>
              <w:rPr>
                <w:rFonts w:eastAsia="Times New Roman" w:cs="Times New Roman"/>
                <w:lang w:eastAsia="en-GB" w:bidi="ar-SA"/>
              </w:rPr>
            </w:pPr>
            <w:r>
              <w:t>FE</w:t>
            </w:r>
          </w:p>
        </w:tc>
        <w:tc>
          <w:tcPr>
            <w:tcW w:w="1515" w:type="dxa"/>
            <w:shd w:val="clear" w:color="auto" w:fill="auto"/>
            <w:noWrap/>
            <w:vAlign w:val="center"/>
            <w:hideMark/>
          </w:tcPr>
          <w:p w14:paraId="677C7A09" w14:textId="77777777" w:rsidR="00EB19C5" w:rsidRPr="0025373D" w:rsidRDefault="00EB19C5" w:rsidP="00120421">
            <w:pPr>
              <w:spacing w:after="0" w:line="240" w:lineRule="auto"/>
              <w:rPr>
                <w:rFonts w:eastAsia="Times New Roman" w:cs="Times New Roman"/>
                <w:lang w:eastAsia="en-GB" w:bidi="ar-SA"/>
              </w:rPr>
            </w:pPr>
            <w:r>
              <w:t>FE</w:t>
            </w:r>
          </w:p>
        </w:tc>
        <w:tc>
          <w:tcPr>
            <w:tcW w:w="1684" w:type="dxa"/>
            <w:shd w:val="clear" w:color="auto" w:fill="auto"/>
            <w:noWrap/>
            <w:vAlign w:val="center"/>
            <w:hideMark/>
          </w:tcPr>
          <w:p w14:paraId="2D628D0D" w14:textId="77777777" w:rsidR="00EB19C5" w:rsidRPr="0025373D" w:rsidRDefault="00EB19C5" w:rsidP="00120421">
            <w:pPr>
              <w:spacing w:after="0" w:line="240" w:lineRule="auto"/>
              <w:rPr>
                <w:rFonts w:eastAsia="Times New Roman" w:cs="Times New Roman"/>
                <w:lang w:eastAsia="en-GB" w:bidi="ar-SA"/>
              </w:rPr>
            </w:pPr>
            <w:r>
              <w:t>FE</w:t>
            </w:r>
          </w:p>
        </w:tc>
      </w:tr>
      <w:tr w:rsidR="00EB19C5" w:rsidRPr="0025373D" w14:paraId="78789DBD" w14:textId="77777777" w:rsidTr="00120421">
        <w:trPr>
          <w:trHeight w:val="288"/>
          <w:jc w:val="center"/>
        </w:trPr>
        <w:tc>
          <w:tcPr>
            <w:tcW w:w="1830" w:type="dxa"/>
            <w:tcBorders>
              <w:bottom w:val="single" w:sz="4" w:space="0" w:color="auto"/>
            </w:tcBorders>
            <w:shd w:val="clear" w:color="auto" w:fill="auto"/>
            <w:noWrap/>
            <w:vAlign w:val="center"/>
            <w:hideMark/>
          </w:tcPr>
          <w:p w14:paraId="39809445" w14:textId="77777777" w:rsidR="00EB19C5" w:rsidRPr="0025373D" w:rsidRDefault="00EB19C5" w:rsidP="00120421">
            <w:pPr>
              <w:spacing w:after="0" w:line="240" w:lineRule="auto"/>
              <w:rPr>
                <w:rFonts w:eastAsia="Times New Roman" w:cs="Times New Roman"/>
                <w:color w:val="000000"/>
                <w:lang w:eastAsia="en-GB" w:bidi="ar-SA"/>
              </w:rPr>
            </w:pPr>
            <w:r>
              <w:rPr>
                <w:color w:val="000000"/>
              </w:rPr>
              <w:t> </w:t>
            </w:r>
          </w:p>
        </w:tc>
        <w:tc>
          <w:tcPr>
            <w:tcW w:w="1094" w:type="dxa"/>
            <w:tcBorders>
              <w:bottom w:val="single" w:sz="4" w:space="0" w:color="auto"/>
            </w:tcBorders>
            <w:shd w:val="clear" w:color="auto" w:fill="auto"/>
            <w:noWrap/>
            <w:vAlign w:val="center"/>
            <w:hideMark/>
          </w:tcPr>
          <w:p w14:paraId="14C4EAA5" w14:textId="77777777" w:rsidR="00EB19C5" w:rsidRPr="00076FDD" w:rsidRDefault="00EB19C5" w:rsidP="00120421">
            <w:pPr>
              <w:spacing w:after="0" w:line="240" w:lineRule="auto"/>
              <w:rPr>
                <w:rFonts w:eastAsia="Times New Roman" w:cs="Times New Roman"/>
                <w:color w:val="000000"/>
                <w:sz w:val="18"/>
                <w:szCs w:val="20"/>
                <w:lang w:eastAsia="en-GB" w:bidi="ar-SA"/>
              </w:rPr>
            </w:pPr>
            <w:r w:rsidRPr="00076FDD">
              <w:rPr>
                <w:color w:val="000000"/>
                <w:sz w:val="18"/>
                <w:szCs w:val="20"/>
              </w:rPr>
              <w:t>Unadjusted</w:t>
            </w:r>
          </w:p>
        </w:tc>
        <w:tc>
          <w:tcPr>
            <w:tcW w:w="967" w:type="dxa"/>
            <w:tcBorders>
              <w:bottom w:val="single" w:sz="4" w:space="0" w:color="auto"/>
            </w:tcBorders>
            <w:shd w:val="clear" w:color="auto" w:fill="auto"/>
            <w:noWrap/>
            <w:vAlign w:val="center"/>
            <w:hideMark/>
          </w:tcPr>
          <w:p w14:paraId="616A6BAB" w14:textId="77777777" w:rsidR="00EB19C5" w:rsidRPr="00076FDD" w:rsidRDefault="00EB19C5" w:rsidP="00120421">
            <w:pPr>
              <w:spacing w:after="0" w:line="240" w:lineRule="auto"/>
              <w:rPr>
                <w:rFonts w:eastAsia="Times New Roman" w:cs="Times New Roman"/>
                <w:color w:val="000000"/>
                <w:sz w:val="18"/>
                <w:szCs w:val="20"/>
                <w:lang w:eastAsia="en-GB" w:bidi="ar-SA"/>
              </w:rPr>
            </w:pPr>
            <w:r w:rsidRPr="00076FDD">
              <w:rPr>
                <w:color w:val="000000"/>
                <w:sz w:val="18"/>
                <w:szCs w:val="20"/>
              </w:rPr>
              <w:t>Adjusted</w:t>
            </w:r>
          </w:p>
        </w:tc>
        <w:tc>
          <w:tcPr>
            <w:tcW w:w="1076" w:type="dxa"/>
            <w:tcBorders>
              <w:bottom w:val="single" w:sz="4" w:space="0" w:color="auto"/>
            </w:tcBorders>
            <w:shd w:val="clear" w:color="auto" w:fill="auto"/>
            <w:noWrap/>
            <w:vAlign w:val="center"/>
            <w:hideMark/>
          </w:tcPr>
          <w:p w14:paraId="4AB17402" w14:textId="77777777" w:rsidR="00EB19C5" w:rsidRPr="00076FDD" w:rsidRDefault="00EB19C5" w:rsidP="00120421">
            <w:pPr>
              <w:spacing w:after="0" w:line="240" w:lineRule="auto"/>
              <w:rPr>
                <w:rFonts w:eastAsia="Times New Roman" w:cs="Times New Roman"/>
                <w:color w:val="000000"/>
                <w:sz w:val="18"/>
                <w:szCs w:val="20"/>
                <w:lang w:eastAsia="en-GB" w:bidi="ar-SA"/>
              </w:rPr>
            </w:pPr>
            <w:r w:rsidRPr="00076FDD">
              <w:rPr>
                <w:color w:val="000000"/>
                <w:sz w:val="18"/>
                <w:szCs w:val="20"/>
              </w:rPr>
              <w:t>Unadjusted</w:t>
            </w:r>
          </w:p>
        </w:tc>
        <w:tc>
          <w:tcPr>
            <w:tcW w:w="1002" w:type="dxa"/>
            <w:tcBorders>
              <w:bottom w:val="single" w:sz="4" w:space="0" w:color="auto"/>
            </w:tcBorders>
            <w:shd w:val="clear" w:color="auto" w:fill="auto"/>
            <w:noWrap/>
            <w:vAlign w:val="center"/>
            <w:hideMark/>
          </w:tcPr>
          <w:p w14:paraId="14BC585B" w14:textId="77777777" w:rsidR="00EB19C5" w:rsidRPr="00076FDD" w:rsidRDefault="00EB19C5" w:rsidP="00120421">
            <w:pPr>
              <w:spacing w:after="0" w:line="240" w:lineRule="auto"/>
              <w:rPr>
                <w:rFonts w:eastAsia="Times New Roman" w:cs="Times New Roman"/>
                <w:color w:val="000000"/>
                <w:sz w:val="18"/>
                <w:szCs w:val="20"/>
                <w:lang w:eastAsia="en-GB" w:bidi="ar-SA"/>
              </w:rPr>
            </w:pPr>
            <w:r w:rsidRPr="00076FDD">
              <w:rPr>
                <w:color w:val="000000"/>
                <w:sz w:val="18"/>
                <w:szCs w:val="20"/>
              </w:rPr>
              <w:t>Adjusted</w:t>
            </w:r>
          </w:p>
        </w:tc>
        <w:tc>
          <w:tcPr>
            <w:tcW w:w="1515" w:type="dxa"/>
            <w:tcBorders>
              <w:bottom w:val="single" w:sz="4" w:space="0" w:color="auto"/>
            </w:tcBorders>
            <w:shd w:val="clear" w:color="auto" w:fill="auto"/>
            <w:noWrap/>
            <w:vAlign w:val="center"/>
            <w:hideMark/>
          </w:tcPr>
          <w:p w14:paraId="1896568E" w14:textId="77777777" w:rsidR="00EB19C5" w:rsidRPr="00076FDD" w:rsidRDefault="00EB19C5" w:rsidP="00120421">
            <w:pPr>
              <w:spacing w:after="0" w:line="240" w:lineRule="auto"/>
              <w:rPr>
                <w:rFonts w:eastAsia="Times New Roman" w:cs="Times New Roman"/>
                <w:color w:val="000000"/>
                <w:sz w:val="18"/>
                <w:szCs w:val="20"/>
                <w:lang w:eastAsia="en-GB" w:bidi="ar-SA"/>
              </w:rPr>
            </w:pPr>
            <w:r w:rsidRPr="00076FDD">
              <w:rPr>
                <w:color w:val="000000"/>
                <w:sz w:val="18"/>
                <w:szCs w:val="20"/>
              </w:rPr>
              <w:t>Evening-only subsample</w:t>
            </w:r>
          </w:p>
        </w:tc>
        <w:tc>
          <w:tcPr>
            <w:tcW w:w="1684" w:type="dxa"/>
            <w:tcBorders>
              <w:bottom w:val="single" w:sz="4" w:space="0" w:color="auto"/>
            </w:tcBorders>
            <w:shd w:val="clear" w:color="auto" w:fill="auto"/>
            <w:noWrap/>
            <w:vAlign w:val="center"/>
            <w:hideMark/>
          </w:tcPr>
          <w:p w14:paraId="5A83419A" w14:textId="77777777" w:rsidR="00EB19C5" w:rsidRPr="00076FDD" w:rsidRDefault="00EB19C5" w:rsidP="00120421">
            <w:pPr>
              <w:spacing w:after="0" w:line="240" w:lineRule="auto"/>
              <w:rPr>
                <w:rFonts w:eastAsia="Times New Roman" w:cs="Times New Roman"/>
                <w:color w:val="000000"/>
                <w:sz w:val="18"/>
                <w:szCs w:val="20"/>
                <w:lang w:eastAsia="en-GB" w:bidi="ar-SA"/>
              </w:rPr>
            </w:pPr>
            <w:r w:rsidRPr="00076FDD">
              <w:rPr>
                <w:color w:val="000000"/>
                <w:sz w:val="18"/>
                <w:szCs w:val="20"/>
              </w:rPr>
              <w:t>Controlling for earlier happiness</w:t>
            </w:r>
          </w:p>
        </w:tc>
      </w:tr>
      <w:tr w:rsidR="00EB19C5" w:rsidRPr="0025373D" w14:paraId="1004D00C" w14:textId="77777777" w:rsidTr="00120421">
        <w:trPr>
          <w:trHeight w:val="288"/>
          <w:jc w:val="center"/>
        </w:trPr>
        <w:tc>
          <w:tcPr>
            <w:tcW w:w="1830" w:type="dxa"/>
            <w:tcBorders>
              <w:top w:val="single" w:sz="4" w:space="0" w:color="auto"/>
              <w:bottom w:val="single" w:sz="4" w:space="0" w:color="auto"/>
            </w:tcBorders>
            <w:shd w:val="clear" w:color="auto" w:fill="auto"/>
            <w:noWrap/>
            <w:vAlign w:val="center"/>
            <w:hideMark/>
          </w:tcPr>
          <w:p w14:paraId="464851F9" w14:textId="77777777" w:rsidR="00EB19C5" w:rsidRPr="0025373D" w:rsidRDefault="00EB19C5" w:rsidP="00120421">
            <w:pPr>
              <w:spacing w:after="0" w:line="240" w:lineRule="auto"/>
              <w:rPr>
                <w:rFonts w:eastAsia="Times New Roman" w:cs="Times New Roman"/>
                <w:color w:val="000000"/>
                <w:lang w:eastAsia="en-GB" w:bidi="ar-SA"/>
              </w:rPr>
            </w:pPr>
            <w:r>
              <w:rPr>
                <w:color w:val="000000"/>
              </w:rPr>
              <w:t>Drinking alcohol</w:t>
            </w:r>
          </w:p>
        </w:tc>
        <w:tc>
          <w:tcPr>
            <w:tcW w:w="1094" w:type="dxa"/>
            <w:tcBorders>
              <w:top w:val="single" w:sz="4" w:space="0" w:color="auto"/>
              <w:bottom w:val="single" w:sz="4" w:space="0" w:color="auto"/>
            </w:tcBorders>
            <w:shd w:val="clear" w:color="auto" w:fill="auto"/>
            <w:noWrap/>
            <w:vAlign w:val="center"/>
            <w:hideMark/>
          </w:tcPr>
          <w:p w14:paraId="5F7D901A" w14:textId="77777777" w:rsidR="00EB19C5" w:rsidRPr="0025373D" w:rsidRDefault="00EB19C5" w:rsidP="00120421">
            <w:pPr>
              <w:spacing w:after="0" w:line="240" w:lineRule="auto"/>
              <w:rPr>
                <w:rFonts w:eastAsia="Times New Roman" w:cs="Times New Roman"/>
                <w:color w:val="000000"/>
                <w:lang w:eastAsia="en-GB" w:bidi="ar-SA"/>
              </w:rPr>
            </w:pPr>
            <w:r>
              <w:rPr>
                <w:color w:val="000000"/>
              </w:rPr>
              <w:t>10.79**</w:t>
            </w:r>
          </w:p>
        </w:tc>
        <w:tc>
          <w:tcPr>
            <w:tcW w:w="967" w:type="dxa"/>
            <w:tcBorders>
              <w:top w:val="single" w:sz="4" w:space="0" w:color="auto"/>
              <w:bottom w:val="single" w:sz="4" w:space="0" w:color="auto"/>
            </w:tcBorders>
            <w:shd w:val="clear" w:color="auto" w:fill="auto"/>
            <w:noWrap/>
            <w:vAlign w:val="center"/>
            <w:hideMark/>
          </w:tcPr>
          <w:p w14:paraId="6F0E1CB2" w14:textId="77777777" w:rsidR="00EB19C5" w:rsidRPr="0025373D" w:rsidRDefault="00EB19C5" w:rsidP="00120421">
            <w:pPr>
              <w:spacing w:after="0" w:line="240" w:lineRule="auto"/>
              <w:rPr>
                <w:rFonts w:eastAsia="Times New Roman" w:cs="Times New Roman"/>
                <w:color w:val="000000"/>
                <w:lang w:eastAsia="en-GB" w:bidi="ar-SA"/>
              </w:rPr>
            </w:pPr>
            <w:r>
              <w:rPr>
                <w:color w:val="000000"/>
              </w:rPr>
              <w:t>3.65**</w:t>
            </w:r>
          </w:p>
        </w:tc>
        <w:tc>
          <w:tcPr>
            <w:tcW w:w="1076" w:type="dxa"/>
            <w:tcBorders>
              <w:top w:val="single" w:sz="4" w:space="0" w:color="auto"/>
              <w:bottom w:val="single" w:sz="4" w:space="0" w:color="auto"/>
            </w:tcBorders>
            <w:shd w:val="clear" w:color="auto" w:fill="auto"/>
            <w:noWrap/>
            <w:vAlign w:val="center"/>
            <w:hideMark/>
          </w:tcPr>
          <w:p w14:paraId="0B6FBE0C" w14:textId="77777777" w:rsidR="00EB19C5" w:rsidRPr="0025373D" w:rsidRDefault="00EB19C5" w:rsidP="00120421">
            <w:pPr>
              <w:spacing w:after="0" w:line="240" w:lineRule="auto"/>
              <w:rPr>
                <w:rFonts w:eastAsia="Times New Roman" w:cs="Times New Roman"/>
                <w:color w:val="000000"/>
                <w:lang w:eastAsia="en-GB" w:bidi="ar-SA"/>
              </w:rPr>
            </w:pPr>
            <w:r>
              <w:rPr>
                <w:color w:val="000000"/>
              </w:rPr>
              <w:t>10.28**</w:t>
            </w:r>
          </w:p>
        </w:tc>
        <w:tc>
          <w:tcPr>
            <w:tcW w:w="1002" w:type="dxa"/>
            <w:tcBorders>
              <w:top w:val="single" w:sz="4" w:space="0" w:color="auto"/>
              <w:bottom w:val="single" w:sz="4" w:space="0" w:color="auto"/>
            </w:tcBorders>
            <w:shd w:val="clear" w:color="auto" w:fill="auto"/>
            <w:noWrap/>
            <w:vAlign w:val="center"/>
            <w:hideMark/>
          </w:tcPr>
          <w:p w14:paraId="58DA7CB1" w14:textId="77777777" w:rsidR="00EB19C5" w:rsidRPr="0025373D" w:rsidRDefault="00EB19C5" w:rsidP="00120421">
            <w:pPr>
              <w:spacing w:after="0" w:line="240" w:lineRule="auto"/>
              <w:rPr>
                <w:rFonts w:eastAsia="Times New Roman" w:cs="Times New Roman"/>
                <w:color w:val="000000"/>
                <w:lang w:eastAsia="en-GB" w:bidi="ar-SA"/>
              </w:rPr>
            </w:pPr>
            <w:r>
              <w:rPr>
                <w:color w:val="000000"/>
              </w:rPr>
              <w:t>3.88**</w:t>
            </w:r>
          </w:p>
        </w:tc>
        <w:tc>
          <w:tcPr>
            <w:tcW w:w="1515" w:type="dxa"/>
            <w:tcBorders>
              <w:top w:val="single" w:sz="4" w:space="0" w:color="auto"/>
              <w:bottom w:val="single" w:sz="4" w:space="0" w:color="auto"/>
            </w:tcBorders>
            <w:shd w:val="clear" w:color="auto" w:fill="auto"/>
            <w:noWrap/>
            <w:vAlign w:val="center"/>
            <w:hideMark/>
          </w:tcPr>
          <w:p w14:paraId="50EE8431" w14:textId="77777777" w:rsidR="00EB19C5" w:rsidRPr="0025373D" w:rsidRDefault="00EB19C5" w:rsidP="00120421">
            <w:pPr>
              <w:spacing w:after="0" w:line="240" w:lineRule="auto"/>
              <w:rPr>
                <w:rFonts w:eastAsia="Times New Roman" w:cs="Times New Roman"/>
                <w:color w:val="000000"/>
                <w:lang w:eastAsia="en-GB" w:bidi="ar-SA"/>
              </w:rPr>
            </w:pPr>
            <w:r>
              <w:rPr>
                <w:color w:val="000000"/>
              </w:rPr>
              <w:t>3.64**</w:t>
            </w:r>
          </w:p>
        </w:tc>
        <w:tc>
          <w:tcPr>
            <w:tcW w:w="1684" w:type="dxa"/>
            <w:tcBorders>
              <w:top w:val="single" w:sz="4" w:space="0" w:color="auto"/>
              <w:bottom w:val="single" w:sz="4" w:space="0" w:color="auto"/>
            </w:tcBorders>
            <w:shd w:val="clear" w:color="auto" w:fill="auto"/>
            <w:noWrap/>
            <w:vAlign w:val="center"/>
            <w:hideMark/>
          </w:tcPr>
          <w:p w14:paraId="6952293C" w14:textId="77777777" w:rsidR="00EB19C5" w:rsidRPr="0025373D" w:rsidRDefault="00EB19C5" w:rsidP="00120421">
            <w:pPr>
              <w:spacing w:after="0" w:line="240" w:lineRule="auto"/>
              <w:rPr>
                <w:rFonts w:eastAsia="Times New Roman" w:cs="Times New Roman"/>
                <w:color w:val="000000"/>
                <w:lang w:eastAsia="en-GB" w:bidi="ar-SA"/>
              </w:rPr>
            </w:pPr>
            <w:r>
              <w:rPr>
                <w:color w:val="000000"/>
              </w:rPr>
              <w:t>3.30**</w:t>
            </w:r>
          </w:p>
        </w:tc>
      </w:tr>
      <w:tr w:rsidR="00EB19C5" w:rsidRPr="0025373D" w14:paraId="661CD677" w14:textId="77777777" w:rsidTr="00120421">
        <w:trPr>
          <w:trHeight w:val="288"/>
          <w:jc w:val="center"/>
        </w:trPr>
        <w:tc>
          <w:tcPr>
            <w:tcW w:w="1830" w:type="dxa"/>
            <w:tcBorders>
              <w:top w:val="single" w:sz="4" w:space="0" w:color="auto"/>
            </w:tcBorders>
            <w:shd w:val="clear" w:color="auto" w:fill="auto"/>
            <w:noWrap/>
            <w:vAlign w:val="center"/>
            <w:hideMark/>
          </w:tcPr>
          <w:p w14:paraId="23AE0965" w14:textId="77777777" w:rsidR="00EB19C5" w:rsidRPr="00DB4B28" w:rsidRDefault="00EB19C5" w:rsidP="00120421">
            <w:pPr>
              <w:spacing w:after="0" w:line="240" w:lineRule="auto"/>
              <w:rPr>
                <w:rFonts w:eastAsia="Times New Roman" w:cs="Times New Roman"/>
                <w:color w:val="000000"/>
                <w:lang w:eastAsia="en-GB" w:bidi="ar-SA"/>
              </w:rPr>
            </w:pPr>
            <w:r w:rsidRPr="00DB4B28">
              <w:rPr>
                <w:color w:val="000000"/>
              </w:rPr>
              <w:t>n (person-waves)</w:t>
            </w:r>
          </w:p>
        </w:tc>
        <w:tc>
          <w:tcPr>
            <w:tcW w:w="1094" w:type="dxa"/>
            <w:tcBorders>
              <w:top w:val="single" w:sz="4" w:space="0" w:color="auto"/>
            </w:tcBorders>
            <w:shd w:val="clear" w:color="auto" w:fill="auto"/>
            <w:noWrap/>
            <w:vAlign w:val="center"/>
            <w:hideMark/>
          </w:tcPr>
          <w:p w14:paraId="66AB2189" w14:textId="77777777" w:rsidR="00EB19C5" w:rsidRPr="00076FDD" w:rsidRDefault="00EB19C5" w:rsidP="00120421">
            <w:pPr>
              <w:spacing w:after="0" w:line="240" w:lineRule="auto"/>
              <w:rPr>
                <w:rFonts w:eastAsia="Times New Roman" w:cs="Times New Roman"/>
                <w:color w:val="000000"/>
                <w:sz w:val="18"/>
                <w:lang w:eastAsia="en-GB" w:bidi="ar-SA"/>
              </w:rPr>
            </w:pPr>
            <w:r w:rsidRPr="00076FDD">
              <w:rPr>
                <w:color w:val="000000"/>
                <w:sz w:val="18"/>
              </w:rPr>
              <w:t>2,049,12</w:t>
            </w:r>
            <w:r>
              <w:rPr>
                <w:color w:val="000000"/>
                <w:sz w:val="18"/>
              </w:rPr>
              <w:t>0</w:t>
            </w:r>
          </w:p>
        </w:tc>
        <w:tc>
          <w:tcPr>
            <w:tcW w:w="967" w:type="dxa"/>
            <w:tcBorders>
              <w:top w:val="single" w:sz="4" w:space="0" w:color="auto"/>
            </w:tcBorders>
            <w:shd w:val="clear" w:color="auto" w:fill="auto"/>
            <w:noWrap/>
            <w:vAlign w:val="center"/>
            <w:hideMark/>
          </w:tcPr>
          <w:p w14:paraId="4E32674D" w14:textId="77777777" w:rsidR="00EB19C5" w:rsidRPr="00076FDD" w:rsidRDefault="00EB19C5" w:rsidP="00120421">
            <w:pPr>
              <w:spacing w:after="0" w:line="240" w:lineRule="auto"/>
              <w:rPr>
                <w:rFonts w:eastAsia="Times New Roman" w:cs="Times New Roman"/>
                <w:color w:val="000000"/>
                <w:sz w:val="18"/>
                <w:lang w:eastAsia="en-GB" w:bidi="ar-SA"/>
              </w:rPr>
            </w:pPr>
            <w:r w:rsidRPr="00076FDD">
              <w:rPr>
                <w:color w:val="000000"/>
                <w:sz w:val="18"/>
              </w:rPr>
              <w:t>1,811,089</w:t>
            </w:r>
          </w:p>
        </w:tc>
        <w:tc>
          <w:tcPr>
            <w:tcW w:w="1076" w:type="dxa"/>
            <w:tcBorders>
              <w:top w:val="single" w:sz="4" w:space="0" w:color="auto"/>
            </w:tcBorders>
            <w:shd w:val="clear" w:color="auto" w:fill="auto"/>
            <w:noWrap/>
            <w:vAlign w:val="center"/>
            <w:hideMark/>
          </w:tcPr>
          <w:p w14:paraId="7EB1C957" w14:textId="77777777" w:rsidR="00EB19C5" w:rsidRPr="00076FDD" w:rsidRDefault="00EB19C5" w:rsidP="00120421">
            <w:pPr>
              <w:spacing w:after="0" w:line="240" w:lineRule="auto"/>
              <w:rPr>
                <w:rFonts w:eastAsia="Times New Roman" w:cs="Times New Roman"/>
                <w:color w:val="000000"/>
                <w:sz w:val="18"/>
                <w:lang w:eastAsia="en-GB" w:bidi="ar-SA"/>
              </w:rPr>
            </w:pPr>
            <w:r w:rsidRPr="00076FDD">
              <w:rPr>
                <w:color w:val="000000"/>
                <w:sz w:val="18"/>
              </w:rPr>
              <w:t>2,049,12</w:t>
            </w:r>
            <w:r>
              <w:rPr>
                <w:color w:val="000000"/>
                <w:sz w:val="18"/>
              </w:rPr>
              <w:t>0</w:t>
            </w:r>
          </w:p>
        </w:tc>
        <w:tc>
          <w:tcPr>
            <w:tcW w:w="1002" w:type="dxa"/>
            <w:tcBorders>
              <w:top w:val="single" w:sz="4" w:space="0" w:color="auto"/>
            </w:tcBorders>
            <w:shd w:val="clear" w:color="auto" w:fill="auto"/>
            <w:noWrap/>
            <w:vAlign w:val="center"/>
            <w:hideMark/>
          </w:tcPr>
          <w:p w14:paraId="0585FCAE" w14:textId="77777777" w:rsidR="00EB19C5" w:rsidRPr="00076FDD" w:rsidRDefault="00EB19C5" w:rsidP="00120421">
            <w:pPr>
              <w:spacing w:after="0" w:line="240" w:lineRule="auto"/>
              <w:rPr>
                <w:rFonts w:eastAsia="Times New Roman" w:cs="Times New Roman"/>
                <w:color w:val="000000"/>
                <w:sz w:val="18"/>
                <w:lang w:eastAsia="en-GB" w:bidi="ar-SA"/>
              </w:rPr>
            </w:pPr>
            <w:r w:rsidRPr="00076FDD">
              <w:rPr>
                <w:color w:val="000000"/>
                <w:sz w:val="18"/>
              </w:rPr>
              <w:t>2,049,12</w:t>
            </w:r>
            <w:r>
              <w:rPr>
                <w:color w:val="000000"/>
                <w:sz w:val="18"/>
              </w:rPr>
              <w:t>0</w:t>
            </w:r>
          </w:p>
        </w:tc>
        <w:tc>
          <w:tcPr>
            <w:tcW w:w="1515" w:type="dxa"/>
            <w:tcBorders>
              <w:top w:val="single" w:sz="4" w:space="0" w:color="auto"/>
            </w:tcBorders>
            <w:shd w:val="clear" w:color="auto" w:fill="auto"/>
            <w:noWrap/>
            <w:vAlign w:val="center"/>
            <w:hideMark/>
          </w:tcPr>
          <w:p w14:paraId="003B4C3F" w14:textId="77777777" w:rsidR="00EB19C5" w:rsidRPr="00076FDD" w:rsidRDefault="00EB19C5" w:rsidP="00120421">
            <w:pPr>
              <w:spacing w:after="0" w:line="240" w:lineRule="auto"/>
              <w:rPr>
                <w:rFonts w:eastAsia="Times New Roman" w:cs="Times New Roman"/>
                <w:color w:val="000000"/>
                <w:sz w:val="18"/>
                <w:lang w:eastAsia="en-GB" w:bidi="ar-SA"/>
              </w:rPr>
            </w:pPr>
            <w:r w:rsidRPr="00076FDD">
              <w:rPr>
                <w:color w:val="000000"/>
                <w:sz w:val="18"/>
              </w:rPr>
              <w:t>418,919</w:t>
            </w:r>
          </w:p>
        </w:tc>
        <w:tc>
          <w:tcPr>
            <w:tcW w:w="1684" w:type="dxa"/>
            <w:tcBorders>
              <w:top w:val="single" w:sz="4" w:space="0" w:color="auto"/>
            </w:tcBorders>
            <w:shd w:val="clear" w:color="auto" w:fill="auto"/>
            <w:noWrap/>
            <w:vAlign w:val="center"/>
            <w:hideMark/>
          </w:tcPr>
          <w:p w14:paraId="7DE8C6BA" w14:textId="77777777" w:rsidR="00EB19C5" w:rsidRPr="00076FDD" w:rsidRDefault="00EB19C5" w:rsidP="00120421">
            <w:pPr>
              <w:spacing w:after="0" w:line="240" w:lineRule="auto"/>
              <w:rPr>
                <w:rFonts w:eastAsia="Times New Roman" w:cs="Times New Roman"/>
                <w:color w:val="000000"/>
                <w:sz w:val="18"/>
                <w:lang w:eastAsia="en-GB" w:bidi="ar-SA"/>
              </w:rPr>
            </w:pPr>
            <w:r w:rsidRPr="00076FDD">
              <w:rPr>
                <w:color w:val="000000"/>
                <w:sz w:val="18"/>
              </w:rPr>
              <w:t>418,919</w:t>
            </w:r>
          </w:p>
        </w:tc>
      </w:tr>
      <w:tr w:rsidR="00EB19C5" w:rsidRPr="0025373D" w14:paraId="026762D0" w14:textId="77777777" w:rsidTr="00120421">
        <w:trPr>
          <w:trHeight w:val="288"/>
          <w:jc w:val="center"/>
        </w:trPr>
        <w:tc>
          <w:tcPr>
            <w:tcW w:w="1830" w:type="dxa"/>
            <w:shd w:val="clear" w:color="auto" w:fill="auto"/>
            <w:noWrap/>
            <w:vAlign w:val="center"/>
            <w:hideMark/>
          </w:tcPr>
          <w:p w14:paraId="7B5C75E8" w14:textId="77777777" w:rsidR="00EB19C5" w:rsidRPr="00DB4B28" w:rsidRDefault="00EB19C5" w:rsidP="00120421">
            <w:pPr>
              <w:spacing w:after="0" w:line="240" w:lineRule="auto"/>
              <w:rPr>
                <w:rFonts w:eastAsia="Times New Roman" w:cs="Times New Roman"/>
                <w:color w:val="000000"/>
                <w:lang w:eastAsia="en-GB" w:bidi="ar-SA"/>
              </w:rPr>
            </w:pPr>
            <w:r w:rsidRPr="00DB4B28">
              <w:rPr>
                <w:color w:val="000000"/>
              </w:rPr>
              <w:t>n (persons)</w:t>
            </w:r>
          </w:p>
        </w:tc>
        <w:tc>
          <w:tcPr>
            <w:tcW w:w="1094" w:type="dxa"/>
            <w:shd w:val="clear" w:color="auto" w:fill="auto"/>
            <w:noWrap/>
            <w:vAlign w:val="center"/>
            <w:hideMark/>
          </w:tcPr>
          <w:p w14:paraId="25244DF4" w14:textId="77777777" w:rsidR="00EB19C5" w:rsidRPr="00076FDD" w:rsidRDefault="00EB19C5" w:rsidP="00120421">
            <w:pPr>
              <w:spacing w:after="0" w:line="240" w:lineRule="auto"/>
              <w:rPr>
                <w:rFonts w:eastAsia="Times New Roman" w:cs="Times New Roman"/>
                <w:color w:val="000000"/>
                <w:sz w:val="18"/>
                <w:lang w:eastAsia="en-GB" w:bidi="ar-SA"/>
              </w:rPr>
            </w:pPr>
            <w:r w:rsidRPr="00076FDD">
              <w:rPr>
                <w:color w:val="000000"/>
                <w:sz w:val="18"/>
              </w:rPr>
              <w:t>31,30</w:t>
            </w:r>
            <w:r>
              <w:rPr>
                <w:color w:val="000000"/>
                <w:sz w:val="18"/>
              </w:rPr>
              <w:t>2</w:t>
            </w:r>
          </w:p>
        </w:tc>
        <w:tc>
          <w:tcPr>
            <w:tcW w:w="967" w:type="dxa"/>
            <w:shd w:val="clear" w:color="auto" w:fill="auto"/>
            <w:noWrap/>
            <w:vAlign w:val="center"/>
            <w:hideMark/>
          </w:tcPr>
          <w:p w14:paraId="7CCF491A" w14:textId="77777777" w:rsidR="00EB19C5" w:rsidRPr="00076FDD" w:rsidRDefault="00EB19C5" w:rsidP="00120421">
            <w:pPr>
              <w:spacing w:after="0" w:line="240" w:lineRule="auto"/>
              <w:rPr>
                <w:rFonts w:eastAsia="Times New Roman" w:cs="Times New Roman"/>
                <w:color w:val="000000"/>
                <w:sz w:val="18"/>
                <w:lang w:eastAsia="en-GB" w:bidi="ar-SA"/>
              </w:rPr>
            </w:pPr>
            <w:r w:rsidRPr="00076FDD">
              <w:rPr>
                <w:color w:val="000000"/>
                <w:sz w:val="18"/>
              </w:rPr>
              <w:t>26,886</w:t>
            </w:r>
          </w:p>
        </w:tc>
        <w:tc>
          <w:tcPr>
            <w:tcW w:w="1076" w:type="dxa"/>
            <w:shd w:val="clear" w:color="auto" w:fill="auto"/>
            <w:noWrap/>
            <w:vAlign w:val="center"/>
            <w:hideMark/>
          </w:tcPr>
          <w:p w14:paraId="373464E1" w14:textId="77777777" w:rsidR="00EB19C5" w:rsidRPr="00076FDD" w:rsidRDefault="00EB19C5" w:rsidP="00120421">
            <w:pPr>
              <w:spacing w:after="0" w:line="240" w:lineRule="auto"/>
              <w:rPr>
                <w:rFonts w:eastAsia="Times New Roman" w:cs="Times New Roman"/>
                <w:color w:val="000000"/>
                <w:sz w:val="18"/>
                <w:lang w:eastAsia="en-GB" w:bidi="ar-SA"/>
              </w:rPr>
            </w:pPr>
            <w:r w:rsidRPr="00076FDD">
              <w:rPr>
                <w:color w:val="000000"/>
                <w:sz w:val="18"/>
              </w:rPr>
              <w:t>31,30</w:t>
            </w:r>
            <w:r>
              <w:rPr>
                <w:color w:val="000000"/>
                <w:sz w:val="18"/>
              </w:rPr>
              <w:t>2</w:t>
            </w:r>
          </w:p>
        </w:tc>
        <w:tc>
          <w:tcPr>
            <w:tcW w:w="1002" w:type="dxa"/>
            <w:shd w:val="clear" w:color="auto" w:fill="auto"/>
            <w:noWrap/>
            <w:vAlign w:val="center"/>
            <w:hideMark/>
          </w:tcPr>
          <w:p w14:paraId="700EDDEF" w14:textId="77777777" w:rsidR="00EB19C5" w:rsidRPr="00076FDD" w:rsidRDefault="00EB19C5" w:rsidP="00120421">
            <w:pPr>
              <w:spacing w:after="0" w:line="240" w:lineRule="auto"/>
              <w:rPr>
                <w:rFonts w:eastAsia="Times New Roman" w:cs="Times New Roman"/>
                <w:color w:val="000000"/>
                <w:sz w:val="18"/>
                <w:lang w:eastAsia="en-GB" w:bidi="ar-SA"/>
              </w:rPr>
            </w:pPr>
            <w:r w:rsidRPr="00076FDD">
              <w:rPr>
                <w:color w:val="000000"/>
                <w:sz w:val="18"/>
              </w:rPr>
              <w:t>31,30</w:t>
            </w:r>
            <w:r>
              <w:rPr>
                <w:color w:val="000000"/>
                <w:sz w:val="18"/>
              </w:rPr>
              <w:t>2</w:t>
            </w:r>
          </w:p>
        </w:tc>
        <w:tc>
          <w:tcPr>
            <w:tcW w:w="1515" w:type="dxa"/>
            <w:shd w:val="clear" w:color="auto" w:fill="auto"/>
            <w:noWrap/>
            <w:vAlign w:val="center"/>
            <w:hideMark/>
          </w:tcPr>
          <w:p w14:paraId="0564FDA2" w14:textId="77777777" w:rsidR="00EB19C5" w:rsidRPr="00076FDD" w:rsidRDefault="00EB19C5" w:rsidP="00120421">
            <w:pPr>
              <w:spacing w:after="0" w:line="240" w:lineRule="auto"/>
              <w:rPr>
                <w:rFonts w:eastAsia="Times New Roman" w:cs="Times New Roman"/>
                <w:color w:val="000000"/>
                <w:sz w:val="18"/>
                <w:lang w:eastAsia="en-GB" w:bidi="ar-SA"/>
              </w:rPr>
            </w:pPr>
            <w:r w:rsidRPr="00076FDD">
              <w:rPr>
                <w:color w:val="000000"/>
                <w:sz w:val="18"/>
              </w:rPr>
              <w:t>24,437</w:t>
            </w:r>
          </w:p>
        </w:tc>
        <w:tc>
          <w:tcPr>
            <w:tcW w:w="1684" w:type="dxa"/>
            <w:shd w:val="clear" w:color="auto" w:fill="auto"/>
            <w:noWrap/>
            <w:vAlign w:val="center"/>
            <w:hideMark/>
          </w:tcPr>
          <w:p w14:paraId="0E62E13C" w14:textId="77777777" w:rsidR="00EB19C5" w:rsidRPr="00076FDD" w:rsidRDefault="00EB19C5" w:rsidP="00120421">
            <w:pPr>
              <w:spacing w:after="0" w:line="240" w:lineRule="auto"/>
              <w:rPr>
                <w:rFonts w:eastAsia="Times New Roman" w:cs="Times New Roman"/>
                <w:color w:val="000000"/>
                <w:sz w:val="18"/>
                <w:lang w:eastAsia="en-GB" w:bidi="ar-SA"/>
              </w:rPr>
            </w:pPr>
            <w:r w:rsidRPr="00076FDD">
              <w:rPr>
                <w:color w:val="000000"/>
                <w:sz w:val="18"/>
              </w:rPr>
              <w:t>24,437</w:t>
            </w:r>
          </w:p>
        </w:tc>
      </w:tr>
    </w:tbl>
    <w:p w14:paraId="534678E3" w14:textId="77777777" w:rsidR="00EB19C5" w:rsidRDefault="00EB19C5" w:rsidP="00EB19C5">
      <w:pPr>
        <w:spacing w:before="240" w:line="240" w:lineRule="auto"/>
        <w:ind w:left="284" w:right="237"/>
        <w:rPr>
          <w:i/>
          <w:sz w:val="20"/>
        </w:rPr>
      </w:pPr>
      <w:r>
        <w:rPr>
          <w:i/>
          <w:sz w:val="20"/>
        </w:rPr>
        <w:t xml:space="preserve">Significance: **=p&lt;0.01; *=p&lt;0.05.  Control variables are given in the text, and coefficients in </w:t>
      </w:r>
      <w:r w:rsidRPr="00076FDD">
        <w:rPr>
          <w:i/>
          <w:sz w:val="20"/>
        </w:rPr>
        <w:t>Web Appendix S</w:t>
      </w:r>
      <w:r>
        <w:rPr>
          <w:i/>
          <w:sz w:val="20"/>
        </w:rPr>
        <w:t>6</w:t>
      </w:r>
      <w:r w:rsidRPr="00076FDD">
        <w:rPr>
          <w:i/>
          <w:sz w:val="20"/>
        </w:rPr>
        <w:t>.</w:t>
      </w:r>
    </w:p>
    <w:bookmarkEnd w:id="4"/>
    <w:p w14:paraId="51988691" w14:textId="77777777" w:rsidR="00EB19C5" w:rsidRDefault="00EB19C5" w:rsidP="00EB19C5">
      <w:pPr>
        <w:spacing w:after="160" w:line="259" w:lineRule="auto"/>
      </w:pPr>
    </w:p>
    <w:p w14:paraId="4AD76B8F" w14:textId="77777777" w:rsidR="006F5734" w:rsidRDefault="006F5734"/>
    <w:sectPr w:rsidR="006F5734" w:rsidSect="008A6F3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00F796" w14:textId="77777777" w:rsidR="0094771F" w:rsidRDefault="0094771F">
      <w:pPr>
        <w:spacing w:after="0" w:line="240" w:lineRule="auto"/>
      </w:pPr>
      <w:r>
        <w:separator/>
      </w:r>
    </w:p>
  </w:endnote>
  <w:endnote w:type="continuationSeparator" w:id="0">
    <w:p w14:paraId="3BC2E7B0" w14:textId="77777777" w:rsidR="0094771F" w:rsidRDefault="009477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26ADFB" w14:textId="77777777" w:rsidR="00D56019" w:rsidRPr="005747FD" w:rsidRDefault="00D56019" w:rsidP="00504FE6">
    <w:pPr>
      <w:jc w:val="center"/>
      <w:rPr>
        <w:i/>
        <w:sz w:val="20"/>
      </w:rPr>
    </w:pPr>
    <w:r w:rsidRPr="005747FD">
      <w:rPr>
        <w:i/>
        <w:sz w:val="20"/>
      </w:rPr>
      <w:t xml:space="preserve">Page </w:t>
    </w:r>
    <w:r w:rsidRPr="005747FD">
      <w:rPr>
        <w:i/>
        <w:sz w:val="20"/>
      </w:rPr>
      <w:fldChar w:fldCharType="begin"/>
    </w:r>
    <w:r w:rsidRPr="005747FD">
      <w:rPr>
        <w:i/>
        <w:sz w:val="20"/>
      </w:rPr>
      <w:instrText xml:space="preserve"> PAGE  \* Arabic  \* MERGEFORMAT </w:instrText>
    </w:r>
    <w:r w:rsidRPr="005747FD">
      <w:rPr>
        <w:i/>
        <w:sz w:val="20"/>
      </w:rPr>
      <w:fldChar w:fldCharType="separate"/>
    </w:r>
    <w:r w:rsidR="00EB19C5">
      <w:rPr>
        <w:i/>
        <w:noProof/>
        <w:sz w:val="20"/>
      </w:rPr>
      <w:t>1</w:t>
    </w:r>
    <w:r w:rsidRPr="005747FD">
      <w:rPr>
        <w:i/>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82501" w14:textId="77777777" w:rsidR="0094771F" w:rsidRDefault="0094771F">
      <w:pPr>
        <w:spacing w:after="0" w:line="240" w:lineRule="auto"/>
      </w:pPr>
      <w:r>
        <w:separator/>
      </w:r>
    </w:p>
  </w:footnote>
  <w:footnote w:type="continuationSeparator" w:id="0">
    <w:p w14:paraId="47E762FC" w14:textId="77777777" w:rsidR="0094771F" w:rsidRDefault="009477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E5B19"/>
    <w:multiLevelType w:val="hybridMultilevel"/>
    <w:tmpl w:val="73061E3E"/>
    <w:lvl w:ilvl="0" w:tplc="9DBCBE1A">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8ED6315"/>
    <w:multiLevelType w:val="hybridMultilevel"/>
    <w:tmpl w:val="F4667F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7C6C6E"/>
    <w:multiLevelType w:val="multilevel"/>
    <w:tmpl w:val="19448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C727DA0"/>
    <w:multiLevelType w:val="hybridMultilevel"/>
    <w:tmpl w:val="D7208AE2"/>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4">
    <w:nsid w:val="1CB2028F"/>
    <w:multiLevelType w:val="hybridMultilevel"/>
    <w:tmpl w:val="BA4CAA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9031BE6"/>
    <w:multiLevelType w:val="multilevel"/>
    <w:tmpl w:val="E6D4116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5B853E2"/>
    <w:multiLevelType w:val="multilevel"/>
    <w:tmpl w:val="935231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nsid w:val="64013627"/>
    <w:multiLevelType w:val="hybridMultilevel"/>
    <w:tmpl w:val="9E76A384"/>
    <w:lvl w:ilvl="0" w:tplc="3D4AC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CA6ECC"/>
    <w:multiLevelType w:val="hybridMultilevel"/>
    <w:tmpl w:val="107EF722"/>
    <w:lvl w:ilvl="0" w:tplc="FA16B54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BDF7100"/>
    <w:multiLevelType w:val="hybridMultilevel"/>
    <w:tmpl w:val="E28EFECA"/>
    <w:lvl w:ilvl="0" w:tplc="05FA9EBA">
      <w:start w:val="3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EE56053"/>
    <w:multiLevelType w:val="hybridMultilevel"/>
    <w:tmpl w:val="22F0A0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6"/>
  </w:num>
  <w:num w:numId="5">
    <w:abstractNumId w:val="5"/>
  </w:num>
  <w:num w:numId="6">
    <w:abstractNumId w:val="1"/>
  </w:num>
  <w:num w:numId="7">
    <w:abstractNumId w:val="7"/>
  </w:num>
  <w:num w:numId="8">
    <w:abstractNumId w:val="9"/>
  </w:num>
  <w:num w:numId="9">
    <w:abstractNumId w:val="8"/>
  </w:num>
  <w:num w:numId="10">
    <w:abstractNumId w:val="3"/>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ocial Science and Medicin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tprxrp6925duet9e6pf2zo2drwvda5wf02&quot;&gt;Alcohol Refs&lt;record-ids&gt;&lt;item&gt;44&lt;/item&gt;&lt;item&gt;1864&lt;/item&gt;&lt;item&gt;2001&lt;/item&gt;&lt;item&gt;2027&lt;/item&gt;&lt;item&gt;2032&lt;/item&gt;&lt;item&gt;2035&lt;/item&gt;&lt;item&gt;2046&lt;/item&gt;&lt;item&gt;2076&lt;/item&gt;&lt;item&gt;2135&lt;/item&gt;&lt;item&gt;2136&lt;/item&gt;&lt;item&gt;2138&lt;/item&gt;&lt;item&gt;2139&lt;/item&gt;&lt;item&gt;2140&lt;/item&gt;&lt;item&gt;2141&lt;/item&gt;&lt;item&gt;2148&lt;/item&gt;&lt;item&gt;2151&lt;/item&gt;&lt;item&gt;2154&lt;/item&gt;&lt;item&gt;2156&lt;/item&gt;&lt;item&gt;2159&lt;/item&gt;&lt;item&gt;2161&lt;/item&gt;&lt;item&gt;2163&lt;/item&gt;&lt;item&gt;2165&lt;/item&gt;&lt;item&gt;2172&lt;/item&gt;&lt;item&gt;2173&lt;/item&gt;&lt;item&gt;2174&lt;/item&gt;&lt;item&gt;2175&lt;/item&gt;&lt;item&gt;2176&lt;/item&gt;&lt;item&gt;2177&lt;/item&gt;&lt;item&gt;2178&lt;/item&gt;&lt;item&gt;2182&lt;/item&gt;&lt;item&gt;2183&lt;/item&gt;&lt;item&gt;2186&lt;/item&gt;&lt;item&gt;2187&lt;/item&gt;&lt;item&gt;2189&lt;/item&gt;&lt;item&gt;2194&lt;/item&gt;&lt;item&gt;2204&lt;/item&gt;&lt;item&gt;2206&lt;/item&gt;&lt;item&gt;2207&lt;/item&gt;&lt;item&gt;2209&lt;/item&gt;&lt;item&gt;2212&lt;/item&gt;&lt;item&gt;2221&lt;/item&gt;&lt;item&gt;2223&lt;/item&gt;&lt;item&gt;2304&lt;/item&gt;&lt;item&gt;2305&lt;/item&gt;&lt;item&gt;2306&lt;/item&gt;&lt;item&gt;2307&lt;/item&gt;&lt;item&gt;2308&lt;/item&gt;&lt;/record-ids&gt;&lt;/item&gt;&lt;/Libraries&gt;"/>
  </w:docVars>
  <w:rsids>
    <w:rsidRoot w:val="00B07D80"/>
    <w:rsid w:val="00000C9D"/>
    <w:rsid w:val="000034B6"/>
    <w:rsid w:val="00003C4B"/>
    <w:rsid w:val="00003CAD"/>
    <w:rsid w:val="00003FA4"/>
    <w:rsid w:val="000054BF"/>
    <w:rsid w:val="00005AB8"/>
    <w:rsid w:val="00005B10"/>
    <w:rsid w:val="00006064"/>
    <w:rsid w:val="00006E42"/>
    <w:rsid w:val="00007512"/>
    <w:rsid w:val="00007876"/>
    <w:rsid w:val="00007E92"/>
    <w:rsid w:val="000103C8"/>
    <w:rsid w:val="000123D4"/>
    <w:rsid w:val="000126D4"/>
    <w:rsid w:val="00012BB7"/>
    <w:rsid w:val="00012FA9"/>
    <w:rsid w:val="00013150"/>
    <w:rsid w:val="000136F5"/>
    <w:rsid w:val="00013742"/>
    <w:rsid w:val="00013B69"/>
    <w:rsid w:val="00013ED2"/>
    <w:rsid w:val="00015ACB"/>
    <w:rsid w:val="00016B30"/>
    <w:rsid w:val="00020A5C"/>
    <w:rsid w:val="00021CBF"/>
    <w:rsid w:val="00022FBB"/>
    <w:rsid w:val="00023E3A"/>
    <w:rsid w:val="00023FDF"/>
    <w:rsid w:val="000240EC"/>
    <w:rsid w:val="00024DED"/>
    <w:rsid w:val="0002552F"/>
    <w:rsid w:val="00025CBA"/>
    <w:rsid w:val="00030123"/>
    <w:rsid w:val="00030453"/>
    <w:rsid w:val="000306A2"/>
    <w:rsid w:val="00031C61"/>
    <w:rsid w:val="0003226B"/>
    <w:rsid w:val="000322DE"/>
    <w:rsid w:val="00032417"/>
    <w:rsid w:val="000324A2"/>
    <w:rsid w:val="000324E9"/>
    <w:rsid w:val="0003320D"/>
    <w:rsid w:val="00033BF1"/>
    <w:rsid w:val="0003446F"/>
    <w:rsid w:val="000351D7"/>
    <w:rsid w:val="00035624"/>
    <w:rsid w:val="00036F56"/>
    <w:rsid w:val="0003743F"/>
    <w:rsid w:val="000401C6"/>
    <w:rsid w:val="00040672"/>
    <w:rsid w:val="000407F2"/>
    <w:rsid w:val="000419E4"/>
    <w:rsid w:val="000421F9"/>
    <w:rsid w:val="00042475"/>
    <w:rsid w:val="0004315C"/>
    <w:rsid w:val="00044B5F"/>
    <w:rsid w:val="00045986"/>
    <w:rsid w:val="00045BD6"/>
    <w:rsid w:val="000461F6"/>
    <w:rsid w:val="00046677"/>
    <w:rsid w:val="00046806"/>
    <w:rsid w:val="00046A92"/>
    <w:rsid w:val="00046E53"/>
    <w:rsid w:val="00050C05"/>
    <w:rsid w:val="00050E83"/>
    <w:rsid w:val="0005104D"/>
    <w:rsid w:val="0005111E"/>
    <w:rsid w:val="0005155B"/>
    <w:rsid w:val="0005245F"/>
    <w:rsid w:val="00052BBE"/>
    <w:rsid w:val="00052E8A"/>
    <w:rsid w:val="00053E5E"/>
    <w:rsid w:val="000543E5"/>
    <w:rsid w:val="000558EA"/>
    <w:rsid w:val="000569B2"/>
    <w:rsid w:val="00057666"/>
    <w:rsid w:val="00057822"/>
    <w:rsid w:val="0006004F"/>
    <w:rsid w:val="00060284"/>
    <w:rsid w:val="00060CCA"/>
    <w:rsid w:val="000615E9"/>
    <w:rsid w:val="00062DDA"/>
    <w:rsid w:val="0006394C"/>
    <w:rsid w:val="00063F61"/>
    <w:rsid w:val="00064E28"/>
    <w:rsid w:val="00064F5B"/>
    <w:rsid w:val="000658E2"/>
    <w:rsid w:val="000664D1"/>
    <w:rsid w:val="000703E2"/>
    <w:rsid w:val="00070A2B"/>
    <w:rsid w:val="00070A2C"/>
    <w:rsid w:val="000736FD"/>
    <w:rsid w:val="00073AA6"/>
    <w:rsid w:val="00073B33"/>
    <w:rsid w:val="00074745"/>
    <w:rsid w:val="00074A87"/>
    <w:rsid w:val="000758F2"/>
    <w:rsid w:val="00075EEA"/>
    <w:rsid w:val="0007635E"/>
    <w:rsid w:val="00076393"/>
    <w:rsid w:val="0007686E"/>
    <w:rsid w:val="00076AF7"/>
    <w:rsid w:val="0007713A"/>
    <w:rsid w:val="00080BEB"/>
    <w:rsid w:val="00081A56"/>
    <w:rsid w:val="00082154"/>
    <w:rsid w:val="00082D0D"/>
    <w:rsid w:val="00083E1C"/>
    <w:rsid w:val="000844EF"/>
    <w:rsid w:val="00084FD2"/>
    <w:rsid w:val="00085308"/>
    <w:rsid w:val="00085626"/>
    <w:rsid w:val="00085F92"/>
    <w:rsid w:val="00087084"/>
    <w:rsid w:val="00087201"/>
    <w:rsid w:val="00087933"/>
    <w:rsid w:val="00090315"/>
    <w:rsid w:val="00090550"/>
    <w:rsid w:val="00091BA6"/>
    <w:rsid w:val="0009344A"/>
    <w:rsid w:val="0009592F"/>
    <w:rsid w:val="00095C56"/>
    <w:rsid w:val="00096090"/>
    <w:rsid w:val="000960C0"/>
    <w:rsid w:val="00096880"/>
    <w:rsid w:val="00096944"/>
    <w:rsid w:val="000A0C05"/>
    <w:rsid w:val="000A1044"/>
    <w:rsid w:val="000A11EC"/>
    <w:rsid w:val="000A22BC"/>
    <w:rsid w:val="000A2750"/>
    <w:rsid w:val="000A307A"/>
    <w:rsid w:val="000A5641"/>
    <w:rsid w:val="000A5B95"/>
    <w:rsid w:val="000A62BE"/>
    <w:rsid w:val="000A6512"/>
    <w:rsid w:val="000A6839"/>
    <w:rsid w:val="000A78BC"/>
    <w:rsid w:val="000B05EE"/>
    <w:rsid w:val="000B210E"/>
    <w:rsid w:val="000B26C7"/>
    <w:rsid w:val="000B2DC7"/>
    <w:rsid w:val="000B36A3"/>
    <w:rsid w:val="000B3F5A"/>
    <w:rsid w:val="000B5431"/>
    <w:rsid w:val="000B6493"/>
    <w:rsid w:val="000C0290"/>
    <w:rsid w:val="000C10E1"/>
    <w:rsid w:val="000C2350"/>
    <w:rsid w:val="000C2507"/>
    <w:rsid w:val="000C2987"/>
    <w:rsid w:val="000C2EEE"/>
    <w:rsid w:val="000C3515"/>
    <w:rsid w:val="000C3740"/>
    <w:rsid w:val="000C43D8"/>
    <w:rsid w:val="000C4425"/>
    <w:rsid w:val="000C48CA"/>
    <w:rsid w:val="000C4A54"/>
    <w:rsid w:val="000C4D6B"/>
    <w:rsid w:val="000C70E8"/>
    <w:rsid w:val="000D056F"/>
    <w:rsid w:val="000D0840"/>
    <w:rsid w:val="000D25E5"/>
    <w:rsid w:val="000D2A2D"/>
    <w:rsid w:val="000D2C29"/>
    <w:rsid w:val="000D325D"/>
    <w:rsid w:val="000D3591"/>
    <w:rsid w:val="000D4292"/>
    <w:rsid w:val="000D5565"/>
    <w:rsid w:val="000D69D4"/>
    <w:rsid w:val="000D7483"/>
    <w:rsid w:val="000D79AE"/>
    <w:rsid w:val="000D7CBF"/>
    <w:rsid w:val="000E0E74"/>
    <w:rsid w:val="000E180F"/>
    <w:rsid w:val="000E2121"/>
    <w:rsid w:val="000E33DE"/>
    <w:rsid w:val="000E372A"/>
    <w:rsid w:val="000E3FB6"/>
    <w:rsid w:val="000E49EB"/>
    <w:rsid w:val="000E4ABA"/>
    <w:rsid w:val="000E5DE0"/>
    <w:rsid w:val="000E7E86"/>
    <w:rsid w:val="000F098C"/>
    <w:rsid w:val="000F0CA4"/>
    <w:rsid w:val="000F185F"/>
    <w:rsid w:val="000F1C90"/>
    <w:rsid w:val="000F20C8"/>
    <w:rsid w:val="000F255A"/>
    <w:rsid w:val="000F36F5"/>
    <w:rsid w:val="000F372F"/>
    <w:rsid w:val="000F391B"/>
    <w:rsid w:val="000F3D2A"/>
    <w:rsid w:val="000F4AE9"/>
    <w:rsid w:val="000F5839"/>
    <w:rsid w:val="000F585C"/>
    <w:rsid w:val="000F589C"/>
    <w:rsid w:val="000F7175"/>
    <w:rsid w:val="000F7299"/>
    <w:rsid w:val="000F7AF5"/>
    <w:rsid w:val="000F7BD9"/>
    <w:rsid w:val="00100959"/>
    <w:rsid w:val="001012DB"/>
    <w:rsid w:val="00101449"/>
    <w:rsid w:val="00101523"/>
    <w:rsid w:val="001023EA"/>
    <w:rsid w:val="001027B1"/>
    <w:rsid w:val="00103038"/>
    <w:rsid w:val="00103539"/>
    <w:rsid w:val="001046BA"/>
    <w:rsid w:val="00105C84"/>
    <w:rsid w:val="001062F4"/>
    <w:rsid w:val="001063AC"/>
    <w:rsid w:val="001064D7"/>
    <w:rsid w:val="00106619"/>
    <w:rsid w:val="001067EB"/>
    <w:rsid w:val="001069AD"/>
    <w:rsid w:val="00107416"/>
    <w:rsid w:val="0010743E"/>
    <w:rsid w:val="00107991"/>
    <w:rsid w:val="0011057E"/>
    <w:rsid w:val="00111516"/>
    <w:rsid w:val="00111684"/>
    <w:rsid w:val="001118C4"/>
    <w:rsid w:val="00111EF0"/>
    <w:rsid w:val="001155FA"/>
    <w:rsid w:val="0011694F"/>
    <w:rsid w:val="00116B52"/>
    <w:rsid w:val="00117089"/>
    <w:rsid w:val="00120BB4"/>
    <w:rsid w:val="00123216"/>
    <w:rsid w:val="001237A0"/>
    <w:rsid w:val="00123BEC"/>
    <w:rsid w:val="001241C4"/>
    <w:rsid w:val="00124954"/>
    <w:rsid w:val="0012632E"/>
    <w:rsid w:val="0012713C"/>
    <w:rsid w:val="00127581"/>
    <w:rsid w:val="001275F8"/>
    <w:rsid w:val="00130C41"/>
    <w:rsid w:val="001316BF"/>
    <w:rsid w:val="0013174C"/>
    <w:rsid w:val="0013209A"/>
    <w:rsid w:val="0013248D"/>
    <w:rsid w:val="00132921"/>
    <w:rsid w:val="001333BE"/>
    <w:rsid w:val="001335BE"/>
    <w:rsid w:val="001337A3"/>
    <w:rsid w:val="00133B74"/>
    <w:rsid w:val="00134591"/>
    <w:rsid w:val="0013475D"/>
    <w:rsid w:val="001354BA"/>
    <w:rsid w:val="0013753C"/>
    <w:rsid w:val="0013763E"/>
    <w:rsid w:val="00137A19"/>
    <w:rsid w:val="001428A8"/>
    <w:rsid w:val="00142C14"/>
    <w:rsid w:val="00142FCC"/>
    <w:rsid w:val="00143E69"/>
    <w:rsid w:val="00144F57"/>
    <w:rsid w:val="001466E7"/>
    <w:rsid w:val="00147F5F"/>
    <w:rsid w:val="00150429"/>
    <w:rsid w:val="00150530"/>
    <w:rsid w:val="00151AA3"/>
    <w:rsid w:val="00152FA4"/>
    <w:rsid w:val="00153F11"/>
    <w:rsid w:val="001549FB"/>
    <w:rsid w:val="00157315"/>
    <w:rsid w:val="00157C8F"/>
    <w:rsid w:val="00161C5B"/>
    <w:rsid w:val="00163AAE"/>
    <w:rsid w:val="00164402"/>
    <w:rsid w:val="00164908"/>
    <w:rsid w:val="00164FDA"/>
    <w:rsid w:val="001650CB"/>
    <w:rsid w:val="00165B96"/>
    <w:rsid w:val="001662C0"/>
    <w:rsid w:val="00166BC5"/>
    <w:rsid w:val="001670CB"/>
    <w:rsid w:val="001672B7"/>
    <w:rsid w:val="00167B31"/>
    <w:rsid w:val="00170597"/>
    <w:rsid w:val="001709E2"/>
    <w:rsid w:val="001713A3"/>
    <w:rsid w:val="001721CB"/>
    <w:rsid w:val="00172C4A"/>
    <w:rsid w:val="00172E66"/>
    <w:rsid w:val="00173557"/>
    <w:rsid w:val="00173E9F"/>
    <w:rsid w:val="00174698"/>
    <w:rsid w:val="00174E0E"/>
    <w:rsid w:val="00175107"/>
    <w:rsid w:val="001762E6"/>
    <w:rsid w:val="00176779"/>
    <w:rsid w:val="001769FE"/>
    <w:rsid w:val="00176D91"/>
    <w:rsid w:val="00176E65"/>
    <w:rsid w:val="00176EE0"/>
    <w:rsid w:val="00176EF5"/>
    <w:rsid w:val="00180517"/>
    <w:rsid w:val="00180BAD"/>
    <w:rsid w:val="001811DB"/>
    <w:rsid w:val="001813C5"/>
    <w:rsid w:val="0018145C"/>
    <w:rsid w:val="001814F6"/>
    <w:rsid w:val="00181C4C"/>
    <w:rsid w:val="0018261B"/>
    <w:rsid w:val="00182C62"/>
    <w:rsid w:val="00183432"/>
    <w:rsid w:val="00184A5A"/>
    <w:rsid w:val="001855A4"/>
    <w:rsid w:val="001869CE"/>
    <w:rsid w:val="00186B20"/>
    <w:rsid w:val="00187829"/>
    <w:rsid w:val="00190E2A"/>
    <w:rsid w:val="00191B4B"/>
    <w:rsid w:val="00191B89"/>
    <w:rsid w:val="00192661"/>
    <w:rsid w:val="00192664"/>
    <w:rsid w:val="00192FBC"/>
    <w:rsid w:val="00193593"/>
    <w:rsid w:val="0019366D"/>
    <w:rsid w:val="001944BD"/>
    <w:rsid w:val="00194755"/>
    <w:rsid w:val="00194B7D"/>
    <w:rsid w:val="0019551B"/>
    <w:rsid w:val="001957CB"/>
    <w:rsid w:val="001965E3"/>
    <w:rsid w:val="001970C6"/>
    <w:rsid w:val="00197572"/>
    <w:rsid w:val="001A003D"/>
    <w:rsid w:val="001A05B6"/>
    <w:rsid w:val="001A0D0C"/>
    <w:rsid w:val="001A22CD"/>
    <w:rsid w:val="001A32B2"/>
    <w:rsid w:val="001A45DC"/>
    <w:rsid w:val="001A4A85"/>
    <w:rsid w:val="001A53D1"/>
    <w:rsid w:val="001A5932"/>
    <w:rsid w:val="001A7983"/>
    <w:rsid w:val="001A7FCF"/>
    <w:rsid w:val="001B14D1"/>
    <w:rsid w:val="001B16FB"/>
    <w:rsid w:val="001B178E"/>
    <w:rsid w:val="001B24AB"/>
    <w:rsid w:val="001B2CBD"/>
    <w:rsid w:val="001B2EF6"/>
    <w:rsid w:val="001B3CA4"/>
    <w:rsid w:val="001B3F98"/>
    <w:rsid w:val="001B44FB"/>
    <w:rsid w:val="001B6CE3"/>
    <w:rsid w:val="001B7102"/>
    <w:rsid w:val="001B7C1E"/>
    <w:rsid w:val="001C00D1"/>
    <w:rsid w:val="001C0C2A"/>
    <w:rsid w:val="001C12F2"/>
    <w:rsid w:val="001C2147"/>
    <w:rsid w:val="001C2761"/>
    <w:rsid w:val="001C5077"/>
    <w:rsid w:val="001C51E6"/>
    <w:rsid w:val="001C63B0"/>
    <w:rsid w:val="001C6C8B"/>
    <w:rsid w:val="001C6F43"/>
    <w:rsid w:val="001D1480"/>
    <w:rsid w:val="001D14BC"/>
    <w:rsid w:val="001D174A"/>
    <w:rsid w:val="001D18D4"/>
    <w:rsid w:val="001D1D2C"/>
    <w:rsid w:val="001D1EA3"/>
    <w:rsid w:val="001D2ACA"/>
    <w:rsid w:val="001D3183"/>
    <w:rsid w:val="001D3A35"/>
    <w:rsid w:val="001D3A8D"/>
    <w:rsid w:val="001D5838"/>
    <w:rsid w:val="001D5CBB"/>
    <w:rsid w:val="001D704C"/>
    <w:rsid w:val="001D7080"/>
    <w:rsid w:val="001E0897"/>
    <w:rsid w:val="001E0D91"/>
    <w:rsid w:val="001E10D8"/>
    <w:rsid w:val="001E1B15"/>
    <w:rsid w:val="001E315F"/>
    <w:rsid w:val="001E367B"/>
    <w:rsid w:val="001E541F"/>
    <w:rsid w:val="001E6398"/>
    <w:rsid w:val="001E68F9"/>
    <w:rsid w:val="001E79E6"/>
    <w:rsid w:val="001E7B62"/>
    <w:rsid w:val="001F0968"/>
    <w:rsid w:val="001F142C"/>
    <w:rsid w:val="001F1AC6"/>
    <w:rsid w:val="001F28E6"/>
    <w:rsid w:val="001F2F08"/>
    <w:rsid w:val="001F4E0E"/>
    <w:rsid w:val="001F507C"/>
    <w:rsid w:val="001F5938"/>
    <w:rsid w:val="001F6DCC"/>
    <w:rsid w:val="00200A8D"/>
    <w:rsid w:val="0020126A"/>
    <w:rsid w:val="002019E6"/>
    <w:rsid w:val="00201F9A"/>
    <w:rsid w:val="0020345A"/>
    <w:rsid w:val="0020577C"/>
    <w:rsid w:val="002103DB"/>
    <w:rsid w:val="0021046A"/>
    <w:rsid w:val="002105BD"/>
    <w:rsid w:val="00211F75"/>
    <w:rsid w:val="002124FC"/>
    <w:rsid w:val="002130A3"/>
    <w:rsid w:val="00216E12"/>
    <w:rsid w:val="00220FAC"/>
    <w:rsid w:val="0022146D"/>
    <w:rsid w:val="002214B5"/>
    <w:rsid w:val="00221B31"/>
    <w:rsid w:val="002220EE"/>
    <w:rsid w:val="002225EE"/>
    <w:rsid w:val="00222CBB"/>
    <w:rsid w:val="00224EA3"/>
    <w:rsid w:val="00226C78"/>
    <w:rsid w:val="00226D5F"/>
    <w:rsid w:val="00230960"/>
    <w:rsid w:val="002312AB"/>
    <w:rsid w:val="002320FC"/>
    <w:rsid w:val="0023376C"/>
    <w:rsid w:val="002337D2"/>
    <w:rsid w:val="00233883"/>
    <w:rsid w:val="00234B8B"/>
    <w:rsid w:val="00234E7C"/>
    <w:rsid w:val="00235AA8"/>
    <w:rsid w:val="00235AF7"/>
    <w:rsid w:val="00236513"/>
    <w:rsid w:val="002372A1"/>
    <w:rsid w:val="00237447"/>
    <w:rsid w:val="00237F48"/>
    <w:rsid w:val="0024044F"/>
    <w:rsid w:val="002423D2"/>
    <w:rsid w:val="00242C62"/>
    <w:rsid w:val="00242DC2"/>
    <w:rsid w:val="00242EB9"/>
    <w:rsid w:val="00243D9C"/>
    <w:rsid w:val="00244505"/>
    <w:rsid w:val="0024598A"/>
    <w:rsid w:val="0024719E"/>
    <w:rsid w:val="00247E75"/>
    <w:rsid w:val="0025087E"/>
    <w:rsid w:val="0025108F"/>
    <w:rsid w:val="00251149"/>
    <w:rsid w:val="002511DD"/>
    <w:rsid w:val="0025156F"/>
    <w:rsid w:val="0025169C"/>
    <w:rsid w:val="00251E8E"/>
    <w:rsid w:val="00252974"/>
    <w:rsid w:val="00252D1A"/>
    <w:rsid w:val="002530E5"/>
    <w:rsid w:val="00253B3A"/>
    <w:rsid w:val="002541B0"/>
    <w:rsid w:val="00254379"/>
    <w:rsid w:val="002543CC"/>
    <w:rsid w:val="0025445A"/>
    <w:rsid w:val="0025489D"/>
    <w:rsid w:val="002549F7"/>
    <w:rsid w:val="0025545C"/>
    <w:rsid w:val="00255B14"/>
    <w:rsid w:val="0025601A"/>
    <w:rsid w:val="0025661C"/>
    <w:rsid w:val="00260948"/>
    <w:rsid w:val="00260C34"/>
    <w:rsid w:val="00261CB3"/>
    <w:rsid w:val="0026242B"/>
    <w:rsid w:val="00263C21"/>
    <w:rsid w:val="0026432B"/>
    <w:rsid w:val="002648A5"/>
    <w:rsid w:val="002678F2"/>
    <w:rsid w:val="00267C09"/>
    <w:rsid w:val="00271010"/>
    <w:rsid w:val="00272128"/>
    <w:rsid w:val="002724A2"/>
    <w:rsid w:val="00272522"/>
    <w:rsid w:val="00272F4A"/>
    <w:rsid w:val="0027387A"/>
    <w:rsid w:val="002754A0"/>
    <w:rsid w:val="0027595D"/>
    <w:rsid w:val="002770D8"/>
    <w:rsid w:val="00277890"/>
    <w:rsid w:val="0028051B"/>
    <w:rsid w:val="002810F3"/>
    <w:rsid w:val="00281600"/>
    <w:rsid w:val="00281BF8"/>
    <w:rsid w:val="00281F36"/>
    <w:rsid w:val="00282393"/>
    <w:rsid w:val="002825F3"/>
    <w:rsid w:val="00282623"/>
    <w:rsid w:val="00283542"/>
    <w:rsid w:val="00285171"/>
    <w:rsid w:val="002869B7"/>
    <w:rsid w:val="00290705"/>
    <w:rsid w:val="00290EA9"/>
    <w:rsid w:val="002913E3"/>
    <w:rsid w:val="00291DEC"/>
    <w:rsid w:val="0029385A"/>
    <w:rsid w:val="00293B39"/>
    <w:rsid w:val="002942E2"/>
    <w:rsid w:val="00294DBC"/>
    <w:rsid w:val="00295827"/>
    <w:rsid w:val="00297A63"/>
    <w:rsid w:val="002A0DC9"/>
    <w:rsid w:val="002A1C9F"/>
    <w:rsid w:val="002A229E"/>
    <w:rsid w:val="002A334E"/>
    <w:rsid w:val="002A3378"/>
    <w:rsid w:val="002A3A2C"/>
    <w:rsid w:val="002A3F47"/>
    <w:rsid w:val="002A45D6"/>
    <w:rsid w:val="002A5E00"/>
    <w:rsid w:val="002A6B74"/>
    <w:rsid w:val="002A6F6D"/>
    <w:rsid w:val="002A77D7"/>
    <w:rsid w:val="002A7D6D"/>
    <w:rsid w:val="002B02D7"/>
    <w:rsid w:val="002B1072"/>
    <w:rsid w:val="002B15F0"/>
    <w:rsid w:val="002B1945"/>
    <w:rsid w:val="002B388C"/>
    <w:rsid w:val="002B4566"/>
    <w:rsid w:val="002B503E"/>
    <w:rsid w:val="002B51BE"/>
    <w:rsid w:val="002B56D3"/>
    <w:rsid w:val="002B61F9"/>
    <w:rsid w:val="002B663B"/>
    <w:rsid w:val="002B7C15"/>
    <w:rsid w:val="002C04C9"/>
    <w:rsid w:val="002C0721"/>
    <w:rsid w:val="002C0B3B"/>
    <w:rsid w:val="002C0E7C"/>
    <w:rsid w:val="002C17F8"/>
    <w:rsid w:val="002C2642"/>
    <w:rsid w:val="002C2A9A"/>
    <w:rsid w:val="002C3E36"/>
    <w:rsid w:val="002C4A79"/>
    <w:rsid w:val="002C4B98"/>
    <w:rsid w:val="002C4DE0"/>
    <w:rsid w:val="002C50D0"/>
    <w:rsid w:val="002C665C"/>
    <w:rsid w:val="002C77DC"/>
    <w:rsid w:val="002C78AA"/>
    <w:rsid w:val="002C78B4"/>
    <w:rsid w:val="002D0016"/>
    <w:rsid w:val="002D12A0"/>
    <w:rsid w:val="002D173F"/>
    <w:rsid w:val="002D1950"/>
    <w:rsid w:val="002D2612"/>
    <w:rsid w:val="002D3609"/>
    <w:rsid w:val="002D363C"/>
    <w:rsid w:val="002D3AD2"/>
    <w:rsid w:val="002D4240"/>
    <w:rsid w:val="002D5100"/>
    <w:rsid w:val="002D5D87"/>
    <w:rsid w:val="002D6284"/>
    <w:rsid w:val="002D67F5"/>
    <w:rsid w:val="002D74EC"/>
    <w:rsid w:val="002E0818"/>
    <w:rsid w:val="002E0FE4"/>
    <w:rsid w:val="002E102A"/>
    <w:rsid w:val="002E1789"/>
    <w:rsid w:val="002E2375"/>
    <w:rsid w:val="002E3738"/>
    <w:rsid w:val="002E4916"/>
    <w:rsid w:val="002E4EE8"/>
    <w:rsid w:val="002E52DB"/>
    <w:rsid w:val="002E64EC"/>
    <w:rsid w:val="002E677F"/>
    <w:rsid w:val="002E6CEA"/>
    <w:rsid w:val="002E6E9F"/>
    <w:rsid w:val="002E7AAC"/>
    <w:rsid w:val="002E7DBB"/>
    <w:rsid w:val="002E7EA7"/>
    <w:rsid w:val="002E7F1E"/>
    <w:rsid w:val="002F13B1"/>
    <w:rsid w:val="002F2701"/>
    <w:rsid w:val="002F2923"/>
    <w:rsid w:val="002F2B36"/>
    <w:rsid w:val="002F566B"/>
    <w:rsid w:val="002F5789"/>
    <w:rsid w:val="002F5A87"/>
    <w:rsid w:val="002F5C55"/>
    <w:rsid w:val="003008C5"/>
    <w:rsid w:val="00300CB8"/>
    <w:rsid w:val="00300E32"/>
    <w:rsid w:val="003018F2"/>
    <w:rsid w:val="003019AC"/>
    <w:rsid w:val="0030277B"/>
    <w:rsid w:val="00302A8E"/>
    <w:rsid w:val="00302EF2"/>
    <w:rsid w:val="00303F21"/>
    <w:rsid w:val="003040DE"/>
    <w:rsid w:val="003044D9"/>
    <w:rsid w:val="003048B1"/>
    <w:rsid w:val="00306898"/>
    <w:rsid w:val="00307291"/>
    <w:rsid w:val="00307475"/>
    <w:rsid w:val="003110F0"/>
    <w:rsid w:val="00311FAE"/>
    <w:rsid w:val="00312851"/>
    <w:rsid w:val="003141E8"/>
    <w:rsid w:val="00315423"/>
    <w:rsid w:val="003159BA"/>
    <w:rsid w:val="00316422"/>
    <w:rsid w:val="003200E6"/>
    <w:rsid w:val="003201CE"/>
    <w:rsid w:val="003207CD"/>
    <w:rsid w:val="0032091F"/>
    <w:rsid w:val="003223A0"/>
    <w:rsid w:val="0032394B"/>
    <w:rsid w:val="00323F45"/>
    <w:rsid w:val="0032450A"/>
    <w:rsid w:val="003256E5"/>
    <w:rsid w:val="003261A5"/>
    <w:rsid w:val="00326CBE"/>
    <w:rsid w:val="00330353"/>
    <w:rsid w:val="003310B9"/>
    <w:rsid w:val="0033182A"/>
    <w:rsid w:val="00332200"/>
    <w:rsid w:val="00333A9E"/>
    <w:rsid w:val="00334F82"/>
    <w:rsid w:val="003359A1"/>
    <w:rsid w:val="003368E7"/>
    <w:rsid w:val="0033714A"/>
    <w:rsid w:val="00337241"/>
    <w:rsid w:val="003373F7"/>
    <w:rsid w:val="00337894"/>
    <w:rsid w:val="003379BC"/>
    <w:rsid w:val="00341044"/>
    <w:rsid w:val="00342042"/>
    <w:rsid w:val="00343451"/>
    <w:rsid w:val="00343C8B"/>
    <w:rsid w:val="00343D97"/>
    <w:rsid w:val="00344DD9"/>
    <w:rsid w:val="00346202"/>
    <w:rsid w:val="00351007"/>
    <w:rsid w:val="00351D5E"/>
    <w:rsid w:val="003522D0"/>
    <w:rsid w:val="003526D1"/>
    <w:rsid w:val="003528E0"/>
    <w:rsid w:val="00353159"/>
    <w:rsid w:val="00353C32"/>
    <w:rsid w:val="00353E39"/>
    <w:rsid w:val="003552DE"/>
    <w:rsid w:val="00356163"/>
    <w:rsid w:val="0035630D"/>
    <w:rsid w:val="0035727E"/>
    <w:rsid w:val="00360DFF"/>
    <w:rsid w:val="003612B3"/>
    <w:rsid w:val="003612F0"/>
    <w:rsid w:val="0036156A"/>
    <w:rsid w:val="00362A8A"/>
    <w:rsid w:val="00365358"/>
    <w:rsid w:val="00365579"/>
    <w:rsid w:val="0036714E"/>
    <w:rsid w:val="00367758"/>
    <w:rsid w:val="00370461"/>
    <w:rsid w:val="0037051C"/>
    <w:rsid w:val="00370BD9"/>
    <w:rsid w:val="00371B61"/>
    <w:rsid w:val="0037470D"/>
    <w:rsid w:val="00374BE3"/>
    <w:rsid w:val="003764D5"/>
    <w:rsid w:val="003768E9"/>
    <w:rsid w:val="003768FB"/>
    <w:rsid w:val="00376B29"/>
    <w:rsid w:val="00377E87"/>
    <w:rsid w:val="00380143"/>
    <w:rsid w:val="00380D9C"/>
    <w:rsid w:val="003816B8"/>
    <w:rsid w:val="00381703"/>
    <w:rsid w:val="00382938"/>
    <w:rsid w:val="00384432"/>
    <w:rsid w:val="00384A52"/>
    <w:rsid w:val="00384F66"/>
    <w:rsid w:val="00385DC4"/>
    <w:rsid w:val="00386FAF"/>
    <w:rsid w:val="003873F4"/>
    <w:rsid w:val="0039086C"/>
    <w:rsid w:val="00390906"/>
    <w:rsid w:val="003916E2"/>
    <w:rsid w:val="00391792"/>
    <w:rsid w:val="00391B20"/>
    <w:rsid w:val="00392247"/>
    <w:rsid w:val="00392386"/>
    <w:rsid w:val="00392A81"/>
    <w:rsid w:val="00392CB2"/>
    <w:rsid w:val="00392F61"/>
    <w:rsid w:val="00393023"/>
    <w:rsid w:val="00393605"/>
    <w:rsid w:val="0039372E"/>
    <w:rsid w:val="0039473A"/>
    <w:rsid w:val="00394E1E"/>
    <w:rsid w:val="003956CF"/>
    <w:rsid w:val="00396A8F"/>
    <w:rsid w:val="00396E4B"/>
    <w:rsid w:val="003A04EC"/>
    <w:rsid w:val="003A05B0"/>
    <w:rsid w:val="003A1697"/>
    <w:rsid w:val="003A1AB3"/>
    <w:rsid w:val="003A3002"/>
    <w:rsid w:val="003A3EED"/>
    <w:rsid w:val="003A634B"/>
    <w:rsid w:val="003A6A0E"/>
    <w:rsid w:val="003A794F"/>
    <w:rsid w:val="003B0AAD"/>
    <w:rsid w:val="003B0FA1"/>
    <w:rsid w:val="003B236A"/>
    <w:rsid w:val="003B2F9C"/>
    <w:rsid w:val="003B3BF1"/>
    <w:rsid w:val="003B4030"/>
    <w:rsid w:val="003B5515"/>
    <w:rsid w:val="003B5A60"/>
    <w:rsid w:val="003B64F4"/>
    <w:rsid w:val="003B6CF8"/>
    <w:rsid w:val="003B7427"/>
    <w:rsid w:val="003C133E"/>
    <w:rsid w:val="003C175C"/>
    <w:rsid w:val="003C2217"/>
    <w:rsid w:val="003C234E"/>
    <w:rsid w:val="003C3108"/>
    <w:rsid w:val="003C3224"/>
    <w:rsid w:val="003C4224"/>
    <w:rsid w:val="003C662F"/>
    <w:rsid w:val="003C754C"/>
    <w:rsid w:val="003D0C1F"/>
    <w:rsid w:val="003D0FB8"/>
    <w:rsid w:val="003D4696"/>
    <w:rsid w:val="003D47A3"/>
    <w:rsid w:val="003D526F"/>
    <w:rsid w:val="003D5747"/>
    <w:rsid w:val="003D5938"/>
    <w:rsid w:val="003D5C8F"/>
    <w:rsid w:val="003D5FAC"/>
    <w:rsid w:val="003D63FB"/>
    <w:rsid w:val="003D68E0"/>
    <w:rsid w:val="003D7C91"/>
    <w:rsid w:val="003E0811"/>
    <w:rsid w:val="003E082D"/>
    <w:rsid w:val="003E1258"/>
    <w:rsid w:val="003E1D69"/>
    <w:rsid w:val="003E25BA"/>
    <w:rsid w:val="003E2D0C"/>
    <w:rsid w:val="003E38A5"/>
    <w:rsid w:val="003E4FDA"/>
    <w:rsid w:val="003E5306"/>
    <w:rsid w:val="003E554D"/>
    <w:rsid w:val="003E7AAD"/>
    <w:rsid w:val="003F1123"/>
    <w:rsid w:val="003F19AA"/>
    <w:rsid w:val="003F2311"/>
    <w:rsid w:val="003F2CC9"/>
    <w:rsid w:val="003F399A"/>
    <w:rsid w:val="003F3CD0"/>
    <w:rsid w:val="003F3D66"/>
    <w:rsid w:val="003F3D71"/>
    <w:rsid w:val="003F3FA5"/>
    <w:rsid w:val="003F48DA"/>
    <w:rsid w:val="003F4915"/>
    <w:rsid w:val="003F4E92"/>
    <w:rsid w:val="003F509A"/>
    <w:rsid w:val="003F5809"/>
    <w:rsid w:val="003F5BFA"/>
    <w:rsid w:val="003F64C4"/>
    <w:rsid w:val="003F6A64"/>
    <w:rsid w:val="003F6F4C"/>
    <w:rsid w:val="003F7A2C"/>
    <w:rsid w:val="004009A0"/>
    <w:rsid w:val="00401B61"/>
    <w:rsid w:val="00403173"/>
    <w:rsid w:val="00403234"/>
    <w:rsid w:val="00403343"/>
    <w:rsid w:val="00403B95"/>
    <w:rsid w:val="0040400C"/>
    <w:rsid w:val="004045C6"/>
    <w:rsid w:val="00404BBF"/>
    <w:rsid w:val="00405694"/>
    <w:rsid w:val="0040645F"/>
    <w:rsid w:val="00406921"/>
    <w:rsid w:val="004070A8"/>
    <w:rsid w:val="004078A0"/>
    <w:rsid w:val="00407DA3"/>
    <w:rsid w:val="00410918"/>
    <w:rsid w:val="00410BDF"/>
    <w:rsid w:val="00411009"/>
    <w:rsid w:val="004112F7"/>
    <w:rsid w:val="00411762"/>
    <w:rsid w:val="00411D00"/>
    <w:rsid w:val="00411E06"/>
    <w:rsid w:val="004134B5"/>
    <w:rsid w:val="00414438"/>
    <w:rsid w:val="0041485B"/>
    <w:rsid w:val="00415AF0"/>
    <w:rsid w:val="00417D8F"/>
    <w:rsid w:val="00420D74"/>
    <w:rsid w:val="00420E31"/>
    <w:rsid w:val="0042127D"/>
    <w:rsid w:val="00421443"/>
    <w:rsid w:val="00421B63"/>
    <w:rsid w:val="004227BA"/>
    <w:rsid w:val="00422A18"/>
    <w:rsid w:val="00422C87"/>
    <w:rsid w:val="00423963"/>
    <w:rsid w:val="00423ADC"/>
    <w:rsid w:val="00424028"/>
    <w:rsid w:val="0042423E"/>
    <w:rsid w:val="0042451A"/>
    <w:rsid w:val="004246E8"/>
    <w:rsid w:val="00425880"/>
    <w:rsid w:val="00425B0E"/>
    <w:rsid w:val="004264A6"/>
    <w:rsid w:val="00426AC0"/>
    <w:rsid w:val="00426B28"/>
    <w:rsid w:val="00431056"/>
    <w:rsid w:val="00431163"/>
    <w:rsid w:val="004315D6"/>
    <w:rsid w:val="004317B2"/>
    <w:rsid w:val="00431EDA"/>
    <w:rsid w:val="004323DE"/>
    <w:rsid w:val="00432747"/>
    <w:rsid w:val="00432AF4"/>
    <w:rsid w:val="00432D0A"/>
    <w:rsid w:val="00432EB5"/>
    <w:rsid w:val="004343E9"/>
    <w:rsid w:val="00434920"/>
    <w:rsid w:val="00434A4F"/>
    <w:rsid w:val="00435016"/>
    <w:rsid w:val="00435BE7"/>
    <w:rsid w:val="0043776A"/>
    <w:rsid w:val="004401BC"/>
    <w:rsid w:val="004416EF"/>
    <w:rsid w:val="00442078"/>
    <w:rsid w:val="00443845"/>
    <w:rsid w:val="004445D5"/>
    <w:rsid w:val="00444BC6"/>
    <w:rsid w:val="00444F32"/>
    <w:rsid w:val="004458FA"/>
    <w:rsid w:val="0044697E"/>
    <w:rsid w:val="00447A69"/>
    <w:rsid w:val="00450B23"/>
    <w:rsid w:val="00453F11"/>
    <w:rsid w:val="00454483"/>
    <w:rsid w:val="00454E8E"/>
    <w:rsid w:val="00454EEA"/>
    <w:rsid w:val="004551C5"/>
    <w:rsid w:val="0045523A"/>
    <w:rsid w:val="00455A2D"/>
    <w:rsid w:val="00456101"/>
    <w:rsid w:val="004567BB"/>
    <w:rsid w:val="00456EF7"/>
    <w:rsid w:val="0046030C"/>
    <w:rsid w:val="00460953"/>
    <w:rsid w:val="00461065"/>
    <w:rsid w:val="004611A0"/>
    <w:rsid w:val="00461E07"/>
    <w:rsid w:val="00462CE8"/>
    <w:rsid w:val="00462E7E"/>
    <w:rsid w:val="00463C66"/>
    <w:rsid w:val="004679C4"/>
    <w:rsid w:val="00467FA2"/>
    <w:rsid w:val="004700F6"/>
    <w:rsid w:val="00470258"/>
    <w:rsid w:val="00470289"/>
    <w:rsid w:val="00471776"/>
    <w:rsid w:val="004727FC"/>
    <w:rsid w:val="00472C67"/>
    <w:rsid w:val="00472EC0"/>
    <w:rsid w:val="0047497B"/>
    <w:rsid w:val="004753D4"/>
    <w:rsid w:val="004761B6"/>
    <w:rsid w:val="004764A3"/>
    <w:rsid w:val="0047682A"/>
    <w:rsid w:val="00476C9A"/>
    <w:rsid w:val="0047759E"/>
    <w:rsid w:val="00477892"/>
    <w:rsid w:val="00481191"/>
    <w:rsid w:val="0048337F"/>
    <w:rsid w:val="004839C7"/>
    <w:rsid w:val="004846C7"/>
    <w:rsid w:val="00484AD9"/>
    <w:rsid w:val="00484F78"/>
    <w:rsid w:val="00485820"/>
    <w:rsid w:val="00485CB1"/>
    <w:rsid w:val="0048623D"/>
    <w:rsid w:val="00490255"/>
    <w:rsid w:val="00490C83"/>
    <w:rsid w:val="0049135F"/>
    <w:rsid w:val="004921F0"/>
    <w:rsid w:val="004923AA"/>
    <w:rsid w:val="00492494"/>
    <w:rsid w:val="004928B7"/>
    <w:rsid w:val="0049360F"/>
    <w:rsid w:val="00493876"/>
    <w:rsid w:val="0049395A"/>
    <w:rsid w:val="00493C5D"/>
    <w:rsid w:val="00494FB1"/>
    <w:rsid w:val="004955B5"/>
    <w:rsid w:val="00496AA6"/>
    <w:rsid w:val="00496C21"/>
    <w:rsid w:val="00496ED9"/>
    <w:rsid w:val="004970E7"/>
    <w:rsid w:val="004978F4"/>
    <w:rsid w:val="00497A9E"/>
    <w:rsid w:val="00497B52"/>
    <w:rsid w:val="004A1972"/>
    <w:rsid w:val="004A1E1B"/>
    <w:rsid w:val="004A2058"/>
    <w:rsid w:val="004A21BB"/>
    <w:rsid w:val="004A22E4"/>
    <w:rsid w:val="004A2699"/>
    <w:rsid w:val="004A2C9D"/>
    <w:rsid w:val="004A39DE"/>
    <w:rsid w:val="004A3B04"/>
    <w:rsid w:val="004A447E"/>
    <w:rsid w:val="004A5DD0"/>
    <w:rsid w:val="004B1256"/>
    <w:rsid w:val="004B12FC"/>
    <w:rsid w:val="004B18B0"/>
    <w:rsid w:val="004B1C81"/>
    <w:rsid w:val="004B52A9"/>
    <w:rsid w:val="004B6DE8"/>
    <w:rsid w:val="004B7E32"/>
    <w:rsid w:val="004C0E30"/>
    <w:rsid w:val="004C0EEB"/>
    <w:rsid w:val="004C12FD"/>
    <w:rsid w:val="004C1597"/>
    <w:rsid w:val="004C1E6A"/>
    <w:rsid w:val="004C2493"/>
    <w:rsid w:val="004C35A9"/>
    <w:rsid w:val="004C360B"/>
    <w:rsid w:val="004C3EDF"/>
    <w:rsid w:val="004C56D6"/>
    <w:rsid w:val="004C5D6E"/>
    <w:rsid w:val="004C5E01"/>
    <w:rsid w:val="004C5F59"/>
    <w:rsid w:val="004C6B5B"/>
    <w:rsid w:val="004C7E10"/>
    <w:rsid w:val="004D0E20"/>
    <w:rsid w:val="004D18EB"/>
    <w:rsid w:val="004D1A49"/>
    <w:rsid w:val="004D2005"/>
    <w:rsid w:val="004D32B1"/>
    <w:rsid w:val="004D445C"/>
    <w:rsid w:val="004D479D"/>
    <w:rsid w:val="004D53B2"/>
    <w:rsid w:val="004D6A89"/>
    <w:rsid w:val="004D6C72"/>
    <w:rsid w:val="004D76B6"/>
    <w:rsid w:val="004E16F6"/>
    <w:rsid w:val="004E21B0"/>
    <w:rsid w:val="004E2E49"/>
    <w:rsid w:val="004E36A3"/>
    <w:rsid w:val="004E381D"/>
    <w:rsid w:val="004E5B6B"/>
    <w:rsid w:val="004E6228"/>
    <w:rsid w:val="004E6566"/>
    <w:rsid w:val="004F08F9"/>
    <w:rsid w:val="004F092A"/>
    <w:rsid w:val="004F1728"/>
    <w:rsid w:val="004F1DEF"/>
    <w:rsid w:val="004F2D20"/>
    <w:rsid w:val="004F2EFB"/>
    <w:rsid w:val="004F4349"/>
    <w:rsid w:val="004F4909"/>
    <w:rsid w:val="004F55E2"/>
    <w:rsid w:val="004F5760"/>
    <w:rsid w:val="004F5CF2"/>
    <w:rsid w:val="004F71D2"/>
    <w:rsid w:val="004F7405"/>
    <w:rsid w:val="004F7476"/>
    <w:rsid w:val="004F7E06"/>
    <w:rsid w:val="0050023A"/>
    <w:rsid w:val="00500F5E"/>
    <w:rsid w:val="00501968"/>
    <w:rsid w:val="00503D91"/>
    <w:rsid w:val="00504DE6"/>
    <w:rsid w:val="00504E0F"/>
    <w:rsid w:val="00504FE6"/>
    <w:rsid w:val="00505896"/>
    <w:rsid w:val="00505C66"/>
    <w:rsid w:val="00507336"/>
    <w:rsid w:val="00507D84"/>
    <w:rsid w:val="005125D3"/>
    <w:rsid w:val="00512677"/>
    <w:rsid w:val="00512AAF"/>
    <w:rsid w:val="00512F61"/>
    <w:rsid w:val="005155AF"/>
    <w:rsid w:val="00517D9C"/>
    <w:rsid w:val="0052019C"/>
    <w:rsid w:val="00520455"/>
    <w:rsid w:val="00521815"/>
    <w:rsid w:val="00521972"/>
    <w:rsid w:val="00521E63"/>
    <w:rsid w:val="005222B6"/>
    <w:rsid w:val="00523B23"/>
    <w:rsid w:val="005240B9"/>
    <w:rsid w:val="0052459A"/>
    <w:rsid w:val="0052477D"/>
    <w:rsid w:val="005252A4"/>
    <w:rsid w:val="00525585"/>
    <w:rsid w:val="005262F8"/>
    <w:rsid w:val="005266F6"/>
    <w:rsid w:val="00530D2A"/>
    <w:rsid w:val="00531124"/>
    <w:rsid w:val="0053148E"/>
    <w:rsid w:val="00531D2D"/>
    <w:rsid w:val="00532DC1"/>
    <w:rsid w:val="00533E86"/>
    <w:rsid w:val="0053463D"/>
    <w:rsid w:val="00534EEA"/>
    <w:rsid w:val="005354AA"/>
    <w:rsid w:val="00535A36"/>
    <w:rsid w:val="00536712"/>
    <w:rsid w:val="005369C2"/>
    <w:rsid w:val="00536D38"/>
    <w:rsid w:val="00536F6D"/>
    <w:rsid w:val="00537274"/>
    <w:rsid w:val="0054072C"/>
    <w:rsid w:val="005408FF"/>
    <w:rsid w:val="0054114A"/>
    <w:rsid w:val="005419E9"/>
    <w:rsid w:val="00541BD9"/>
    <w:rsid w:val="00541C8C"/>
    <w:rsid w:val="005420D4"/>
    <w:rsid w:val="00542A8C"/>
    <w:rsid w:val="00542E60"/>
    <w:rsid w:val="00542F0C"/>
    <w:rsid w:val="005434AA"/>
    <w:rsid w:val="00544204"/>
    <w:rsid w:val="0054526A"/>
    <w:rsid w:val="0054702D"/>
    <w:rsid w:val="00547C1F"/>
    <w:rsid w:val="00547ECA"/>
    <w:rsid w:val="00551D32"/>
    <w:rsid w:val="00551D3E"/>
    <w:rsid w:val="00552350"/>
    <w:rsid w:val="005526F9"/>
    <w:rsid w:val="005527B6"/>
    <w:rsid w:val="005532DB"/>
    <w:rsid w:val="00553A0B"/>
    <w:rsid w:val="005540DE"/>
    <w:rsid w:val="00554B21"/>
    <w:rsid w:val="00555A3C"/>
    <w:rsid w:val="005577C6"/>
    <w:rsid w:val="005604DA"/>
    <w:rsid w:val="00561F64"/>
    <w:rsid w:val="005627AA"/>
    <w:rsid w:val="00562B54"/>
    <w:rsid w:val="00563D47"/>
    <w:rsid w:val="00563F99"/>
    <w:rsid w:val="00564601"/>
    <w:rsid w:val="00564DCD"/>
    <w:rsid w:val="00564F62"/>
    <w:rsid w:val="00567B13"/>
    <w:rsid w:val="00567B45"/>
    <w:rsid w:val="00570195"/>
    <w:rsid w:val="00570600"/>
    <w:rsid w:val="005709EF"/>
    <w:rsid w:val="005712C8"/>
    <w:rsid w:val="00571562"/>
    <w:rsid w:val="00572ABC"/>
    <w:rsid w:val="00574AC2"/>
    <w:rsid w:val="00575286"/>
    <w:rsid w:val="00576C97"/>
    <w:rsid w:val="005770B5"/>
    <w:rsid w:val="0057715E"/>
    <w:rsid w:val="00577233"/>
    <w:rsid w:val="00581C99"/>
    <w:rsid w:val="00582198"/>
    <w:rsid w:val="0058300C"/>
    <w:rsid w:val="00583872"/>
    <w:rsid w:val="00584F66"/>
    <w:rsid w:val="00586346"/>
    <w:rsid w:val="0058702E"/>
    <w:rsid w:val="005870A3"/>
    <w:rsid w:val="00587113"/>
    <w:rsid w:val="005875F1"/>
    <w:rsid w:val="00587B7C"/>
    <w:rsid w:val="00591434"/>
    <w:rsid w:val="00591803"/>
    <w:rsid w:val="005918BF"/>
    <w:rsid w:val="00591C59"/>
    <w:rsid w:val="00591E5C"/>
    <w:rsid w:val="00592349"/>
    <w:rsid w:val="005930DF"/>
    <w:rsid w:val="005931D4"/>
    <w:rsid w:val="005947DC"/>
    <w:rsid w:val="00595559"/>
    <w:rsid w:val="005962C3"/>
    <w:rsid w:val="00596F9E"/>
    <w:rsid w:val="0059705C"/>
    <w:rsid w:val="005974EA"/>
    <w:rsid w:val="005A0125"/>
    <w:rsid w:val="005A08AC"/>
    <w:rsid w:val="005A0F8F"/>
    <w:rsid w:val="005A11C0"/>
    <w:rsid w:val="005A1A4D"/>
    <w:rsid w:val="005A2219"/>
    <w:rsid w:val="005A259D"/>
    <w:rsid w:val="005A2776"/>
    <w:rsid w:val="005A29CC"/>
    <w:rsid w:val="005A307C"/>
    <w:rsid w:val="005A313A"/>
    <w:rsid w:val="005A3332"/>
    <w:rsid w:val="005A3CB9"/>
    <w:rsid w:val="005A45CC"/>
    <w:rsid w:val="005A4671"/>
    <w:rsid w:val="005A4F06"/>
    <w:rsid w:val="005A5025"/>
    <w:rsid w:val="005A58C3"/>
    <w:rsid w:val="005A5DD2"/>
    <w:rsid w:val="005A6786"/>
    <w:rsid w:val="005A67D8"/>
    <w:rsid w:val="005A6C2C"/>
    <w:rsid w:val="005B075B"/>
    <w:rsid w:val="005B0EB3"/>
    <w:rsid w:val="005B2D91"/>
    <w:rsid w:val="005B30BA"/>
    <w:rsid w:val="005B3A7D"/>
    <w:rsid w:val="005B411E"/>
    <w:rsid w:val="005B5969"/>
    <w:rsid w:val="005B6562"/>
    <w:rsid w:val="005B7D08"/>
    <w:rsid w:val="005C087C"/>
    <w:rsid w:val="005C1144"/>
    <w:rsid w:val="005C1C33"/>
    <w:rsid w:val="005C214F"/>
    <w:rsid w:val="005C2788"/>
    <w:rsid w:val="005C2C4F"/>
    <w:rsid w:val="005C31A8"/>
    <w:rsid w:val="005C522C"/>
    <w:rsid w:val="005C615F"/>
    <w:rsid w:val="005D0BAE"/>
    <w:rsid w:val="005D1342"/>
    <w:rsid w:val="005D1908"/>
    <w:rsid w:val="005D2ACE"/>
    <w:rsid w:val="005D2BA9"/>
    <w:rsid w:val="005D2C55"/>
    <w:rsid w:val="005D36DE"/>
    <w:rsid w:val="005D4B70"/>
    <w:rsid w:val="005D5D3B"/>
    <w:rsid w:val="005D6EE5"/>
    <w:rsid w:val="005D7621"/>
    <w:rsid w:val="005E1F55"/>
    <w:rsid w:val="005E21CF"/>
    <w:rsid w:val="005E3F52"/>
    <w:rsid w:val="005E4F07"/>
    <w:rsid w:val="005E59E0"/>
    <w:rsid w:val="005E77A8"/>
    <w:rsid w:val="005E7E93"/>
    <w:rsid w:val="005F006C"/>
    <w:rsid w:val="005F070B"/>
    <w:rsid w:val="005F080D"/>
    <w:rsid w:val="005F162C"/>
    <w:rsid w:val="005F17B6"/>
    <w:rsid w:val="005F2BAD"/>
    <w:rsid w:val="005F2C5D"/>
    <w:rsid w:val="005F2DB4"/>
    <w:rsid w:val="005F38EE"/>
    <w:rsid w:val="005F6110"/>
    <w:rsid w:val="005F623D"/>
    <w:rsid w:val="005F64CB"/>
    <w:rsid w:val="005F6B30"/>
    <w:rsid w:val="005F708D"/>
    <w:rsid w:val="005F7B75"/>
    <w:rsid w:val="00600821"/>
    <w:rsid w:val="00600E54"/>
    <w:rsid w:val="00601A96"/>
    <w:rsid w:val="00601C70"/>
    <w:rsid w:val="00602119"/>
    <w:rsid w:val="006023CB"/>
    <w:rsid w:val="0060241C"/>
    <w:rsid w:val="00602FC4"/>
    <w:rsid w:val="00603B4B"/>
    <w:rsid w:val="00605E14"/>
    <w:rsid w:val="00606084"/>
    <w:rsid w:val="006061DB"/>
    <w:rsid w:val="00606575"/>
    <w:rsid w:val="0060690B"/>
    <w:rsid w:val="00607738"/>
    <w:rsid w:val="00610241"/>
    <w:rsid w:val="006103BB"/>
    <w:rsid w:val="00610808"/>
    <w:rsid w:val="00610D3E"/>
    <w:rsid w:val="006111DD"/>
    <w:rsid w:val="006113AD"/>
    <w:rsid w:val="00611F33"/>
    <w:rsid w:val="0061290E"/>
    <w:rsid w:val="0061293C"/>
    <w:rsid w:val="00614F89"/>
    <w:rsid w:val="00614FE0"/>
    <w:rsid w:val="00616EBF"/>
    <w:rsid w:val="00617A3C"/>
    <w:rsid w:val="00620CB7"/>
    <w:rsid w:val="00624CA7"/>
    <w:rsid w:val="00624F2F"/>
    <w:rsid w:val="00625E3A"/>
    <w:rsid w:val="006264CD"/>
    <w:rsid w:val="00630440"/>
    <w:rsid w:val="006305F8"/>
    <w:rsid w:val="006313FC"/>
    <w:rsid w:val="0063227D"/>
    <w:rsid w:val="0063233F"/>
    <w:rsid w:val="00634DA7"/>
    <w:rsid w:val="00634DF1"/>
    <w:rsid w:val="006377DB"/>
    <w:rsid w:val="006427FB"/>
    <w:rsid w:val="00642982"/>
    <w:rsid w:val="00642CFD"/>
    <w:rsid w:val="00643B63"/>
    <w:rsid w:val="00644E50"/>
    <w:rsid w:val="006450A1"/>
    <w:rsid w:val="0064559F"/>
    <w:rsid w:val="006462A9"/>
    <w:rsid w:val="006471BF"/>
    <w:rsid w:val="00650254"/>
    <w:rsid w:val="00650ADD"/>
    <w:rsid w:val="0065230E"/>
    <w:rsid w:val="00653365"/>
    <w:rsid w:val="00653CC4"/>
    <w:rsid w:val="00653D8C"/>
    <w:rsid w:val="0065438A"/>
    <w:rsid w:val="006546BD"/>
    <w:rsid w:val="006547CE"/>
    <w:rsid w:val="00654995"/>
    <w:rsid w:val="00654BD3"/>
    <w:rsid w:val="00655EE7"/>
    <w:rsid w:val="00656357"/>
    <w:rsid w:val="00656674"/>
    <w:rsid w:val="006575BF"/>
    <w:rsid w:val="0066047C"/>
    <w:rsid w:val="00660634"/>
    <w:rsid w:val="0066081D"/>
    <w:rsid w:val="006610E8"/>
    <w:rsid w:val="00661141"/>
    <w:rsid w:val="006616BC"/>
    <w:rsid w:val="00662D2C"/>
    <w:rsid w:val="0066382B"/>
    <w:rsid w:val="00664040"/>
    <w:rsid w:val="00664291"/>
    <w:rsid w:val="006664B5"/>
    <w:rsid w:val="006668F3"/>
    <w:rsid w:val="00667756"/>
    <w:rsid w:val="0067030A"/>
    <w:rsid w:val="006703B0"/>
    <w:rsid w:val="006704F1"/>
    <w:rsid w:val="006714FE"/>
    <w:rsid w:val="00671AF8"/>
    <w:rsid w:val="00671E7A"/>
    <w:rsid w:val="00672EC4"/>
    <w:rsid w:val="00672FD2"/>
    <w:rsid w:val="006737C9"/>
    <w:rsid w:val="006737DA"/>
    <w:rsid w:val="00673BFD"/>
    <w:rsid w:val="00673F26"/>
    <w:rsid w:val="00674AE7"/>
    <w:rsid w:val="00675365"/>
    <w:rsid w:val="00676177"/>
    <w:rsid w:val="006763BC"/>
    <w:rsid w:val="00676825"/>
    <w:rsid w:val="006768CC"/>
    <w:rsid w:val="00677605"/>
    <w:rsid w:val="00677D7C"/>
    <w:rsid w:val="0068009C"/>
    <w:rsid w:val="006806EF"/>
    <w:rsid w:val="00681EEB"/>
    <w:rsid w:val="0068280A"/>
    <w:rsid w:val="00683031"/>
    <w:rsid w:val="0068652B"/>
    <w:rsid w:val="00686800"/>
    <w:rsid w:val="00686B26"/>
    <w:rsid w:val="006877C9"/>
    <w:rsid w:val="00687EDE"/>
    <w:rsid w:val="00687FBE"/>
    <w:rsid w:val="00690098"/>
    <w:rsid w:val="00690216"/>
    <w:rsid w:val="00690B29"/>
    <w:rsid w:val="006914F1"/>
    <w:rsid w:val="006917EE"/>
    <w:rsid w:val="00691B46"/>
    <w:rsid w:val="00691F9E"/>
    <w:rsid w:val="0069486F"/>
    <w:rsid w:val="00694C41"/>
    <w:rsid w:val="006955B2"/>
    <w:rsid w:val="00695A47"/>
    <w:rsid w:val="00695AB9"/>
    <w:rsid w:val="00695AFA"/>
    <w:rsid w:val="006960CC"/>
    <w:rsid w:val="00696C6C"/>
    <w:rsid w:val="00697390"/>
    <w:rsid w:val="006A0306"/>
    <w:rsid w:val="006A041A"/>
    <w:rsid w:val="006A1085"/>
    <w:rsid w:val="006A1260"/>
    <w:rsid w:val="006A204A"/>
    <w:rsid w:val="006A36AB"/>
    <w:rsid w:val="006A3836"/>
    <w:rsid w:val="006A4AD2"/>
    <w:rsid w:val="006A540A"/>
    <w:rsid w:val="006A5977"/>
    <w:rsid w:val="006A5AEA"/>
    <w:rsid w:val="006A5BBE"/>
    <w:rsid w:val="006A6ACB"/>
    <w:rsid w:val="006A78D0"/>
    <w:rsid w:val="006B0234"/>
    <w:rsid w:val="006B069D"/>
    <w:rsid w:val="006B1181"/>
    <w:rsid w:val="006B1A51"/>
    <w:rsid w:val="006B20E8"/>
    <w:rsid w:val="006B2B96"/>
    <w:rsid w:val="006B3841"/>
    <w:rsid w:val="006B3C74"/>
    <w:rsid w:val="006B6078"/>
    <w:rsid w:val="006B6086"/>
    <w:rsid w:val="006B6C90"/>
    <w:rsid w:val="006B6E52"/>
    <w:rsid w:val="006B76F0"/>
    <w:rsid w:val="006B7D43"/>
    <w:rsid w:val="006C0035"/>
    <w:rsid w:val="006C04FF"/>
    <w:rsid w:val="006C05ED"/>
    <w:rsid w:val="006C1363"/>
    <w:rsid w:val="006C15A9"/>
    <w:rsid w:val="006C15FA"/>
    <w:rsid w:val="006C186B"/>
    <w:rsid w:val="006C1AFB"/>
    <w:rsid w:val="006C1C3C"/>
    <w:rsid w:val="006C1C67"/>
    <w:rsid w:val="006C2868"/>
    <w:rsid w:val="006C4031"/>
    <w:rsid w:val="006C41CB"/>
    <w:rsid w:val="006C4513"/>
    <w:rsid w:val="006C48A7"/>
    <w:rsid w:val="006C4909"/>
    <w:rsid w:val="006C4DCF"/>
    <w:rsid w:val="006C510C"/>
    <w:rsid w:val="006C5161"/>
    <w:rsid w:val="006C5372"/>
    <w:rsid w:val="006C5F41"/>
    <w:rsid w:val="006C603F"/>
    <w:rsid w:val="006C64BD"/>
    <w:rsid w:val="006C668B"/>
    <w:rsid w:val="006C6D2E"/>
    <w:rsid w:val="006C6EB8"/>
    <w:rsid w:val="006C70CA"/>
    <w:rsid w:val="006C714C"/>
    <w:rsid w:val="006D05FD"/>
    <w:rsid w:val="006D066C"/>
    <w:rsid w:val="006D1168"/>
    <w:rsid w:val="006D1225"/>
    <w:rsid w:val="006D1B36"/>
    <w:rsid w:val="006D22CD"/>
    <w:rsid w:val="006D23E5"/>
    <w:rsid w:val="006D2C0C"/>
    <w:rsid w:val="006D42CF"/>
    <w:rsid w:val="006D5DDC"/>
    <w:rsid w:val="006D6236"/>
    <w:rsid w:val="006D67AC"/>
    <w:rsid w:val="006D767C"/>
    <w:rsid w:val="006D76D4"/>
    <w:rsid w:val="006D798B"/>
    <w:rsid w:val="006D79A6"/>
    <w:rsid w:val="006E01D0"/>
    <w:rsid w:val="006E0695"/>
    <w:rsid w:val="006E091D"/>
    <w:rsid w:val="006E0C01"/>
    <w:rsid w:val="006E1376"/>
    <w:rsid w:val="006E1BB6"/>
    <w:rsid w:val="006E3549"/>
    <w:rsid w:val="006E3AFE"/>
    <w:rsid w:val="006E3EF0"/>
    <w:rsid w:val="006E5415"/>
    <w:rsid w:val="006E56D5"/>
    <w:rsid w:val="006E5799"/>
    <w:rsid w:val="006E5870"/>
    <w:rsid w:val="006E5E26"/>
    <w:rsid w:val="006E6213"/>
    <w:rsid w:val="006F02D3"/>
    <w:rsid w:val="006F0DA0"/>
    <w:rsid w:val="006F2D61"/>
    <w:rsid w:val="006F316C"/>
    <w:rsid w:val="006F37F9"/>
    <w:rsid w:val="006F3CBE"/>
    <w:rsid w:val="006F5734"/>
    <w:rsid w:val="006F698D"/>
    <w:rsid w:val="006F6DB0"/>
    <w:rsid w:val="006F75F0"/>
    <w:rsid w:val="006F7B85"/>
    <w:rsid w:val="007002DF"/>
    <w:rsid w:val="0070043E"/>
    <w:rsid w:val="00701103"/>
    <w:rsid w:val="00701394"/>
    <w:rsid w:val="00701A70"/>
    <w:rsid w:val="00701F9E"/>
    <w:rsid w:val="007027D8"/>
    <w:rsid w:val="00702FA5"/>
    <w:rsid w:val="00703711"/>
    <w:rsid w:val="00703851"/>
    <w:rsid w:val="007041FA"/>
    <w:rsid w:val="00704599"/>
    <w:rsid w:val="00704F5B"/>
    <w:rsid w:val="007058E5"/>
    <w:rsid w:val="007062A2"/>
    <w:rsid w:val="00706AF8"/>
    <w:rsid w:val="007078CA"/>
    <w:rsid w:val="00710CF9"/>
    <w:rsid w:val="00712D7B"/>
    <w:rsid w:val="00713668"/>
    <w:rsid w:val="0071565A"/>
    <w:rsid w:val="00716724"/>
    <w:rsid w:val="00716F9A"/>
    <w:rsid w:val="00717A84"/>
    <w:rsid w:val="00720C78"/>
    <w:rsid w:val="00723E68"/>
    <w:rsid w:val="00723F2C"/>
    <w:rsid w:val="007241DD"/>
    <w:rsid w:val="007243AF"/>
    <w:rsid w:val="00724821"/>
    <w:rsid w:val="00724EC8"/>
    <w:rsid w:val="007307E5"/>
    <w:rsid w:val="0073331D"/>
    <w:rsid w:val="0073360C"/>
    <w:rsid w:val="00733899"/>
    <w:rsid w:val="00733F5A"/>
    <w:rsid w:val="0073593B"/>
    <w:rsid w:val="00735AA1"/>
    <w:rsid w:val="00735FA4"/>
    <w:rsid w:val="007362D9"/>
    <w:rsid w:val="00736557"/>
    <w:rsid w:val="007376D7"/>
    <w:rsid w:val="0074096D"/>
    <w:rsid w:val="00742646"/>
    <w:rsid w:val="0074310D"/>
    <w:rsid w:val="007434AB"/>
    <w:rsid w:val="00743F84"/>
    <w:rsid w:val="00743FC9"/>
    <w:rsid w:val="00744973"/>
    <w:rsid w:val="007460A2"/>
    <w:rsid w:val="007462E1"/>
    <w:rsid w:val="007469C1"/>
    <w:rsid w:val="00746AFC"/>
    <w:rsid w:val="00750139"/>
    <w:rsid w:val="00751E82"/>
    <w:rsid w:val="007527F9"/>
    <w:rsid w:val="00752DAF"/>
    <w:rsid w:val="0075371B"/>
    <w:rsid w:val="00753EBD"/>
    <w:rsid w:val="00753EF6"/>
    <w:rsid w:val="00754289"/>
    <w:rsid w:val="00754EE8"/>
    <w:rsid w:val="00755BBC"/>
    <w:rsid w:val="007567B8"/>
    <w:rsid w:val="00756BF0"/>
    <w:rsid w:val="00756FDA"/>
    <w:rsid w:val="00760772"/>
    <w:rsid w:val="007618EE"/>
    <w:rsid w:val="007619D4"/>
    <w:rsid w:val="00761A4D"/>
    <w:rsid w:val="007629B3"/>
    <w:rsid w:val="00762F85"/>
    <w:rsid w:val="00763979"/>
    <w:rsid w:val="00764AE3"/>
    <w:rsid w:val="00765C50"/>
    <w:rsid w:val="00766164"/>
    <w:rsid w:val="00767227"/>
    <w:rsid w:val="00770B68"/>
    <w:rsid w:val="00771331"/>
    <w:rsid w:val="007729DB"/>
    <w:rsid w:val="00772A40"/>
    <w:rsid w:val="00774002"/>
    <w:rsid w:val="00774060"/>
    <w:rsid w:val="007740A4"/>
    <w:rsid w:val="007741D3"/>
    <w:rsid w:val="007744D4"/>
    <w:rsid w:val="00774568"/>
    <w:rsid w:val="00774B9C"/>
    <w:rsid w:val="00774EE6"/>
    <w:rsid w:val="00775AC4"/>
    <w:rsid w:val="00775C25"/>
    <w:rsid w:val="00775C8A"/>
    <w:rsid w:val="007761DA"/>
    <w:rsid w:val="00776A7C"/>
    <w:rsid w:val="00776E1F"/>
    <w:rsid w:val="00776EC9"/>
    <w:rsid w:val="00777D68"/>
    <w:rsid w:val="007806D4"/>
    <w:rsid w:val="00780B0C"/>
    <w:rsid w:val="00781044"/>
    <w:rsid w:val="007816E0"/>
    <w:rsid w:val="0078206D"/>
    <w:rsid w:val="007820F7"/>
    <w:rsid w:val="00782427"/>
    <w:rsid w:val="00783439"/>
    <w:rsid w:val="0078455C"/>
    <w:rsid w:val="00785079"/>
    <w:rsid w:val="00785286"/>
    <w:rsid w:val="007854E6"/>
    <w:rsid w:val="007855AC"/>
    <w:rsid w:val="00785A78"/>
    <w:rsid w:val="00785CB5"/>
    <w:rsid w:val="00785F32"/>
    <w:rsid w:val="00787FA0"/>
    <w:rsid w:val="0079057A"/>
    <w:rsid w:val="00790C47"/>
    <w:rsid w:val="00791117"/>
    <w:rsid w:val="00792207"/>
    <w:rsid w:val="00792864"/>
    <w:rsid w:val="007929C0"/>
    <w:rsid w:val="007937DF"/>
    <w:rsid w:val="0079454A"/>
    <w:rsid w:val="00795431"/>
    <w:rsid w:val="0079579E"/>
    <w:rsid w:val="00796491"/>
    <w:rsid w:val="007A08BD"/>
    <w:rsid w:val="007A1AB4"/>
    <w:rsid w:val="007A2139"/>
    <w:rsid w:val="007A34F3"/>
    <w:rsid w:val="007A3ECF"/>
    <w:rsid w:val="007A5264"/>
    <w:rsid w:val="007A5B83"/>
    <w:rsid w:val="007A5C96"/>
    <w:rsid w:val="007A6E8B"/>
    <w:rsid w:val="007A70ED"/>
    <w:rsid w:val="007A75A6"/>
    <w:rsid w:val="007A7FDF"/>
    <w:rsid w:val="007B0F94"/>
    <w:rsid w:val="007B1AE6"/>
    <w:rsid w:val="007B2DDE"/>
    <w:rsid w:val="007B3069"/>
    <w:rsid w:val="007B3E1C"/>
    <w:rsid w:val="007B530B"/>
    <w:rsid w:val="007B6376"/>
    <w:rsid w:val="007B7A09"/>
    <w:rsid w:val="007B7DFF"/>
    <w:rsid w:val="007B7E9C"/>
    <w:rsid w:val="007C01B0"/>
    <w:rsid w:val="007C0C4F"/>
    <w:rsid w:val="007C2073"/>
    <w:rsid w:val="007C29C5"/>
    <w:rsid w:val="007C3E68"/>
    <w:rsid w:val="007C4321"/>
    <w:rsid w:val="007C57BD"/>
    <w:rsid w:val="007C6AE0"/>
    <w:rsid w:val="007C6D5B"/>
    <w:rsid w:val="007D0CEE"/>
    <w:rsid w:val="007D1616"/>
    <w:rsid w:val="007D27F0"/>
    <w:rsid w:val="007D2E4B"/>
    <w:rsid w:val="007D3B51"/>
    <w:rsid w:val="007D42E8"/>
    <w:rsid w:val="007D5B3C"/>
    <w:rsid w:val="007D5E3C"/>
    <w:rsid w:val="007D61C5"/>
    <w:rsid w:val="007D7EE5"/>
    <w:rsid w:val="007E15D1"/>
    <w:rsid w:val="007E1D16"/>
    <w:rsid w:val="007E23F0"/>
    <w:rsid w:val="007E34C8"/>
    <w:rsid w:val="007E3584"/>
    <w:rsid w:val="007E3696"/>
    <w:rsid w:val="007E5B14"/>
    <w:rsid w:val="007E61F7"/>
    <w:rsid w:val="007E71AF"/>
    <w:rsid w:val="007E7704"/>
    <w:rsid w:val="007E7EA1"/>
    <w:rsid w:val="007F0DBF"/>
    <w:rsid w:val="007F1A95"/>
    <w:rsid w:val="007F28F9"/>
    <w:rsid w:val="007F31FC"/>
    <w:rsid w:val="007F370D"/>
    <w:rsid w:val="007F3EB9"/>
    <w:rsid w:val="007F4084"/>
    <w:rsid w:val="007F4831"/>
    <w:rsid w:val="007F4D52"/>
    <w:rsid w:val="007F4DE3"/>
    <w:rsid w:val="007F4E2A"/>
    <w:rsid w:val="007F6D81"/>
    <w:rsid w:val="007F7B65"/>
    <w:rsid w:val="0080016C"/>
    <w:rsid w:val="008001B0"/>
    <w:rsid w:val="00800E2D"/>
    <w:rsid w:val="008013A0"/>
    <w:rsid w:val="008015BF"/>
    <w:rsid w:val="00803D98"/>
    <w:rsid w:val="00804C08"/>
    <w:rsid w:val="00805C91"/>
    <w:rsid w:val="008061C1"/>
    <w:rsid w:val="00806397"/>
    <w:rsid w:val="00806846"/>
    <w:rsid w:val="0080724A"/>
    <w:rsid w:val="00807FAB"/>
    <w:rsid w:val="00811E0A"/>
    <w:rsid w:val="00811E72"/>
    <w:rsid w:val="008143E1"/>
    <w:rsid w:val="008169EF"/>
    <w:rsid w:val="00816D7F"/>
    <w:rsid w:val="00817153"/>
    <w:rsid w:val="00817864"/>
    <w:rsid w:val="00817BC6"/>
    <w:rsid w:val="0082091E"/>
    <w:rsid w:val="00821540"/>
    <w:rsid w:val="0082250A"/>
    <w:rsid w:val="00822B6A"/>
    <w:rsid w:val="00822D43"/>
    <w:rsid w:val="00822F66"/>
    <w:rsid w:val="00823BF5"/>
    <w:rsid w:val="0082438B"/>
    <w:rsid w:val="00824C2D"/>
    <w:rsid w:val="00825622"/>
    <w:rsid w:val="0082591B"/>
    <w:rsid w:val="00826041"/>
    <w:rsid w:val="00826CED"/>
    <w:rsid w:val="00827983"/>
    <w:rsid w:val="00827F1D"/>
    <w:rsid w:val="00830C16"/>
    <w:rsid w:val="008316D7"/>
    <w:rsid w:val="008317C0"/>
    <w:rsid w:val="008319BB"/>
    <w:rsid w:val="00831BB4"/>
    <w:rsid w:val="008324AF"/>
    <w:rsid w:val="00832D72"/>
    <w:rsid w:val="0083340D"/>
    <w:rsid w:val="008341C6"/>
    <w:rsid w:val="00834666"/>
    <w:rsid w:val="00834A20"/>
    <w:rsid w:val="0083672C"/>
    <w:rsid w:val="008400F7"/>
    <w:rsid w:val="00840296"/>
    <w:rsid w:val="00840ABD"/>
    <w:rsid w:val="008417DB"/>
    <w:rsid w:val="0084236B"/>
    <w:rsid w:val="00842974"/>
    <w:rsid w:val="00843155"/>
    <w:rsid w:val="00843244"/>
    <w:rsid w:val="00844CB0"/>
    <w:rsid w:val="008460DB"/>
    <w:rsid w:val="00847008"/>
    <w:rsid w:val="008475E2"/>
    <w:rsid w:val="00847EE5"/>
    <w:rsid w:val="00852668"/>
    <w:rsid w:val="00852B32"/>
    <w:rsid w:val="00853427"/>
    <w:rsid w:val="00853449"/>
    <w:rsid w:val="008543A3"/>
    <w:rsid w:val="00854519"/>
    <w:rsid w:val="00854BC7"/>
    <w:rsid w:val="0085625B"/>
    <w:rsid w:val="00856526"/>
    <w:rsid w:val="0085735A"/>
    <w:rsid w:val="00857D3C"/>
    <w:rsid w:val="008605AE"/>
    <w:rsid w:val="0086121A"/>
    <w:rsid w:val="00863348"/>
    <w:rsid w:val="00864266"/>
    <w:rsid w:val="00864711"/>
    <w:rsid w:val="00864F89"/>
    <w:rsid w:val="00865AAE"/>
    <w:rsid w:val="00866263"/>
    <w:rsid w:val="00866CD4"/>
    <w:rsid w:val="0086747B"/>
    <w:rsid w:val="00867921"/>
    <w:rsid w:val="008700C1"/>
    <w:rsid w:val="008710B1"/>
    <w:rsid w:val="00871C23"/>
    <w:rsid w:val="00872104"/>
    <w:rsid w:val="008726BC"/>
    <w:rsid w:val="0087324A"/>
    <w:rsid w:val="0087330C"/>
    <w:rsid w:val="008748A1"/>
    <w:rsid w:val="00874990"/>
    <w:rsid w:val="00874E92"/>
    <w:rsid w:val="00881303"/>
    <w:rsid w:val="0088176F"/>
    <w:rsid w:val="00881FBC"/>
    <w:rsid w:val="00883B43"/>
    <w:rsid w:val="008841C3"/>
    <w:rsid w:val="0088469B"/>
    <w:rsid w:val="00884C93"/>
    <w:rsid w:val="00884D25"/>
    <w:rsid w:val="0088533A"/>
    <w:rsid w:val="00886272"/>
    <w:rsid w:val="0088677E"/>
    <w:rsid w:val="008870A0"/>
    <w:rsid w:val="00887E6D"/>
    <w:rsid w:val="00887FDC"/>
    <w:rsid w:val="008902BB"/>
    <w:rsid w:val="00890EE2"/>
    <w:rsid w:val="00891950"/>
    <w:rsid w:val="00891970"/>
    <w:rsid w:val="008920FC"/>
    <w:rsid w:val="00894013"/>
    <w:rsid w:val="0089451E"/>
    <w:rsid w:val="008945A2"/>
    <w:rsid w:val="008956A4"/>
    <w:rsid w:val="00895D94"/>
    <w:rsid w:val="00896061"/>
    <w:rsid w:val="00896984"/>
    <w:rsid w:val="008972EE"/>
    <w:rsid w:val="0089756B"/>
    <w:rsid w:val="008A0647"/>
    <w:rsid w:val="008A1447"/>
    <w:rsid w:val="008A2768"/>
    <w:rsid w:val="008A4A78"/>
    <w:rsid w:val="008A4FFB"/>
    <w:rsid w:val="008A514F"/>
    <w:rsid w:val="008A608E"/>
    <w:rsid w:val="008A63D7"/>
    <w:rsid w:val="008A677C"/>
    <w:rsid w:val="008A6ED9"/>
    <w:rsid w:val="008A6F31"/>
    <w:rsid w:val="008A78E3"/>
    <w:rsid w:val="008B0604"/>
    <w:rsid w:val="008B179E"/>
    <w:rsid w:val="008B1AEE"/>
    <w:rsid w:val="008B2084"/>
    <w:rsid w:val="008B2288"/>
    <w:rsid w:val="008B2292"/>
    <w:rsid w:val="008B27D9"/>
    <w:rsid w:val="008B3A14"/>
    <w:rsid w:val="008B3AC4"/>
    <w:rsid w:val="008B4C16"/>
    <w:rsid w:val="008B4C54"/>
    <w:rsid w:val="008B52E0"/>
    <w:rsid w:val="008B5C57"/>
    <w:rsid w:val="008B63AC"/>
    <w:rsid w:val="008B7ADA"/>
    <w:rsid w:val="008C03BE"/>
    <w:rsid w:val="008C0A1D"/>
    <w:rsid w:val="008C240C"/>
    <w:rsid w:val="008C2AFE"/>
    <w:rsid w:val="008C3FA7"/>
    <w:rsid w:val="008C47EB"/>
    <w:rsid w:val="008C5E0C"/>
    <w:rsid w:val="008C6C85"/>
    <w:rsid w:val="008C725A"/>
    <w:rsid w:val="008C7665"/>
    <w:rsid w:val="008C796F"/>
    <w:rsid w:val="008D19BC"/>
    <w:rsid w:val="008D1AC1"/>
    <w:rsid w:val="008D2912"/>
    <w:rsid w:val="008D3A91"/>
    <w:rsid w:val="008D3AF3"/>
    <w:rsid w:val="008D5C86"/>
    <w:rsid w:val="008D6A97"/>
    <w:rsid w:val="008D7FEC"/>
    <w:rsid w:val="008E036C"/>
    <w:rsid w:val="008E151F"/>
    <w:rsid w:val="008E190C"/>
    <w:rsid w:val="008E1AC8"/>
    <w:rsid w:val="008E22FE"/>
    <w:rsid w:val="008E2EDD"/>
    <w:rsid w:val="008E303C"/>
    <w:rsid w:val="008E3F7B"/>
    <w:rsid w:val="008E5AD0"/>
    <w:rsid w:val="008E7579"/>
    <w:rsid w:val="008E75F9"/>
    <w:rsid w:val="008F041D"/>
    <w:rsid w:val="008F0921"/>
    <w:rsid w:val="008F0D5F"/>
    <w:rsid w:val="008F1A0E"/>
    <w:rsid w:val="008F233E"/>
    <w:rsid w:val="008F2536"/>
    <w:rsid w:val="008F2982"/>
    <w:rsid w:val="008F2A74"/>
    <w:rsid w:val="008F3EEF"/>
    <w:rsid w:val="008F47C5"/>
    <w:rsid w:val="008F4BF7"/>
    <w:rsid w:val="008F5327"/>
    <w:rsid w:val="008F598C"/>
    <w:rsid w:val="008F7C9B"/>
    <w:rsid w:val="00900459"/>
    <w:rsid w:val="009015BC"/>
    <w:rsid w:val="00901969"/>
    <w:rsid w:val="009020F3"/>
    <w:rsid w:val="00904928"/>
    <w:rsid w:val="0090542D"/>
    <w:rsid w:val="009057F3"/>
    <w:rsid w:val="00905FAE"/>
    <w:rsid w:val="009065E4"/>
    <w:rsid w:val="00907419"/>
    <w:rsid w:val="009104AF"/>
    <w:rsid w:val="00910C09"/>
    <w:rsid w:val="009118A0"/>
    <w:rsid w:val="00911C4D"/>
    <w:rsid w:val="00912E70"/>
    <w:rsid w:val="009136CE"/>
    <w:rsid w:val="00913AF1"/>
    <w:rsid w:val="00915D51"/>
    <w:rsid w:val="00915EF5"/>
    <w:rsid w:val="00916EBE"/>
    <w:rsid w:val="00917300"/>
    <w:rsid w:val="00917680"/>
    <w:rsid w:val="00920FE5"/>
    <w:rsid w:val="00922798"/>
    <w:rsid w:val="009231FD"/>
    <w:rsid w:val="00923276"/>
    <w:rsid w:val="00923580"/>
    <w:rsid w:val="00924BD2"/>
    <w:rsid w:val="00924DE9"/>
    <w:rsid w:val="00925057"/>
    <w:rsid w:val="00925F11"/>
    <w:rsid w:val="00926352"/>
    <w:rsid w:val="009263C6"/>
    <w:rsid w:val="009265B6"/>
    <w:rsid w:val="009268CF"/>
    <w:rsid w:val="00926FA6"/>
    <w:rsid w:val="00927087"/>
    <w:rsid w:val="00927B6A"/>
    <w:rsid w:val="0093085A"/>
    <w:rsid w:val="00931278"/>
    <w:rsid w:val="0093152B"/>
    <w:rsid w:val="0093194D"/>
    <w:rsid w:val="009337BB"/>
    <w:rsid w:val="00933906"/>
    <w:rsid w:val="0093486F"/>
    <w:rsid w:val="00935871"/>
    <w:rsid w:val="00935AEA"/>
    <w:rsid w:val="00935F18"/>
    <w:rsid w:val="00936188"/>
    <w:rsid w:val="00937020"/>
    <w:rsid w:val="009373B4"/>
    <w:rsid w:val="00937E84"/>
    <w:rsid w:val="00940350"/>
    <w:rsid w:val="0094260D"/>
    <w:rsid w:val="00943EA9"/>
    <w:rsid w:val="00944F32"/>
    <w:rsid w:val="009467CE"/>
    <w:rsid w:val="0094771F"/>
    <w:rsid w:val="00947BAB"/>
    <w:rsid w:val="00950B49"/>
    <w:rsid w:val="009515F7"/>
    <w:rsid w:val="00952534"/>
    <w:rsid w:val="009528AE"/>
    <w:rsid w:val="009538D0"/>
    <w:rsid w:val="009538E9"/>
    <w:rsid w:val="00953D1D"/>
    <w:rsid w:val="00954051"/>
    <w:rsid w:val="00954092"/>
    <w:rsid w:val="00955D27"/>
    <w:rsid w:val="0095626B"/>
    <w:rsid w:val="0095769E"/>
    <w:rsid w:val="00957A45"/>
    <w:rsid w:val="00957E0B"/>
    <w:rsid w:val="00961425"/>
    <w:rsid w:val="0096174C"/>
    <w:rsid w:val="009623EA"/>
    <w:rsid w:val="009637B9"/>
    <w:rsid w:val="0096408B"/>
    <w:rsid w:val="00964874"/>
    <w:rsid w:val="009654F5"/>
    <w:rsid w:val="0096574C"/>
    <w:rsid w:val="00965A59"/>
    <w:rsid w:val="00966652"/>
    <w:rsid w:val="00966C49"/>
    <w:rsid w:val="00967BEA"/>
    <w:rsid w:val="0097101A"/>
    <w:rsid w:val="00971554"/>
    <w:rsid w:val="00972083"/>
    <w:rsid w:val="00973A47"/>
    <w:rsid w:val="00973E37"/>
    <w:rsid w:val="00976E5F"/>
    <w:rsid w:val="009773E5"/>
    <w:rsid w:val="00977D72"/>
    <w:rsid w:val="0098038B"/>
    <w:rsid w:val="0098065A"/>
    <w:rsid w:val="0098116F"/>
    <w:rsid w:val="009813EB"/>
    <w:rsid w:val="009839C1"/>
    <w:rsid w:val="00984E27"/>
    <w:rsid w:val="00985F92"/>
    <w:rsid w:val="00985FBC"/>
    <w:rsid w:val="0099063B"/>
    <w:rsid w:val="009908E2"/>
    <w:rsid w:val="00990B78"/>
    <w:rsid w:val="0099302B"/>
    <w:rsid w:val="00993D74"/>
    <w:rsid w:val="00993DBF"/>
    <w:rsid w:val="00994AD6"/>
    <w:rsid w:val="00994DB8"/>
    <w:rsid w:val="00994E86"/>
    <w:rsid w:val="0099530E"/>
    <w:rsid w:val="00995BCF"/>
    <w:rsid w:val="009966EA"/>
    <w:rsid w:val="00997795"/>
    <w:rsid w:val="00997D5D"/>
    <w:rsid w:val="00997FB3"/>
    <w:rsid w:val="009A02EC"/>
    <w:rsid w:val="009A04D0"/>
    <w:rsid w:val="009A064B"/>
    <w:rsid w:val="009A084E"/>
    <w:rsid w:val="009A18EE"/>
    <w:rsid w:val="009A266C"/>
    <w:rsid w:val="009A36AE"/>
    <w:rsid w:val="009A3BB0"/>
    <w:rsid w:val="009A3DDA"/>
    <w:rsid w:val="009A4465"/>
    <w:rsid w:val="009A456B"/>
    <w:rsid w:val="009A4AA8"/>
    <w:rsid w:val="009A5847"/>
    <w:rsid w:val="009A5FE0"/>
    <w:rsid w:val="009A61D1"/>
    <w:rsid w:val="009A65F9"/>
    <w:rsid w:val="009A69B9"/>
    <w:rsid w:val="009B0319"/>
    <w:rsid w:val="009B1961"/>
    <w:rsid w:val="009B3134"/>
    <w:rsid w:val="009B3946"/>
    <w:rsid w:val="009B3999"/>
    <w:rsid w:val="009B4AF0"/>
    <w:rsid w:val="009B517F"/>
    <w:rsid w:val="009B5DFC"/>
    <w:rsid w:val="009B63BC"/>
    <w:rsid w:val="009B6A13"/>
    <w:rsid w:val="009B7660"/>
    <w:rsid w:val="009B786C"/>
    <w:rsid w:val="009B7D8D"/>
    <w:rsid w:val="009C0AB3"/>
    <w:rsid w:val="009C0DC8"/>
    <w:rsid w:val="009C108F"/>
    <w:rsid w:val="009C14B1"/>
    <w:rsid w:val="009C1986"/>
    <w:rsid w:val="009C1BAD"/>
    <w:rsid w:val="009C1ECD"/>
    <w:rsid w:val="009C3DFB"/>
    <w:rsid w:val="009C3E13"/>
    <w:rsid w:val="009C4B3F"/>
    <w:rsid w:val="009C5A6F"/>
    <w:rsid w:val="009C5BC5"/>
    <w:rsid w:val="009C5FD1"/>
    <w:rsid w:val="009C6318"/>
    <w:rsid w:val="009C69FA"/>
    <w:rsid w:val="009C7D4B"/>
    <w:rsid w:val="009D293B"/>
    <w:rsid w:val="009D31F7"/>
    <w:rsid w:val="009D3898"/>
    <w:rsid w:val="009D3924"/>
    <w:rsid w:val="009D3ED4"/>
    <w:rsid w:val="009D40E4"/>
    <w:rsid w:val="009D6692"/>
    <w:rsid w:val="009D6950"/>
    <w:rsid w:val="009D6C94"/>
    <w:rsid w:val="009E3358"/>
    <w:rsid w:val="009E3462"/>
    <w:rsid w:val="009E3527"/>
    <w:rsid w:val="009E37B1"/>
    <w:rsid w:val="009E3C38"/>
    <w:rsid w:val="009E5D06"/>
    <w:rsid w:val="009E6397"/>
    <w:rsid w:val="009E6809"/>
    <w:rsid w:val="009E686F"/>
    <w:rsid w:val="009E6DDA"/>
    <w:rsid w:val="009E73A4"/>
    <w:rsid w:val="009E7A91"/>
    <w:rsid w:val="009F2129"/>
    <w:rsid w:val="009F2199"/>
    <w:rsid w:val="009F30FE"/>
    <w:rsid w:val="009F3334"/>
    <w:rsid w:val="009F5259"/>
    <w:rsid w:val="009F5324"/>
    <w:rsid w:val="009F5DF7"/>
    <w:rsid w:val="009F5E9B"/>
    <w:rsid w:val="009F6FDD"/>
    <w:rsid w:val="009F7EB4"/>
    <w:rsid w:val="00A0051A"/>
    <w:rsid w:val="00A0053A"/>
    <w:rsid w:val="00A01466"/>
    <w:rsid w:val="00A014D2"/>
    <w:rsid w:val="00A01977"/>
    <w:rsid w:val="00A024F5"/>
    <w:rsid w:val="00A02710"/>
    <w:rsid w:val="00A029F1"/>
    <w:rsid w:val="00A02C02"/>
    <w:rsid w:val="00A03618"/>
    <w:rsid w:val="00A03B98"/>
    <w:rsid w:val="00A03CB9"/>
    <w:rsid w:val="00A05908"/>
    <w:rsid w:val="00A075A2"/>
    <w:rsid w:val="00A1089F"/>
    <w:rsid w:val="00A12CAB"/>
    <w:rsid w:val="00A1320D"/>
    <w:rsid w:val="00A147F9"/>
    <w:rsid w:val="00A14FFE"/>
    <w:rsid w:val="00A15D02"/>
    <w:rsid w:val="00A21208"/>
    <w:rsid w:val="00A21379"/>
    <w:rsid w:val="00A21ADC"/>
    <w:rsid w:val="00A2286F"/>
    <w:rsid w:val="00A22BB6"/>
    <w:rsid w:val="00A23910"/>
    <w:rsid w:val="00A250A8"/>
    <w:rsid w:val="00A27017"/>
    <w:rsid w:val="00A27EC9"/>
    <w:rsid w:val="00A30302"/>
    <w:rsid w:val="00A3105A"/>
    <w:rsid w:val="00A314AC"/>
    <w:rsid w:val="00A31980"/>
    <w:rsid w:val="00A321A9"/>
    <w:rsid w:val="00A3228D"/>
    <w:rsid w:val="00A32A53"/>
    <w:rsid w:val="00A335C3"/>
    <w:rsid w:val="00A34BBF"/>
    <w:rsid w:val="00A376F1"/>
    <w:rsid w:val="00A40087"/>
    <w:rsid w:val="00A40615"/>
    <w:rsid w:val="00A410F8"/>
    <w:rsid w:val="00A4238F"/>
    <w:rsid w:val="00A424FC"/>
    <w:rsid w:val="00A4285E"/>
    <w:rsid w:val="00A44662"/>
    <w:rsid w:val="00A449A4"/>
    <w:rsid w:val="00A45672"/>
    <w:rsid w:val="00A45764"/>
    <w:rsid w:val="00A4638E"/>
    <w:rsid w:val="00A475AC"/>
    <w:rsid w:val="00A479CD"/>
    <w:rsid w:val="00A519FF"/>
    <w:rsid w:val="00A51A08"/>
    <w:rsid w:val="00A51AC4"/>
    <w:rsid w:val="00A52D1C"/>
    <w:rsid w:val="00A52DBC"/>
    <w:rsid w:val="00A53BA0"/>
    <w:rsid w:val="00A53F85"/>
    <w:rsid w:val="00A54416"/>
    <w:rsid w:val="00A548CC"/>
    <w:rsid w:val="00A5563C"/>
    <w:rsid w:val="00A561BE"/>
    <w:rsid w:val="00A5649B"/>
    <w:rsid w:val="00A60861"/>
    <w:rsid w:val="00A61037"/>
    <w:rsid w:val="00A617C3"/>
    <w:rsid w:val="00A62F04"/>
    <w:rsid w:val="00A6399D"/>
    <w:rsid w:val="00A63FD8"/>
    <w:rsid w:val="00A64942"/>
    <w:rsid w:val="00A655FB"/>
    <w:rsid w:val="00A65CD3"/>
    <w:rsid w:val="00A65DE7"/>
    <w:rsid w:val="00A6643E"/>
    <w:rsid w:val="00A664B1"/>
    <w:rsid w:val="00A67E7C"/>
    <w:rsid w:val="00A67F6F"/>
    <w:rsid w:val="00A67F79"/>
    <w:rsid w:val="00A70674"/>
    <w:rsid w:val="00A70A33"/>
    <w:rsid w:val="00A71C81"/>
    <w:rsid w:val="00A7266E"/>
    <w:rsid w:val="00A72A92"/>
    <w:rsid w:val="00A7499F"/>
    <w:rsid w:val="00A7553F"/>
    <w:rsid w:val="00A7640D"/>
    <w:rsid w:val="00A77323"/>
    <w:rsid w:val="00A813DD"/>
    <w:rsid w:val="00A826E4"/>
    <w:rsid w:val="00A83397"/>
    <w:rsid w:val="00A84792"/>
    <w:rsid w:val="00A86048"/>
    <w:rsid w:val="00A878EC"/>
    <w:rsid w:val="00A87C2B"/>
    <w:rsid w:val="00A90AC0"/>
    <w:rsid w:val="00A91671"/>
    <w:rsid w:val="00A93663"/>
    <w:rsid w:val="00A94018"/>
    <w:rsid w:val="00A944E7"/>
    <w:rsid w:val="00A94908"/>
    <w:rsid w:val="00A94BD8"/>
    <w:rsid w:val="00A953DE"/>
    <w:rsid w:val="00A9562F"/>
    <w:rsid w:val="00A95C30"/>
    <w:rsid w:val="00A95F17"/>
    <w:rsid w:val="00A9658C"/>
    <w:rsid w:val="00A9677B"/>
    <w:rsid w:val="00AA03EC"/>
    <w:rsid w:val="00AA1C86"/>
    <w:rsid w:val="00AA243B"/>
    <w:rsid w:val="00AA2D1E"/>
    <w:rsid w:val="00AA32D6"/>
    <w:rsid w:val="00AA3EED"/>
    <w:rsid w:val="00AA5052"/>
    <w:rsid w:val="00AA51A3"/>
    <w:rsid w:val="00AA51E6"/>
    <w:rsid w:val="00AA7307"/>
    <w:rsid w:val="00AA7731"/>
    <w:rsid w:val="00AA7A20"/>
    <w:rsid w:val="00AB02C6"/>
    <w:rsid w:val="00AB1650"/>
    <w:rsid w:val="00AB24D6"/>
    <w:rsid w:val="00AB4015"/>
    <w:rsid w:val="00AB4029"/>
    <w:rsid w:val="00AB4309"/>
    <w:rsid w:val="00AB52B4"/>
    <w:rsid w:val="00AB554B"/>
    <w:rsid w:val="00AB57C8"/>
    <w:rsid w:val="00AB5D49"/>
    <w:rsid w:val="00AB5E97"/>
    <w:rsid w:val="00AB61D3"/>
    <w:rsid w:val="00AB67B4"/>
    <w:rsid w:val="00AB6858"/>
    <w:rsid w:val="00AB6ACD"/>
    <w:rsid w:val="00AB6CBA"/>
    <w:rsid w:val="00AB7995"/>
    <w:rsid w:val="00AC0A1E"/>
    <w:rsid w:val="00AC143F"/>
    <w:rsid w:val="00AC3AA1"/>
    <w:rsid w:val="00AC3D76"/>
    <w:rsid w:val="00AC4A54"/>
    <w:rsid w:val="00AC4A59"/>
    <w:rsid w:val="00AC5E23"/>
    <w:rsid w:val="00AC625C"/>
    <w:rsid w:val="00AC6764"/>
    <w:rsid w:val="00AC6BBB"/>
    <w:rsid w:val="00AC6DC2"/>
    <w:rsid w:val="00AC6DD7"/>
    <w:rsid w:val="00AD09B2"/>
    <w:rsid w:val="00AD2383"/>
    <w:rsid w:val="00AD27E9"/>
    <w:rsid w:val="00AD49E8"/>
    <w:rsid w:val="00AD61B2"/>
    <w:rsid w:val="00AD62E8"/>
    <w:rsid w:val="00AD677D"/>
    <w:rsid w:val="00AD7080"/>
    <w:rsid w:val="00AD70CE"/>
    <w:rsid w:val="00AE023A"/>
    <w:rsid w:val="00AE0466"/>
    <w:rsid w:val="00AE10AD"/>
    <w:rsid w:val="00AE13D1"/>
    <w:rsid w:val="00AE382F"/>
    <w:rsid w:val="00AE3F37"/>
    <w:rsid w:val="00AE69E4"/>
    <w:rsid w:val="00AE74A4"/>
    <w:rsid w:val="00AF00D6"/>
    <w:rsid w:val="00AF03A1"/>
    <w:rsid w:val="00AF070C"/>
    <w:rsid w:val="00AF1D00"/>
    <w:rsid w:val="00AF3058"/>
    <w:rsid w:val="00AF3682"/>
    <w:rsid w:val="00AF3DC7"/>
    <w:rsid w:val="00AF4117"/>
    <w:rsid w:val="00AF5060"/>
    <w:rsid w:val="00AF51D8"/>
    <w:rsid w:val="00AF5CCE"/>
    <w:rsid w:val="00AF6965"/>
    <w:rsid w:val="00AF7780"/>
    <w:rsid w:val="00AF7A4E"/>
    <w:rsid w:val="00AF7F9D"/>
    <w:rsid w:val="00B00356"/>
    <w:rsid w:val="00B003A2"/>
    <w:rsid w:val="00B00494"/>
    <w:rsid w:val="00B01602"/>
    <w:rsid w:val="00B019A3"/>
    <w:rsid w:val="00B01B13"/>
    <w:rsid w:val="00B01C45"/>
    <w:rsid w:val="00B025FA"/>
    <w:rsid w:val="00B04FC0"/>
    <w:rsid w:val="00B05FCA"/>
    <w:rsid w:val="00B06316"/>
    <w:rsid w:val="00B06AB7"/>
    <w:rsid w:val="00B06F5C"/>
    <w:rsid w:val="00B07995"/>
    <w:rsid w:val="00B07D80"/>
    <w:rsid w:val="00B10158"/>
    <w:rsid w:val="00B11449"/>
    <w:rsid w:val="00B12BEA"/>
    <w:rsid w:val="00B14D81"/>
    <w:rsid w:val="00B159D5"/>
    <w:rsid w:val="00B15B98"/>
    <w:rsid w:val="00B16476"/>
    <w:rsid w:val="00B16B91"/>
    <w:rsid w:val="00B17A4E"/>
    <w:rsid w:val="00B17EA4"/>
    <w:rsid w:val="00B2003D"/>
    <w:rsid w:val="00B203A6"/>
    <w:rsid w:val="00B21C78"/>
    <w:rsid w:val="00B2224E"/>
    <w:rsid w:val="00B23725"/>
    <w:rsid w:val="00B23C16"/>
    <w:rsid w:val="00B23E03"/>
    <w:rsid w:val="00B257B4"/>
    <w:rsid w:val="00B257CB"/>
    <w:rsid w:val="00B258F7"/>
    <w:rsid w:val="00B2691A"/>
    <w:rsid w:val="00B27444"/>
    <w:rsid w:val="00B27646"/>
    <w:rsid w:val="00B30592"/>
    <w:rsid w:val="00B30C73"/>
    <w:rsid w:val="00B32048"/>
    <w:rsid w:val="00B330CA"/>
    <w:rsid w:val="00B33197"/>
    <w:rsid w:val="00B34625"/>
    <w:rsid w:val="00B36417"/>
    <w:rsid w:val="00B36D46"/>
    <w:rsid w:val="00B36FC2"/>
    <w:rsid w:val="00B371BD"/>
    <w:rsid w:val="00B402C7"/>
    <w:rsid w:val="00B40810"/>
    <w:rsid w:val="00B40A69"/>
    <w:rsid w:val="00B41123"/>
    <w:rsid w:val="00B41243"/>
    <w:rsid w:val="00B414FA"/>
    <w:rsid w:val="00B433D6"/>
    <w:rsid w:val="00B43F04"/>
    <w:rsid w:val="00B43FB2"/>
    <w:rsid w:val="00B44A09"/>
    <w:rsid w:val="00B45465"/>
    <w:rsid w:val="00B503E2"/>
    <w:rsid w:val="00B5155D"/>
    <w:rsid w:val="00B51A92"/>
    <w:rsid w:val="00B51E6F"/>
    <w:rsid w:val="00B53AF1"/>
    <w:rsid w:val="00B55E4F"/>
    <w:rsid w:val="00B56FDA"/>
    <w:rsid w:val="00B57D23"/>
    <w:rsid w:val="00B6067F"/>
    <w:rsid w:val="00B613FC"/>
    <w:rsid w:val="00B6147F"/>
    <w:rsid w:val="00B61D7D"/>
    <w:rsid w:val="00B62474"/>
    <w:rsid w:val="00B62FB1"/>
    <w:rsid w:val="00B63BA8"/>
    <w:rsid w:val="00B640B9"/>
    <w:rsid w:val="00B644D7"/>
    <w:rsid w:val="00B65E0E"/>
    <w:rsid w:val="00B666BB"/>
    <w:rsid w:val="00B66B88"/>
    <w:rsid w:val="00B6757B"/>
    <w:rsid w:val="00B67A0B"/>
    <w:rsid w:val="00B67FB9"/>
    <w:rsid w:val="00B70963"/>
    <w:rsid w:val="00B71A46"/>
    <w:rsid w:val="00B72063"/>
    <w:rsid w:val="00B7284D"/>
    <w:rsid w:val="00B73391"/>
    <w:rsid w:val="00B73D5C"/>
    <w:rsid w:val="00B74713"/>
    <w:rsid w:val="00B74E0F"/>
    <w:rsid w:val="00B755AE"/>
    <w:rsid w:val="00B75971"/>
    <w:rsid w:val="00B7632D"/>
    <w:rsid w:val="00B7651C"/>
    <w:rsid w:val="00B76780"/>
    <w:rsid w:val="00B76930"/>
    <w:rsid w:val="00B806E1"/>
    <w:rsid w:val="00B80AC4"/>
    <w:rsid w:val="00B825BF"/>
    <w:rsid w:val="00B82AFE"/>
    <w:rsid w:val="00B83851"/>
    <w:rsid w:val="00B841E1"/>
    <w:rsid w:val="00B8430A"/>
    <w:rsid w:val="00B85980"/>
    <w:rsid w:val="00B85BDF"/>
    <w:rsid w:val="00B85C58"/>
    <w:rsid w:val="00B86386"/>
    <w:rsid w:val="00B866C2"/>
    <w:rsid w:val="00B868AF"/>
    <w:rsid w:val="00B86C53"/>
    <w:rsid w:val="00B86EBB"/>
    <w:rsid w:val="00B872BF"/>
    <w:rsid w:val="00B8787E"/>
    <w:rsid w:val="00B9137B"/>
    <w:rsid w:val="00B91F22"/>
    <w:rsid w:val="00B92865"/>
    <w:rsid w:val="00B93423"/>
    <w:rsid w:val="00B9428D"/>
    <w:rsid w:val="00B94DB0"/>
    <w:rsid w:val="00B95B86"/>
    <w:rsid w:val="00B9657E"/>
    <w:rsid w:val="00B96946"/>
    <w:rsid w:val="00B97AB2"/>
    <w:rsid w:val="00BA0A04"/>
    <w:rsid w:val="00BA16B2"/>
    <w:rsid w:val="00BA211B"/>
    <w:rsid w:val="00BA23FA"/>
    <w:rsid w:val="00BA26A0"/>
    <w:rsid w:val="00BA2CBF"/>
    <w:rsid w:val="00BA2DC2"/>
    <w:rsid w:val="00BA3B90"/>
    <w:rsid w:val="00BA4686"/>
    <w:rsid w:val="00BA5462"/>
    <w:rsid w:val="00BA79E8"/>
    <w:rsid w:val="00BB19A0"/>
    <w:rsid w:val="00BB1A76"/>
    <w:rsid w:val="00BB1E47"/>
    <w:rsid w:val="00BB22F0"/>
    <w:rsid w:val="00BB2C3E"/>
    <w:rsid w:val="00BB336B"/>
    <w:rsid w:val="00BB4708"/>
    <w:rsid w:val="00BB4BAF"/>
    <w:rsid w:val="00BB51AC"/>
    <w:rsid w:val="00BB5FE0"/>
    <w:rsid w:val="00BB6192"/>
    <w:rsid w:val="00BB6873"/>
    <w:rsid w:val="00BB6A19"/>
    <w:rsid w:val="00BB6A69"/>
    <w:rsid w:val="00BB7350"/>
    <w:rsid w:val="00BC0722"/>
    <w:rsid w:val="00BC08CB"/>
    <w:rsid w:val="00BC08CF"/>
    <w:rsid w:val="00BC0BC7"/>
    <w:rsid w:val="00BC13A6"/>
    <w:rsid w:val="00BC2490"/>
    <w:rsid w:val="00BC2B4A"/>
    <w:rsid w:val="00BC2CB0"/>
    <w:rsid w:val="00BC3AA6"/>
    <w:rsid w:val="00BC3E2B"/>
    <w:rsid w:val="00BC420D"/>
    <w:rsid w:val="00BC6F8C"/>
    <w:rsid w:val="00BD2076"/>
    <w:rsid w:val="00BD2F85"/>
    <w:rsid w:val="00BD3B3A"/>
    <w:rsid w:val="00BD3F4F"/>
    <w:rsid w:val="00BD4ED7"/>
    <w:rsid w:val="00BD509D"/>
    <w:rsid w:val="00BD5DEE"/>
    <w:rsid w:val="00BD5F55"/>
    <w:rsid w:val="00BD624F"/>
    <w:rsid w:val="00BD6F83"/>
    <w:rsid w:val="00BD7CFB"/>
    <w:rsid w:val="00BD7D28"/>
    <w:rsid w:val="00BE350C"/>
    <w:rsid w:val="00BE3986"/>
    <w:rsid w:val="00BE41F4"/>
    <w:rsid w:val="00BE4224"/>
    <w:rsid w:val="00BE6D97"/>
    <w:rsid w:val="00BE74C4"/>
    <w:rsid w:val="00BE7DEE"/>
    <w:rsid w:val="00BF06E8"/>
    <w:rsid w:val="00BF0E6C"/>
    <w:rsid w:val="00BF1017"/>
    <w:rsid w:val="00BF12B1"/>
    <w:rsid w:val="00BF1381"/>
    <w:rsid w:val="00BF3A26"/>
    <w:rsid w:val="00BF3FB3"/>
    <w:rsid w:val="00BF48AA"/>
    <w:rsid w:val="00BF4F7F"/>
    <w:rsid w:val="00BF5293"/>
    <w:rsid w:val="00BF614C"/>
    <w:rsid w:val="00BF65B9"/>
    <w:rsid w:val="00BF70FF"/>
    <w:rsid w:val="00BF7B96"/>
    <w:rsid w:val="00BF7FEC"/>
    <w:rsid w:val="00C000E8"/>
    <w:rsid w:val="00C0093F"/>
    <w:rsid w:val="00C00B5E"/>
    <w:rsid w:val="00C00D07"/>
    <w:rsid w:val="00C01D66"/>
    <w:rsid w:val="00C02D54"/>
    <w:rsid w:val="00C02E4C"/>
    <w:rsid w:val="00C05748"/>
    <w:rsid w:val="00C057EF"/>
    <w:rsid w:val="00C06ACC"/>
    <w:rsid w:val="00C06E63"/>
    <w:rsid w:val="00C074F6"/>
    <w:rsid w:val="00C07986"/>
    <w:rsid w:val="00C07B18"/>
    <w:rsid w:val="00C105CC"/>
    <w:rsid w:val="00C10DB0"/>
    <w:rsid w:val="00C119EE"/>
    <w:rsid w:val="00C12ED6"/>
    <w:rsid w:val="00C13E8E"/>
    <w:rsid w:val="00C14044"/>
    <w:rsid w:val="00C14346"/>
    <w:rsid w:val="00C14637"/>
    <w:rsid w:val="00C15849"/>
    <w:rsid w:val="00C15E87"/>
    <w:rsid w:val="00C166E1"/>
    <w:rsid w:val="00C16E63"/>
    <w:rsid w:val="00C17133"/>
    <w:rsid w:val="00C17A75"/>
    <w:rsid w:val="00C21327"/>
    <w:rsid w:val="00C215B2"/>
    <w:rsid w:val="00C238EB"/>
    <w:rsid w:val="00C24784"/>
    <w:rsid w:val="00C25014"/>
    <w:rsid w:val="00C252C6"/>
    <w:rsid w:val="00C272B6"/>
    <w:rsid w:val="00C27380"/>
    <w:rsid w:val="00C27711"/>
    <w:rsid w:val="00C27DD7"/>
    <w:rsid w:val="00C31363"/>
    <w:rsid w:val="00C31440"/>
    <w:rsid w:val="00C34B46"/>
    <w:rsid w:val="00C34D0B"/>
    <w:rsid w:val="00C36BE6"/>
    <w:rsid w:val="00C36F76"/>
    <w:rsid w:val="00C378A1"/>
    <w:rsid w:val="00C4036A"/>
    <w:rsid w:val="00C40857"/>
    <w:rsid w:val="00C40A5C"/>
    <w:rsid w:val="00C41984"/>
    <w:rsid w:val="00C432D1"/>
    <w:rsid w:val="00C441C2"/>
    <w:rsid w:val="00C4474F"/>
    <w:rsid w:val="00C45B01"/>
    <w:rsid w:val="00C46EC5"/>
    <w:rsid w:val="00C47B9D"/>
    <w:rsid w:val="00C50720"/>
    <w:rsid w:val="00C50F58"/>
    <w:rsid w:val="00C5230B"/>
    <w:rsid w:val="00C52593"/>
    <w:rsid w:val="00C52A0A"/>
    <w:rsid w:val="00C52F86"/>
    <w:rsid w:val="00C547A6"/>
    <w:rsid w:val="00C54A40"/>
    <w:rsid w:val="00C579F7"/>
    <w:rsid w:val="00C605D0"/>
    <w:rsid w:val="00C6083C"/>
    <w:rsid w:val="00C61564"/>
    <w:rsid w:val="00C6268E"/>
    <w:rsid w:val="00C62A9A"/>
    <w:rsid w:val="00C63057"/>
    <w:rsid w:val="00C63A42"/>
    <w:rsid w:val="00C6659A"/>
    <w:rsid w:val="00C67F11"/>
    <w:rsid w:val="00C70836"/>
    <w:rsid w:val="00C711C3"/>
    <w:rsid w:val="00C71D2B"/>
    <w:rsid w:val="00C72C66"/>
    <w:rsid w:val="00C739E0"/>
    <w:rsid w:val="00C73EB1"/>
    <w:rsid w:val="00C74BCB"/>
    <w:rsid w:val="00C7597B"/>
    <w:rsid w:val="00C75C10"/>
    <w:rsid w:val="00C77112"/>
    <w:rsid w:val="00C773AC"/>
    <w:rsid w:val="00C7758B"/>
    <w:rsid w:val="00C77B69"/>
    <w:rsid w:val="00C8094E"/>
    <w:rsid w:val="00C80ED3"/>
    <w:rsid w:val="00C811EF"/>
    <w:rsid w:val="00C81549"/>
    <w:rsid w:val="00C8165F"/>
    <w:rsid w:val="00C826A4"/>
    <w:rsid w:val="00C826C1"/>
    <w:rsid w:val="00C83BF9"/>
    <w:rsid w:val="00C8426B"/>
    <w:rsid w:val="00C84C7D"/>
    <w:rsid w:val="00C84E3B"/>
    <w:rsid w:val="00C866CF"/>
    <w:rsid w:val="00C90312"/>
    <w:rsid w:val="00C905D5"/>
    <w:rsid w:val="00C91335"/>
    <w:rsid w:val="00C914A7"/>
    <w:rsid w:val="00C91DD2"/>
    <w:rsid w:val="00C92E62"/>
    <w:rsid w:val="00C935F2"/>
    <w:rsid w:val="00C942E1"/>
    <w:rsid w:val="00C94372"/>
    <w:rsid w:val="00C95AB1"/>
    <w:rsid w:val="00C960D7"/>
    <w:rsid w:val="00C970F3"/>
    <w:rsid w:val="00C97D9E"/>
    <w:rsid w:val="00CA0553"/>
    <w:rsid w:val="00CA05A0"/>
    <w:rsid w:val="00CA0BC5"/>
    <w:rsid w:val="00CA1D1F"/>
    <w:rsid w:val="00CA2021"/>
    <w:rsid w:val="00CA2096"/>
    <w:rsid w:val="00CA2AB3"/>
    <w:rsid w:val="00CA4429"/>
    <w:rsid w:val="00CA4AC9"/>
    <w:rsid w:val="00CA4E53"/>
    <w:rsid w:val="00CA6742"/>
    <w:rsid w:val="00CA692A"/>
    <w:rsid w:val="00CA7385"/>
    <w:rsid w:val="00CA74FD"/>
    <w:rsid w:val="00CA7914"/>
    <w:rsid w:val="00CB0E86"/>
    <w:rsid w:val="00CB1B56"/>
    <w:rsid w:val="00CB26A8"/>
    <w:rsid w:val="00CB27C6"/>
    <w:rsid w:val="00CB3A6B"/>
    <w:rsid w:val="00CB44BF"/>
    <w:rsid w:val="00CB5EB8"/>
    <w:rsid w:val="00CB61E2"/>
    <w:rsid w:val="00CB6488"/>
    <w:rsid w:val="00CB6924"/>
    <w:rsid w:val="00CB6D25"/>
    <w:rsid w:val="00CB6F0D"/>
    <w:rsid w:val="00CB700D"/>
    <w:rsid w:val="00CB724E"/>
    <w:rsid w:val="00CB73A3"/>
    <w:rsid w:val="00CB7659"/>
    <w:rsid w:val="00CC33AC"/>
    <w:rsid w:val="00CC3E7C"/>
    <w:rsid w:val="00CC419E"/>
    <w:rsid w:val="00CC4248"/>
    <w:rsid w:val="00CC472F"/>
    <w:rsid w:val="00CC78D6"/>
    <w:rsid w:val="00CC7FEB"/>
    <w:rsid w:val="00CD0062"/>
    <w:rsid w:val="00CD020B"/>
    <w:rsid w:val="00CD0453"/>
    <w:rsid w:val="00CD0DC8"/>
    <w:rsid w:val="00CD12EF"/>
    <w:rsid w:val="00CD2916"/>
    <w:rsid w:val="00CD3A79"/>
    <w:rsid w:val="00CD4D8F"/>
    <w:rsid w:val="00CD57B0"/>
    <w:rsid w:val="00CD7220"/>
    <w:rsid w:val="00CE10AA"/>
    <w:rsid w:val="00CE1171"/>
    <w:rsid w:val="00CE165A"/>
    <w:rsid w:val="00CE332A"/>
    <w:rsid w:val="00CE33E9"/>
    <w:rsid w:val="00CE46FB"/>
    <w:rsid w:val="00CE6997"/>
    <w:rsid w:val="00CE7F9B"/>
    <w:rsid w:val="00CF203C"/>
    <w:rsid w:val="00CF22F7"/>
    <w:rsid w:val="00CF3227"/>
    <w:rsid w:val="00CF3FC8"/>
    <w:rsid w:val="00CF4A19"/>
    <w:rsid w:val="00CF4DAB"/>
    <w:rsid w:val="00CF6225"/>
    <w:rsid w:val="00CF6E87"/>
    <w:rsid w:val="00CF6EF0"/>
    <w:rsid w:val="00CF76C9"/>
    <w:rsid w:val="00D00528"/>
    <w:rsid w:val="00D00683"/>
    <w:rsid w:val="00D0074E"/>
    <w:rsid w:val="00D0085A"/>
    <w:rsid w:val="00D00B94"/>
    <w:rsid w:val="00D00C57"/>
    <w:rsid w:val="00D01D96"/>
    <w:rsid w:val="00D01E56"/>
    <w:rsid w:val="00D02F42"/>
    <w:rsid w:val="00D0324B"/>
    <w:rsid w:val="00D0344C"/>
    <w:rsid w:val="00D0459C"/>
    <w:rsid w:val="00D05BDD"/>
    <w:rsid w:val="00D106CC"/>
    <w:rsid w:val="00D1117D"/>
    <w:rsid w:val="00D1133D"/>
    <w:rsid w:val="00D1277C"/>
    <w:rsid w:val="00D12B53"/>
    <w:rsid w:val="00D13A7A"/>
    <w:rsid w:val="00D1423F"/>
    <w:rsid w:val="00D14297"/>
    <w:rsid w:val="00D14619"/>
    <w:rsid w:val="00D147BF"/>
    <w:rsid w:val="00D1612B"/>
    <w:rsid w:val="00D16BA4"/>
    <w:rsid w:val="00D16D29"/>
    <w:rsid w:val="00D2029B"/>
    <w:rsid w:val="00D206E8"/>
    <w:rsid w:val="00D21196"/>
    <w:rsid w:val="00D21652"/>
    <w:rsid w:val="00D21C1C"/>
    <w:rsid w:val="00D220DD"/>
    <w:rsid w:val="00D234F8"/>
    <w:rsid w:val="00D2581A"/>
    <w:rsid w:val="00D2633F"/>
    <w:rsid w:val="00D268C2"/>
    <w:rsid w:val="00D27390"/>
    <w:rsid w:val="00D30085"/>
    <w:rsid w:val="00D306C4"/>
    <w:rsid w:val="00D33151"/>
    <w:rsid w:val="00D34C9C"/>
    <w:rsid w:val="00D363C1"/>
    <w:rsid w:val="00D3761F"/>
    <w:rsid w:val="00D405DC"/>
    <w:rsid w:val="00D4060B"/>
    <w:rsid w:val="00D40E5F"/>
    <w:rsid w:val="00D41704"/>
    <w:rsid w:val="00D4194E"/>
    <w:rsid w:val="00D419B0"/>
    <w:rsid w:val="00D42CED"/>
    <w:rsid w:val="00D43E3A"/>
    <w:rsid w:val="00D449C3"/>
    <w:rsid w:val="00D457A5"/>
    <w:rsid w:val="00D45CF4"/>
    <w:rsid w:val="00D463E6"/>
    <w:rsid w:val="00D46A3B"/>
    <w:rsid w:val="00D46C79"/>
    <w:rsid w:val="00D475E1"/>
    <w:rsid w:val="00D50145"/>
    <w:rsid w:val="00D50DFD"/>
    <w:rsid w:val="00D52CA4"/>
    <w:rsid w:val="00D53032"/>
    <w:rsid w:val="00D535D2"/>
    <w:rsid w:val="00D53C64"/>
    <w:rsid w:val="00D53F20"/>
    <w:rsid w:val="00D5516B"/>
    <w:rsid w:val="00D56019"/>
    <w:rsid w:val="00D56367"/>
    <w:rsid w:val="00D5637D"/>
    <w:rsid w:val="00D56A89"/>
    <w:rsid w:val="00D60CB8"/>
    <w:rsid w:val="00D61A1A"/>
    <w:rsid w:val="00D63652"/>
    <w:rsid w:val="00D63EE9"/>
    <w:rsid w:val="00D6443A"/>
    <w:rsid w:val="00D64E25"/>
    <w:rsid w:val="00D64E99"/>
    <w:rsid w:val="00D651BC"/>
    <w:rsid w:val="00D65F46"/>
    <w:rsid w:val="00D672C7"/>
    <w:rsid w:val="00D67D41"/>
    <w:rsid w:val="00D67E06"/>
    <w:rsid w:val="00D713C4"/>
    <w:rsid w:val="00D7198A"/>
    <w:rsid w:val="00D73D63"/>
    <w:rsid w:val="00D7670A"/>
    <w:rsid w:val="00D76950"/>
    <w:rsid w:val="00D77C8F"/>
    <w:rsid w:val="00D80162"/>
    <w:rsid w:val="00D8031E"/>
    <w:rsid w:val="00D8080B"/>
    <w:rsid w:val="00D81093"/>
    <w:rsid w:val="00D810C7"/>
    <w:rsid w:val="00D8128A"/>
    <w:rsid w:val="00D81A41"/>
    <w:rsid w:val="00D81E3E"/>
    <w:rsid w:val="00D81E83"/>
    <w:rsid w:val="00D820C8"/>
    <w:rsid w:val="00D82312"/>
    <w:rsid w:val="00D83514"/>
    <w:rsid w:val="00D836D5"/>
    <w:rsid w:val="00D836F1"/>
    <w:rsid w:val="00D83737"/>
    <w:rsid w:val="00D83834"/>
    <w:rsid w:val="00D840E9"/>
    <w:rsid w:val="00D84538"/>
    <w:rsid w:val="00D8462A"/>
    <w:rsid w:val="00D847D1"/>
    <w:rsid w:val="00D84C8A"/>
    <w:rsid w:val="00D85075"/>
    <w:rsid w:val="00D8559D"/>
    <w:rsid w:val="00D859DC"/>
    <w:rsid w:val="00D85A53"/>
    <w:rsid w:val="00D85A59"/>
    <w:rsid w:val="00D86179"/>
    <w:rsid w:val="00D868D2"/>
    <w:rsid w:val="00D86E36"/>
    <w:rsid w:val="00D878FA"/>
    <w:rsid w:val="00D87FD4"/>
    <w:rsid w:val="00D903EB"/>
    <w:rsid w:val="00D904F8"/>
    <w:rsid w:val="00D92171"/>
    <w:rsid w:val="00D9258B"/>
    <w:rsid w:val="00D92ABB"/>
    <w:rsid w:val="00D946BB"/>
    <w:rsid w:val="00D961AA"/>
    <w:rsid w:val="00D96541"/>
    <w:rsid w:val="00D97E91"/>
    <w:rsid w:val="00DA012E"/>
    <w:rsid w:val="00DA1341"/>
    <w:rsid w:val="00DA1D01"/>
    <w:rsid w:val="00DA2A4D"/>
    <w:rsid w:val="00DA42F4"/>
    <w:rsid w:val="00DA5747"/>
    <w:rsid w:val="00DA5979"/>
    <w:rsid w:val="00DA61DA"/>
    <w:rsid w:val="00DA7EBD"/>
    <w:rsid w:val="00DA7FCF"/>
    <w:rsid w:val="00DB0652"/>
    <w:rsid w:val="00DB0B56"/>
    <w:rsid w:val="00DB1BFB"/>
    <w:rsid w:val="00DB1D6D"/>
    <w:rsid w:val="00DB2ADA"/>
    <w:rsid w:val="00DB2C93"/>
    <w:rsid w:val="00DB2D62"/>
    <w:rsid w:val="00DB351F"/>
    <w:rsid w:val="00DB39A6"/>
    <w:rsid w:val="00DB3E7A"/>
    <w:rsid w:val="00DB3F72"/>
    <w:rsid w:val="00DB40DE"/>
    <w:rsid w:val="00DB67ED"/>
    <w:rsid w:val="00DC0FCA"/>
    <w:rsid w:val="00DC18C6"/>
    <w:rsid w:val="00DC315E"/>
    <w:rsid w:val="00DC3BA1"/>
    <w:rsid w:val="00DC3C66"/>
    <w:rsid w:val="00DC3CB6"/>
    <w:rsid w:val="00DC3DAF"/>
    <w:rsid w:val="00DC5DB4"/>
    <w:rsid w:val="00DC63AE"/>
    <w:rsid w:val="00DC6C03"/>
    <w:rsid w:val="00DC6F64"/>
    <w:rsid w:val="00DD05A5"/>
    <w:rsid w:val="00DD07CD"/>
    <w:rsid w:val="00DD0DA5"/>
    <w:rsid w:val="00DD203A"/>
    <w:rsid w:val="00DD35F8"/>
    <w:rsid w:val="00DD4F0B"/>
    <w:rsid w:val="00DD7484"/>
    <w:rsid w:val="00DE097F"/>
    <w:rsid w:val="00DE11A7"/>
    <w:rsid w:val="00DE1803"/>
    <w:rsid w:val="00DE2478"/>
    <w:rsid w:val="00DE2714"/>
    <w:rsid w:val="00DE2D3F"/>
    <w:rsid w:val="00DE2DEE"/>
    <w:rsid w:val="00DE361E"/>
    <w:rsid w:val="00DE40D7"/>
    <w:rsid w:val="00DE4A70"/>
    <w:rsid w:val="00DE63C7"/>
    <w:rsid w:val="00DE7A80"/>
    <w:rsid w:val="00DF078D"/>
    <w:rsid w:val="00DF1B02"/>
    <w:rsid w:val="00DF2022"/>
    <w:rsid w:val="00DF2199"/>
    <w:rsid w:val="00DF26F0"/>
    <w:rsid w:val="00DF3B3E"/>
    <w:rsid w:val="00DF45C9"/>
    <w:rsid w:val="00DF4D90"/>
    <w:rsid w:val="00DF7C6A"/>
    <w:rsid w:val="00DF7EC5"/>
    <w:rsid w:val="00DF7F05"/>
    <w:rsid w:val="00E01A80"/>
    <w:rsid w:val="00E075A1"/>
    <w:rsid w:val="00E079B1"/>
    <w:rsid w:val="00E07A36"/>
    <w:rsid w:val="00E07B4C"/>
    <w:rsid w:val="00E1021D"/>
    <w:rsid w:val="00E116BB"/>
    <w:rsid w:val="00E14169"/>
    <w:rsid w:val="00E147E2"/>
    <w:rsid w:val="00E21122"/>
    <w:rsid w:val="00E21277"/>
    <w:rsid w:val="00E21A2F"/>
    <w:rsid w:val="00E21C8A"/>
    <w:rsid w:val="00E21E7B"/>
    <w:rsid w:val="00E2288B"/>
    <w:rsid w:val="00E32918"/>
    <w:rsid w:val="00E32FC7"/>
    <w:rsid w:val="00E35C6C"/>
    <w:rsid w:val="00E368B1"/>
    <w:rsid w:val="00E408DA"/>
    <w:rsid w:val="00E41317"/>
    <w:rsid w:val="00E4331E"/>
    <w:rsid w:val="00E4391B"/>
    <w:rsid w:val="00E44EDE"/>
    <w:rsid w:val="00E4532E"/>
    <w:rsid w:val="00E458A2"/>
    <w:rsid w:val="00E45DE4"/>
    <w:rsid w:val="00E46E24"/>
    <w:rsid w:val="00E4793A"/>
    <w:rsid w:val="00E5254A"/>
    <w:rsid w:val="00E52A30"/>
    <w:rsid w:val="00E53A11"/>
    <w:rsid w:val="00E53FA9"/>
    <w:rsid w:val="00E550D1"/>
    <w:rsid w:val="00E554BF"/>
    <w:rsid w:val="00E55CCD"/>
    <w:rsid w:val="00E5616E"/>
    <w:rsid w:val="00E56EA2"/>
    <w:rsid w:val="00E57619"/>
    <w:rsid w:val="00E60B8B"/>
    <w:rsid w:val="00E6166B"/>
    <w:rsid w:val="00E61930"/>
    <w:rsid w:val="00E628E9"/>
    <w:rsid w:val="00E63FE3"/>
    <w:rsid w:val="00E6512B"/>
    <w:rsid w:val="00E65A32"/>
    <w:rsid w:val="00E65B66"/>
    <w:rsid w:val="00E65B8B"/>
    <w:rsid w:val="00E70666"/>
    <w:rsid w:val="00E70AF8"/>
    <w:rsid w:val="00E71341"/>
    <w:rsid w:val="00E71867"/>
    <w:rsid w:val="00E72148"/>
    <w:rsid w:val="00E73639"/>
    <w:rsid w:val="00E7471A"/>
    <w:rsid w:val="00E74D08"/>
    <w:rsid w:val="00E75593"/>
    <w:rsid w:val="00E75F16"/>
    <w:rsid w:val="00E7618B"/>
    <w:rsid w:val="00E762B3"/>
    <w:rsid w:val="00E762B8"/>
    <w:rsid w:val="00E76318"/>
    <w:rsid w:val="00E76BA6"/>
    <w:rsid w:val="00E773F4"/>
    <w:rsid w:val="00E811FF"/>
    <w:rsid w:val="00E816FD"/>
    <w:rsid w:val="00E81E4F"/>
    <w:rsid w:val="00E82A2E"/>
    <w:rsid w:val="00E833E6"/>
    <w:rsid w:val="00E83DFD"/>
    <w:rsid w:val="00E841E9"/>
    <w:rsid w:val="00E84663"/>
    <w:rsid w:val="00E847FA"/>
    <w:rsid w:val="00E849F0"/>
    <w:rsid w:val="00E85337"/>
    <w:rsid w:val="00E85888"/>
    <w:rsid w:val="00E85A2A"/>
    <w:rsid w:val="00E85F2A"/>
    <w:rsid w:val="00E86687"/>
    <w:rsid w:val="00E86DAA"/>
    <w:rsid w:val="00E8776E"/>
    <w:rsid w:val="00E87B41"/>
    <w:rsid w:val="00E9260F"/>
    <w:rsid w:val="00E9492E"/>
    <w:rsid w:val="00E95B67"/>
    <w:rsid w:val="00EA18A6"/>
    <w:rsid w:val="00EA233D"/>
    <w:rsid w:val="00EA2B4E"/>
    <w:rsid w:val="00EA2CB3"/>
    <w:rsid w:val="00EA2ED1"/>
    <w:rsid w:val="00EA3471"/>
    <w:rsid w:val="00EA3DCD"/>
    <w:rsid w:val="00EA425A"/>
    <w:rsid w:val="00EA488C"/>
    <w:rsid w:val="00EA4ACE"/>
    <w:rsid w:val="00EA5321"/>
    <w:rsid w:val="00EA5C32"/>
    <w:rsid w:val="00EA642F"/>
    <w:rsid w:val="00EA6C74"/>
    <w:rsid w:val="00EA754F"/>
    <w:rsid w:val="00EB0A50"/>
    <w:rsid w:val="00EB140C"/>
    <w:rsid w:val="00EB1814"/>
    <w:rsid w:val="00EB19C5"/>
    <w:rsid w:val="00EB1BCD"/>
    <w:rsid w:val="00EB387A"/>
    <w:rsid w:val="00EB42BC"/>
    <w:rsid w:val="00EB5E9C"/>
    <w:rsid w:val="00EB7222"/>
    <w:rsid w:val="00EB7A2A"/>
    <w:rsid w:val="00EC0ADD"/>
    <w:rsid w:val="00EC27EB"/>
    <w:rsid w:val="00EC2937"/>
    <w:rsid w:val="00EC36C4"/>
    <w:rsid w:val="00EC375B"/>
    <w:rsid w:val="00EC581A"/>
    <w:rsid w:val="00EC5CC6"/>
    <w:rsid w:val="00EC7100"/>
    <w:rsid w:val="00EC7B53"/>
    <w:rsid w:val="00ED0051"/>
    <w:rsid w:val="00ED1A55"/>
    <w:rsid w:val="00ED27B6"/>
    <w:rsid w:val="00ED2B20"/>
    <w:rsid w:val="00ED2CFE"/>
    <w:rsid w:val="00ED63D8"/>
    <w:rsid w:val="00ED6435"/>
    <w:rsid w:val="00ED6774"/>
    <w:rsid w:val="00ED6D29"/>
    <w:rsid w:val="00ED70D4"/>
    <w:rsid w:val="00ED7716"/>
    <w:rsid w:val="00ED7FD0"/>
    <w:rsid w:val="00EE1C09"/>
    <w:rsid w:val="00EE2231"/>
    <w:rsid w:val="00EE2D16"/>
    <w:rsid w:val="00EE5ADB"/>
    <w:rsid w:val="00EE7105"/>
    <w:rsid w:val="00EF278D"/>
    <w:rsid w:val="00EF34E6"/>
    <w:rsid w:val="00EF430C"/>
    <w:rsid w:val="00EF46CB"/>
    <w:rsid w:val="00EF47C9"/>
    <w:rsid w:val="00EF4CCE"/>
    <w:rsid w:val="00EF5B0D"/>
    <w:rsid w:val="00EF6511"/>
    <w:rsid w:val="00EF6826"/>
    <w:rsid w:val="00EF6E90"/>
    <w:rsid w:val="00EF6F25"/>
    <w:rsid w:val="00EF786A"/>
    <w:rsid w:val="00F00522"/>
    <w:rsid w:val="00F00BDE"/>
    <w:rsid w:val="00F01968"/>
    <w:rsid w:val="00F01F2B"/>
    <w:rsid w:val="00F024D0"/>
    <w:rsid w:val="00F0512D"/>
    <w:rsid w:val="00F0537C"/>
    <w:rsid w:val="00F054E5"/>
    <w:rsid w:val="00F05ED3"/>
    <w:rsid w:val="00F101F3"/>
    <w:rsid w:val="00F104E6"/>
    <w:rsid w:val="00F10506"/>
    <w:rsid w:val="00F10ABB"/>
    <w:rsid w:val="00F13885"/>
    <w:rsid w:val="00F1389C"/>
    <w:rsid w:val="00F13AA3"/>
    <w:rsid w:val="00F1461F"/>
    <w:rsid w:val="00F1655C"/>
    <w:rsid w:val="00F16A81"/>
    <w:rsid w:val="00F16FEF"/>
    <w:rsid w:val="00F178EE"/>
    <w:rsid w:val="00F17F00"/>
    <w:rsid w:val="00F20410"/>
    <w:rsid w:val="00F20476"/>
    <w:rsid w:val="00F20D5B"/>
    <w:rsid w:val="00F221D3"/>
    <w:rsid w:val="00F222B5"/>
    <w:rsid w:val="00F22560"/>
    <w:rsid w:val="00F234C7"/>
    <w:rsid w:val="00F23915"/>
    <w:rsid w:val="00F23A60"/>
    <w:rsid w:val="00F2421B"/>
    <w:rsid w:val="00F24A87"/>
    <w:rsid w:val="00F24CE5"/>
    <w:rsid w:val="00F25C2F"/>
    <w:rsid w:val="00F266D2"/>
    <w:rsid w:val="00F268B5"/>
    <w:rsid w:val="00F26C20"/>
    <w:rsid w:val="00F27414"/>
    <w:rsid w:val="00F277F7"/>
    <w:rsid w:val="00F300AC"/>
    <w:rsid w:val="00F307FB"/>
    <w:rsid w:val="00F30BB1"/>
    <w:rsid w:val="00F314CF"/>
    <w:rsid w:val="00F31523"/>
    <w:rsid w:val="00F31D68"/>
    <w:rsid w:val="00F32891"/>
    <w:rsid w:val="00F33273"/>
    <w:rsid w:val="00F3344B"/>
    <w:rsid w:val="00F33899"/>
    <w:rsid w:val="00F349D0"/>
    <w:rsid w:val="00F350A9"/>
    <w:rsid w:val="00F3524E"/>
    <w:rsid w:val="00F35292"/>
    <w:rsid w:val="00F35407"/>
    <w:rsid w:val="00F35A2F"/>
    <w:rsid w:val="00F364A5"/>
    <w:rsid w:val="00F36F89"/>
    <w:rsid w:val="00F40416"/>
    <w:rsid w:val="00F4220C"/>
    <w:rsid w:val="00F42621"/>
    <w:rsid w:val="00F43D0D"/>
    <w:rsid w:val="00F43E38"/>
    <w:rsid w:val="00F44250"/>
    <w:rsid w:val="00F4425B"/>
    <w:rsid w:val="00F44B31"/>
    <w:rsid w:val="00F45059"/>
    <w:rsid w:val="00F4505B"/>
    <w:rsid w:val="00F47D00"/>
    <w:rsid w:val="00F50F56"/>
    <w:rsid w:val="00F5210F"/>
    <w:rsid w:val="00F52860"/>
    <w:rsid w:val="00F52904"/>
    <w:rsid w:val="00F548A2"/>
    <w:rsid w:val="00F54AD0"/>
    <w:rsid w:val="00F54AE5"/>
    <w:rsid w:val="00F54F10"/>
    <w:rsid w:val="00F552E1"/>
    <w:rsid w:val="00F55B63"/>
    <w:rsid w:val="00F55E10"/>
    <w:rsid w:val="00F56ADB"/>
    <w:rsid w:val="00F62635"/>
    <w:rsid w:val="00F6270F"/>
    <w:rsid w:val="00F64049"/>
    <w:rsid w:val="00F6519E"/>
    <w:rsid w:val="00F653C7"/>
    <w:rsid w:val="00F66648"/>
    <w:rsid w:val="00F66A3D"/>
    <w:rsid w:val="00F66B9B"/>
    <w:rsid w:val="00F67AA7"/>
    <w:rsid w:val="00F67E9C"/>
    <w:rsid w:val="00F71898"/>
    <w:rsid w:val="00F71EF2"/>
    <w:rsid w:val="00F722AB"/>
    <w:rsid w:val="00F72D3C"/>
    <w:rsid w:val="00F734A5"/>
    <w:rsid w:val="00F73DB9"/>
    <w:rsid w:val="00F74456"/>
    <w:rsid w:val="00F74D14"/>
    <w:rsid w:val="00F751F6"/>
    <w:rsid w:val="00F75945"/>
    <w:rsid w:val="00F764DD"/>
    <w:rsid w:val="00F765DC"/>
    <w:rsid w:val="00F813EE"/>
    <w:rsid w:val="00F81AE7"/>
    <w:rsid w:val="00F81DC7"/>
    <w:rsid w:val="00F82F52"/>
    <w:rsid w:val="00F834DA"/>
    <w:rsid w:val="00F8476A"/>
    <w:rsid w:val="00F853E4"/>
    <w:rsid w:val="00F872E6"/>
    <w:rsid w:val="00F8770F"/>
    <w:rsid w:val="00F877D4"/>
    <w:rsid w:val="00F87BC8"/>
    <w:rsid w:val="00F87D2F"/>
    <w:rsid w:val="00F9003D"/>
    <w:rsid w:val="00F905A1"/>
    <w:rsid w:val="00F9084E"/>
    <w:rsid w:val="00F922DE"/>
    <w:rsid w:val="00F94237"/>
    <w:rsid w:val="00F95B71"/>
    <w:rsid w:val="00F96D4C"/>
    <w:rsid w:val="00F977C8"/>
    <w:rsid w:val="00F97E45"/>
    <w:rsid w:val="00FA0ADA"/>
    <w:rsid w:val="00FA1A79"/>
    <w:rsid w:val="00FA1FC1"/>
    <w:rsid w:val="00FA23AB"/>
    <w:rsid w:val="00FA25D1"/>
    <w:rsid w:val="00FA3B4D"/>
    <w:rsid w:val="00FA5AA7"/>
    <w:rsid w:val="00FB065E"/>
    <w:rsid w:val="00FB0C63"/>
    <w:rsid w:val="00FB1298"/>
    <w:rsid w:val="00FB15E6"/>
    <w:rsid w:val="00FB254A"/>
    <w:rsid w:val="00FB3193"/>
    <w:rsid w:val="00FB3381"/>
    <w:rsid w:val="00FB3721"/>
    <w:rsid w:val="00FB372A"/>
    <w:rsid w:val="00FB3972"/>
    <w:rsid w:val="00FB3FC9"/>
    <w:rsid w:val="00FB45F4"/>
    <w:rsid w:val="00FB5029"/>
    <w:rsid w:val="00FB511E"/>
    <w:rsid w:val="00FB59BE"/>
    <w:rsid w:val="00FB7871"/>
    <w:rsid w:val="00FC015D"/>
    <w:rsid w:val="00FC084C"/>
    <w:rsid w:val="00FC0946"/>
    <w:rsid w:val="00FC11D1"/>
    <w:rsid w:val="00FC2D6C"/>
    <w:rsid w:val="00FC3352"/>
    <w:rsid w:val="00FC45E0"/>
    <w:rsid w:val="00FC4B15"/>
    <w:rsid w:val="00FC5039"/>
    <w:rsid w:val="00FC5B1E"/>
    <w:rsid w:val="00FC6156"/>
    <w:rsid w:val="00FC616C"/>
    <w:rsid w:val="00FC7274"/>
    <w:rsid w:val="00FC77C2"/>
    <w:rsid w:val="00FC7CBC"/>
    <w:rsid w:val="00FD257C"/>
    <w:rsid w:val="00FD2EA0"/>
    <w:rsid w:val="00FD35FE"/>
    <w:rsid w:val="00FD3E4F"/>
    <w:rsid w:val="00FD40F5"/>
    <w:rsid w:val="00FD4BD1"/>
    <w:rsid w:val="00FD4C4B"/>
    <w:rsid w:val="00FD4EB7"/>
    <w:rsid w:val="00FD5273"/>
    <w:rsid w:val="00FD6238"/>
    <w:rsid w:val="00FD6239"/>
    <w:rsid w:val="00FD6659"/>
    <w:rsid w:val="00FD6C83"/>
    <w:rsid w:val="00FD7BB9"/>
    <w:rsid w:val="00FE07E2"/>
    <w:rsid w:val="00FE0F0B"/>
    <w:rsid w:val="00FE1029"/>
    <w:rsid w:val="00FE1A24"/>
    <w:rsid w:val="00FE1D5B"/>
    <w:rsid w:val="00FE4560"/>
    <w:rsid w:val="00FE4A41"/>
    <w:rsid w:val="00FE5385"/>
    <w:rsid w:val="00FE5985"/>
    <w:rsid w:val="00FE66D1"/>
    <w:rsid w:val="00FE781D"/>
    <w:rsid w:val="00FE7ADD"/>
    <w:rsid w:val="00FE7AE6"/>
    <w:rsid w:val="00FF399D"/>
    <w:rsid w:val="00FF40C4"/>
    <w:rsid w:val="00FF4499"/>
    <w:rsid w:val="00FF50C5"/>
    <w:rsid w:val="00FF571D"/>
    <w:rsid w:val="00FF5B70"/>
    <w:rsid w:val="00FF73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CC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FE6"/>
    <w:pPr>
      <w:spacing w:after="240" w:line="480" w:lineRule="auto"/>
    </w:pPr>
    <w:rPr>
      <w:rFonts w:ascii="Times New Roman" w:hAnsi="Times New Roman"/>
      <w:lang w:bidi="en-US"/>
    </w:rPr>
  </w:style>
  <w:style w:type="paragraph" w:styleId="Heading1">
    <w:name w:val="heading 1"/>
    <w:basedOn w:val="Normal"/>
    <w:next w:val="Normal"/>
    <w:link w:val="Heading1Char"/>
    <w:uiPriority w:val="9"/>
    <w:qFormat/>
    <w:rsid w:val="001B3F98"/>
    <w:pPr>
      <w:keepNext/>
      <w:keepLines/>
      <w:spacing w:before="24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46AFC"/>
    <w:pPr>
      <w:keepNext/>
      <w:keepLines/>
      <w:spacing w:before="480" w:after="12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1B3F98"/>
    <w:pPr>
      <w:keepNext/>
      <w:keepLines/>
      <w:spacing w:before="240" w:line="240" w:lineRule="auto"/>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unhideWhenUsed/>
    <w:qFormat/>
    <w:rsid w:val="00B07D80"/>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F98"/>
    <w:rPr>
      <w:rFonts w:asciiTheme="majorHAnsi" w:eastAsiaTheme="majorEastAsia" w:hAnsiTheme="majorHAnsi" w:cstheme="majorBidi"/>
      <w:color w:val="2E74B5" w:themeColor="accent1" w:themeShade="BF"/>
      <w:sz w:val="32"/>
      <w:szCs w:val="32"/>
      <w:lang w:bidi="en-US"/>
    </w:rPr>
  </w:style>
  <w:style w:type="character" w:customStyle="1" w:styleId="Heading2Char">
    <w:name w:val="Heading 2 Char"/>
    <w:basedOn w:val="DefaultParagraphFont"/>
    <w:link w:val="Heading2"/>
    <w:uiPriority w:val="9"/>
    <w:rsid w:val="00746AFC"/>
    <w:rPr>
      <w:rFonts w:asciiTheme="majorHAnsi" w:eastAsiaTheme="majorEastAsia" w:hAnsiTheme="majorHAnsi" w:cstheme="majorBidi"/>
      <w:b/>
      <w:color w:val="2E74B5" w:themeColor="accent1" w:themeShade="BF"/>
      <w:sz w:val="26"/>
      <w:szCs w:val="26"/>
      <w:lang w:bidi="en-US"/>
    </w:rPr>
  </w:style>
  <w:style w:type="character" w:customStyle="1" w:styleId="Heading3Char">
    <w:name w:val="Heading 3 Char"/>
    <w:basedOn w:val="DefaultParagraphFont"/>
    <w:link w:val="Heading3"/>
    <w:uiPriority w:val="9"/>
    <w:rsid w:val="001B3F98"/>
    <w:rPr>
      <w:rFonts w:asciiTheme="majorHAnsi" w:eastAsiaTheme="majorEastAsia" w:hAnsiTheme="majorHAnsi" w:cstheme="majorBidi"/>
      <w:color w:val="1F4D78" w:themeColor="accent1" w:themeShade="7F"/>
      <w:sz w:val="24"/>
      <w:lang w:bidi="en-US"/>
    </w:rPr>
  </w:style>
  <w:style w:type="character" w:customStyle="1" w:styleId="Heading4Char">
    <w:name w:val="Heading 4 Char"/>
    <w:basedOn w:val="DefaultParagraphFont"/>
    <w:link w:val="Heading4"/>
    <w:uiPriority w:val="9"/>
    <w:rsid w:val="00B07D80"/>
    <w:rPr>
      <w:rFonts w:asciiTheme="majorHAnsi" w:eastAsiaTheme="majorEastAsia" w:hAnsiTheme="majorHAnsi" w:cstheme="majorBidi"/>
      <w:i/>
      <w:iCs/>
      <w:color w:val="2E74B5" w:themeColor="accent1" w:themeShade="BF"/>
      <w:lang w:bidi="en-US"/>
    </w:rPr>
  </w:style>
  <w:style w:type="paragraph" w:styleId="ListParagraph">
    <w:name w:val="List Paragraph"/>
    <w:basedOn w:val="Normal"/>
    <w:uiPriority w:val="34"/>
    <w:qFormat/>
    <w:rsid w:val="00B07D80"/>
    <w:pPr>
      <w:spacing w:after="120"/>
      <w:ind w:left="720"/>
    </w:pPr>
  </w:style>
  <w:style w:type="paragraph" w:styleId="CommentText">
    <w:name w:val="annotation text"/>
    <w:basedOn w:val="Normal"/>
    <w:link w:val="CommentTextChar"/>
    <w:uiPriority w:val="99"/>
    <w:unhideWhenUsed/>
    <w:rsid w:val="00B07D80"/>
    <w:pPr>
      <w:spacing w:line="240" w:lineRule="auto"/>
    </w:pPr>
    <w:rPr>
      <w:rFonts w:ascii="Arial" w:hAnsi="Arial"/>
      <w:szCs w:val="20"/>
      <w:lang w:val="en-US"/>
    </w:rPr>
  </w:style>
  <w:style w:type="character" w:customStyle="1" w:styleId="CommentTextChar">
    <w:name w:val="Comment Text Char"/>
    <w:basedOn w:val="DefaultParagraphFont"/>
    <w:link w:val="CommentText"/>
    <w:uiPriority w:val="99"/>
    <w:rsid w:val="00B07D80"/>
    <w:rPr>
      <w:rFonts w:ascii="Arial" w:hAnsi="Arial"/>
      <w:szCs w:val="20"/>
      <w:lang w:val="en-US" w:bidi="en-US"/>
    </w:rPr>
  </w:style>
  <w:style w:type="paragraph" w:styleId="FootnoteText">
    <w:name w:val="footnote text"/>
    <w:basedOn w:val="Normal"/>
    <w:link w:val="FootnoteTextChar"/>
    <w:uiPriority w:val="99"/>
    <w:unhideWhenUsed/>
    <w:rsid w:val="00B07D80"/>
    <w:pPr>
      <w:spacing w:after="0" w:line="240" w:lineRule="auto"/>
    </w:pPr>
    <w:rPr>
      <w:sz w:val="20"/>
      <w:szCs w:val="20"/>
    </w:rPr>
  </w:style>
  <w:style w:type="character" w:customStyle="1" w:styleId="FootnoteTextChar">
    <w:name w:val="Footnote Text Char"/>
    <w:basedOn w:val="DefaultParagraphFont"/>
    <w:link w:val="FootnoteText"/>
    <w:uiPriority w:val="99"/>
    <w:rsid w:val="00B07D80"/>
    <w:rPr>
      <w:rFonts w:ascii="Times New Roman" w:hAnsi="Times New Roman"/>
      <w:sz w:val="20"/>
      <w:szCs w:val="20"/>
      <w:lang w:bidi="en-US"/>
    </w:rPr>
  </w:style>
  <w:style w:type="character" w:styleId="FootnoteReference">
    <w:name w:val="footnote reference"/>
    <w:basedOn w:val="DefaultParagraphFont"/>
    <w:uiPriority w:val="99"/>
    <w:semiHidden/>
    <w:unhideWhenUsed/>
    <w:rsid w:val="00B07D80"/>
    <w:rPr>
      <w:vertAlign w:val="superscript"/>
    </w:rPr>
  </w:style>
  <w:style w:type="character" w:styleId="CommentReference">
    <w:name w:val="annotation reference"/>
    <w:basedOn w:val="DefaultParagraphFont"/>
    <w:uiPriority w:val="99"/>
    <w:semiHidden/>
    <w:unhideWhenUsed/>
    <w:rsid w:val="00B07D80"/>
    <w:rPr>
      <w:sz w:val="16"/>
      <w:szCs w:val="16"/>
    </w:rPr>
  </w:style>
  <w:style w:type="paragraph" w:styleId="BalloonText">
    <w:name w:val="Balloon Text"/>
    <w:basedOn w:val="Normal"/>
    <w:link w:val="BalloonTextChar"/>
    <w:uiPriority w:val="99"/>
    <w:semiHidden/>
    <w:unhideWhenUsed/>
    <w:rsid w:val="00B07D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7D80"/>
    <w:rPr>
      <w:rFonts w:ascii="Segoe UI" w:hAnsi="Segoe UI" w:cs="Segoe UI"/>
      <w:sz w:val="18"/>
      <w:szCs w:val="18"/>
      <w:lang w:bidi="en-US"/>
    </w:rPr>
  </w:style>
  <w:style w:type="paragraph" w:styleId="CommentSubject">
    <w:name w:val="annotation subject"/>
    <w:basedOn w:val="CommentText"/>
    <w:next w:val="CommentText"/>
    <w:link w:val="CommentSubjectChar"/>
    <w:uiPriority w:val="99"/>
    <w:semiHidden/>
    <w:unhideWhenUsed/>
    <w:rsid w:val="00B07D80"/>
    <w:rPr>
      <w:rFonts w:ascii="Times New Roman" w:hAnsi="Times New Roman"/>
      <w:b/>
      <w:bCs/>
      <w:sz w:val="20"/>
    </w:rPr>
  </w:style>
  <w:style w:type="character" w:customStyle="1" w:styleId="CommentSubjectChar">
    <w:name w:val="Comment Subject Char"/>
    <w:basedOn w:val="CommentTextChar"/>
    <w:link w:val="CommentSubject"/>
    <w:uiPriority w:val="99"/>
    <w:semiHidden/>
    <w:rsid w:val="00B07D80"/>
    <w:rPr>
      <w:rFonts w:ascii="Times New Roman" w:hAnsi="Times New Roman"/>
      <w:b/>
      <w:bCs/>
      <w:sz w:val="20"/>
      <w:szCs w:val="20"/>
      <w:lang w:val="en-US" w:bidi="en-US"/>
    </w:rPr>
  </w:style>
  <w:style w:type="character" w:styleId="Strong">
    <w:name w:val="Strong"/>
    <w:basedOn w:val="DefaultParagraphFont"/>
    <w:uiPriority w:val="22"/>
    <w:qFormat/>
    <w:rsid w:val="00B07D80"/>
    <w:rPr>
      <w:b/>
      <w:bCs/>
    </w:rPr>
  </w:style>
  <w:style w:type="character" w:styleId="Hyperlink">
    <w:name w:val="Hyperlink"/>
    <w:basedOn w:val="DefaultParagraphFont"/>
    <w:uiPriority w:val="99"/>
    <w:unhideWhenUsed/>
    <w:rsid w:val="00B07D80"/>
    <w:rPr>
      <w:color w:val="0000FF"/>
      <w:u w:val="single"/>
    </w:rPr>
  </w:style>
  <w:style w:type="paragraph" w:styleId="Header">
    <w:name w:val="header"/>
    <w:basedOn w:val="Normal"/>
    <w:link w:val="HeaderChar"/>
    <w:uiPriority w:val="99"/>
    <w:unhideWhenUsed/>
    <w:rsid w:val="00B07D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7D80"/>
    <w:rPr>
      <w:rFonts w:ascii="Times New Roman" w:hAnsi="Times New Roman"/>
      <w:lang w:bidi="en-US"/>
    </w:rPr>
  </w:style>
  <w:style w:type="paragraph" w:styleId="Footer">
    <w:name w:val="footer"/>
    <w:basedOn w:val="Normal"/>
    <w:link w:val="FooterChar"/>
    <w:uiPriority w:val="99"/>
    <w:unhideWhenUsed/>
    <w:rsid w:val="00B07D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7D80"/>
    <w:rPr>
      <w:rFonts w:ascii="Times New Roman" w:hAnsi="Times New Roman"/>
      <w:lang w:bidi="en-US"/>
    </w:rPr>
  </w:style>
  <w:style w:type="paragraph" w:styleId="Caption">
    <w:name w:val="caption"/>
    <w:basedOn w:val="Normal"/>
    <w:next w:val="Normal"/>
    <w:uiPriority w:val="35"/>
    <w:unhideWhenUsed/>
    <w:qFormat/>
    <w:rsid w:val="00B07D80"/>
    <w:pPr>
      <w:spacing w:line="240" w:lineRule="auto"/>
      <w:jc w:val="center"/>
    </w:pPr>
    <w:rPr>
      <w:b/>
      <w:i/>
      <w:iCs/>
      <w:szCs w:val="18"/>
      <w:u w:val="single"/>
    </w:rPr>
  </w:style>
  <w:style w:type="table" w:styleId="TableGrid">
    <w:name w:val="Table Grid"/>
    <w:basedOn w:val="TableNormal"/>
    <w:uiPriority w:val="39"/>
    <w:rsid w:val="00B07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07D80"/>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B07D80"/>
    <w:rPr>
      <w:rFonts w:ascii="Times New Roman" w:hAnsi="Times New Roman" w:cs="Times New Roman"/>
      <w:noProof/>
      <w:lang w:val="en-US" w:bidi="en-US"/>
    </w:rPr>
  </w:style>
  <w:style w:type="paragraph" w:customStyle="1" w:styleId="EndNoteBibliography">
    <w:name w:val="EndNote Bibliography"/>
    <w:basedOn w:val="Normal"/>
    <w:link w:val="EndNoteBibliographyChar"/>
    <w:rsid w:val="00B07D80"/>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B07D80"/>
    <w:rPr>
      <w:rFonts w:ascii="Times New Roman" w:hAnsi="Times New Roman" w:cs="Times New Roman"/>
      <w:noProof/>
      <w:lang w:val="en-US" w:bidi="en-US"/>
    </w:rPr>
  </w:style>
  <w:style w:type="character" w:styleId="FollowedHyperlink">
    <w:name w:val="FollowedHyperlink"/>
    <w:basedOn w:val="DefaultParagraphFont"/>
    <w:uiPriority w:val="99"/>
    <w:semiHidden/>
    <w:unhideWhenUsed/>
    <w:rsid w:val="00447A69"/>
    <w:rPr>
      <w:color w:val="954F72" w:themeColor="followedHyperlink"/>
      <w:u w:val="single"/>
    </w:rPr>
  </w:style>
  <w:style w:type="paragraph" w:styleId="Revision">
    <w:name w:val="Revision"/>
    <w:hidden/>
    <w:uiPriority w:val="99"/>
    <w:semiHidden/>
    <w:rsid w:val="0042127D"/>
    <w:pPr>
      <w:spacing w:after="0" w:line="240" w:lineRule="auto"/>
    </w:pPr>
    <w:rPr>
      <w:rFonts w:ascii="Times New Roman" w:hAnsi="Times New Roman"/>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FE6"/>
    <w:pPr>
      <w:spacing w:after="240" w:line="480" w:lineRule="auto"/>
    </w:pPr>
    <w:rPr>
      <w:rFonts w:ascii="Times New Roman" w:hAnsi="Times New Roman"/>
      <w:lang w:bidi="en-US"/>
    </w:rPr>
  </w:style>
  <w:style w:type="paragraph" w:styleId="Heading1">
    <w:name w:val="heading 1"/>
    <w:basedOn w:val="Normal"/>
    <w:next w:val="Normal"/>
    <w:link w:val="Heading1Char"/>
    <w:uiPriority w:val="9"/>
    <w:qFormat/>
    <w:rsid w:val="001B3F98"/>
    <w:pPr>
      <w:keepNext/>
      <w:keepLines/>
      <w:spacing w:before="24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46AFC"/>
    <w:pPr>
      <w:keepNext/>
      <w:keepLines/>
      <w:spacing w:before="480" w:after="12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1B3F98"/>
    <w:pPr>
      <w:keepNext/>
      <w:keepLines/>
      <w:spacing w:before="240" w:line="240" w:lineRule="auto"/>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unhideWhenUsed/>
    <w:qFormat/>
    <w:rsid w:val="00B07D80"/>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F98"/>
    <w:rPr>
      <w:rFonts w:asciiTheme="majorHAnsi" w:eastAsiaTheme="majorEastAsia" w:hAnsiTheme="majorHAnsi" w:cstheme="majorBidi"/>
      <w:color w:val="2E74B5" w:themeColor="accent1" w:themeShade="BF"/>
      <w:sz w:val="32"/>
      <w:szCs w:val="32"/>
      <w:lang w:bidi="en-US"/>
    </w:rPr>
  </w:style>
  <w:style w:type="character" w:customStyle="1" w:styleId="Heading2Char">
    <w:name w:val="Heading 2 Char"/>
    <w:basedOn w:val="DefaultParagraphFont"/>
    <w:link w:val="Heading2"/>
    <w:uiPriority w:val="9"/>
    <w:rsid w:val="00746AFC"/>
    <w:rPr>
      <w:rFonts w:asciiTheme="majorHAnsi" w:eastAsiaTheme="majorEastAsia" w:hAnsiTheme="majorHAnsi" w:cstheme="majorBidi"/>
      <w:b/>
      <w:color w:val="2E74B5" w:themeColor="accent1" w:themeShade="BF"/>
      <w:sz w:val="26"/>
      <w:szCs w:val="26"/>
      <w:lang w:bidi="en-US"/>
    </w:rPr>
  </w:style>
  <w:style w:type="character" w:customStyle="1" w:styleId="Heading3Char">
    <w:name w:val="Heading 3 Char"/>
    <w:basedOn w:val="DefaultParagraphFont"/>
    <w:link w:val="Heading3"/>
    <w:uiPriority w:val="9"/>
    <w:rsid w:val="001B3F98"/>
    <w:rPr>
      <w:rFonts w:asciiTheme="majorHAnsi" w:eastAsiaTheme="majorEastAsia" w:hAnsiTheme="majorHAnsi" w:cstheme="majorBidi"/>
      <w:color w:val="1F4D78" w:themeColor="accent1" w:themeShade="7F"/>
      <w:sz w:val="24"/>
      <w:lang w:bidi="en-US"/>
    </w:rPr>
  </w:style>
  <w:style w:type="character" w:customStyle="1" w:styleId="Heading4Char">
    <w:name w:val="Heading 4 Char"/>
    <w:basedOn w:val="DefaultParagraphFont"/>
    <w:link w:val="Heading4"/>
    <w:uiPriority w:val="9"/>
    <w:rsid w:val="00B07D80"/>
    <w:rPr>
      <w:rFonts w:asciiTheme="majorHAnsi" w:eastAsiaTheme="majorEastAsia" w:hAnsiTheme="majorHAnsi" w:cstheme="majorBidi"/>
      <w:i/>
      <w:iCs/>
      <w:color w:val="2E74B5" w:themeColor="accent1" w:themeShade="BF"/>
      <w:lang w:bidi="en-US"/>
    </w:rPr>
  </w:style>
  <w:style w:type="paragraph" w:styleId="ListParagraph">
    <w:name w:val="List Paragraph"/>
    <w:basedOn w:val="Normal"/>
    <w:uiPriority w:val="34"/>
    <w:qFormat/>
    <w:rsid w:val="00B07D80"/>
    <w:pPr>
      <w:spacing w:after="120"/>
      <w:ind w:left="720"/>
    </w:pPr>
  </w:style>
  <w:style w:type="paragraph" w:styleId="CommentText">
    <w:name w:val="annotation text"/>
    <w:basedOn w:val="Normal"/>
    <w:link w:val="CommentTextChar"/>
    <w:uiPriority w:val="99"/>
    <w:unhideWhenUsed/>
    <w:rsid w:val="00B07D80"/>
    <w:pPr>
      <w:spacing w:line="240" w:lineRule="auto"/>
    </w:pPr>
    <w:rPr>
      <w:rFonts w:ascii="Arial" w:hAnsi="Arial"/>
      <w:szCs w:val="20"/>
      <w:lang w:val="en-US"/>
    </w:rPr>
  </w:style>
  <w:style w:type="character" w:customStyle="1" w:styleId="CommentTextChar">
    <w:name w:val="Comment Text Char"/>
    <w:basedOn w:val="DefaultParagraphFont"/>
    <w:link w:val="CommentText"/>
    <w:uiPriority w:val="99"/>
    <w:rsid w:val="00B07D80"/>
    <w:rPr>
      <w:rFonts w:ascii="Arial" w:hAnsi="Arial"/>
      <w:szCs w:val="20"/>
      <w:lang w:val="en-US" w:bidi="en-US"/>
    </w:rPr>
  </w:style>
  <w:style w:type="paragraph" w:styleId="FootnoteText">
    <w:name w:val="footnote text"/>
    <w:basedOn w:val="Normal"/>
    <w:link w:val="FootnoteTextChar"/>
    <w:uiPriority w:val="99"/>
    <w:unhideWhenUsed/>
    <w:rsid w:val="00B07D80"/>
    <w:pPr>
      <w:spacing w:after="0" w:line="240" w:lineRule="auto"/>
    </w:pPr>
    <w:rPr>
      <w:sz w:val="20"/>
      <w:szCs w:val="20"/>
    </w:rPr>
  </w:style>
  <w:style w:type="character" w:customStyle="1" w:styleId="FootnoteTextChar">
    <w:name w:val="Footnote Text Char"/>
    <w:basedOn w:val="DefaultParagraphFont"/>
    <w:link w:val="FootnoteText"/>
    <w:uiPriority w:val="99"/>
    <w:rsid w:val="00B07D80"/>
    <w:rPr>
      <w:rFonts w:ascii="Times New Roman" w:hAnsi="Times New Roman"/>
      <w:sz w:val="20"/>
      <w:szCs w:val="20"/>
      <w:lang w:bidi="en-US"/>
    </w:rPr>
  </w:style>
  <w:style w:type="character" w:styleId="FootnoteReference">
    <w:name w:val="footnote reference"/>
    <w:basedOn w:val="DefaultParagraphFont"/>
    <w:uiPriority w:val="99"/>
    <w:semiHidden/>
    <w:unhideWhenUsed/>
    <w:rsid w:val="00B07D80"/>
    <w:rPr>
      <w:vertAlign w:val="superscript"/>
    </w:rPr>
  </w:style>
  <w:style w:type="character" w:styleId="CommentReference">
    <w:name w:val="annotation reference"/>
    <w:basedOn w:val="DefaultParagraphFont"/>
    <w:uiPriority w:val="99"/>
    <w:semiHidden/>
    <w:unhideWhenUsed/>
    <w:rsid w:val="00B07D80"/>
    <w:rPr>
      <w:sz w:val="16"/>
      <w:szCs w:val="16"/>
    </w:rPr>
  </w:style>
  <w:style w:type="paragraph" w:styleId="BalloonText">
    <w:name w:val="Balloon Text"/>
    <w:basedOn w:val="Normal"/>
    <w:link w:val="BalloonTextChar"/>
    <w:uiPriority w:val="99"/>
    <w:semiHidden/>
    <w:unhideWhenUsed/>
    <w:rsid w:val="00B07D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7D80"/>
    <w:rPr>
      <w:rFonts w:ascii="Segoe UI" w:hAnsi="Segoe UI" w:cs="Segoe UI"/>
      <w:sz w:val="18"/>
      <w:szCs w:val="18"/>
      <w:lang w:bidi="en-US"/>
    </w:rPr>
  </w:style>
  <w:style w:type="paragraph" w:styleId="CommentSubject">
    <w:name w:val="annotation subject"/>
    <w:basedOn w:val="CommentText"/>
    <w:next w:val="CommentText"/>
    <w:link w:val="CommentSubjectChar"/>
    <w:uiPriority w:val="99"/>
    <w:semiHidden/>
    <w:unhideWhenUsed/>
    <w:rsid w:val="00B07D80"/>
    <w:rPr>
      <w:rFonts w:ascii="Times New Roman" w:hAnsi="Times New Roman"/>
      <w:b/>
      <w:bCs/>
      <w:sz w:val="20"/>
    </w:rPr>
  </w:style>
  <w:style w:type="character" w:customStyle="1" w:styleId="CommentSubjectChar">
    <w:name w:val="Comment Subject Char"/>
    <w:basedOn w:val="CommentTextChar"/>
    <w:link w:val="CommentSubject"/>
    <w:uiPriority w:val="99"/>
    <w:semiHidden/>
    <w:rsid w:val="00B07D80"/>
    <w:rPr>
      <w:rFonts w:ascii="Times New Roman" w:hAnsi="Times New Roman"/>
      <w:b/>
      <w:bCs/>
      <w:sz w:val="20"/>
      <w:szCs w:val="20"/>
      <w:lang w:val="en-US" w:bidi="en-US"/>
    </w:rPr>
  </w:style>
  <w:style w:type="character" w:styleId="Strong">
    <w:name w:val="Strong"/>
    <w:basedOn w:val="DefaultParagraphFont"/>
    <w:uiPriority w:val="22"/>
    <w:qFormat/>
    <w:rsid w:val="00B07D80"/>
    <w:rPr>
      <w:b/>
      <w:bCs/>
    </w:rPr>
  </w:style>
  <w:style w:type="character" w:styleId="Hyperlink">
    <w:name w:val="Hyperlink"/>
    <w:basedOn w:val="DefaultParagraphFont"/>
    <w:uiPriority w:val="99"/>
    <w:unhideWhenUsed/>
    <w:rsid w:val="00B07D80"/>
    <w:rPr>
      <w:color w:val="0000FF"/>
      <w:u w:val="single"/>
    </w:rPr>
  </w:style>
  <w:style w:type="paragraph" w:styleId="Header">
    <w:name w:val="header"/>
    <w:basedOn w:val="Normal"/>
    <w:link w:val="HeaderChar"/>
    <w:uiPriority w:val="99"/>
    <w:unhideWhenUsed/>
    <w:rsid w:val="00B07D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7D80"/>
    <w:rPr>
      <w:rFonts w:ascii="Times New Roman" w:hAnsi="Times New Roman"/>
      <w:lang w:bidi="en-US"/>
    </w:rPr>
  </w:style>
  <w:style w:type="paragraph" w:styleId="Footer">
    <w:name w:val="footer"/>
    <w:basedOn w:val="Normal"/>
    <w:link w:val="FooterChar"/>
    <w:uiPriority w:val="99"/>
    <w:unhideWhenUsed/>
    <w:rsid w:val="00B07D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7D80"/>
    <w:rPr>
      <w:rFonts w:ascii="Times New Roman" w:hAnsi="Times New Roman"/>
      <w:lang w:bidi="en-US"/>
    </w:rPr>
  </w:style>
  <w:style w:type="paragraph" w:styleId="Caption">
    <w:name w:val="caption"/>
    <w:basedOn w:val="Normal"/>
    <w:next w:val="Normal"/>
    <w:uiPriority w:val="35"/>
    <w:unhideWhenUsed/>
    <w:qFormat/>
    <w:rsid w:val="00B07D80"/>
    <w:pPr>
      <w:spacing w:line="240" w:lineRule="auto"/>
      <w:jc w:val="center"/>
    </w:pPr>
    <w:rPr>
      <w:b/>
      <w:i/>
      <w:iCs/>
      <w:szCs w:val="18"/>
      <w:u w:val="single"/>
    </w:rPr>
  </w:style>
  <w:style w:type="table" w:styleId="TableGrid">
    <w:name w:val="Table Grid"/>
    <w:basedOn w:val="TableNormal"/>
    <w:uiPriority w:val="39"/>
    <w:rsid w:val="00B07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07D80"/>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B07D80"/>
    <w:rPr>
      <w:rFonts w:ascii="Times New Roman" w:hAnsi="Times New Roman" w:cs="Times New Roman"/>
      <w:noProof/>
      <w:lang w:val="en-US" w:bidi="en-US"/>
    </w:rPr>
  </w:style>
  <w:style w:type="paragraph" w:customStyle="1" w:styleId="EndNoteBibliography">
    <w:name w:val="EndNote Bibliography"/>
    <w:basedOn w:val="Normal"/>
    <w:link w:val="EndNoteBibliographyChar"/>
    <w:rsid w:val="00B07D80"/>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B07D80"/>
    <w:rPr>
      <w:rFonts w:ascii="Times New Roman" w:hAnsi="Times New Roman" w:cs="Times New Roman"/>
      <w:noProof/>
      <w:lang w:val="en-US" w:bidi="en-US"/>
    </w:rPr>
  </w:style>
  <w:style w:type="character" w:styleId="FollowedHyperlink">
    <w:name w:val="FollowedHyperlink"/>
    <w:basedOn w:val="DefaultParagraphFont"/>
    <w:uiPriority w:val="99"/>
    <w:semiHidden/>
    <w:unhideWhenUsed/>
    <w:rsid w:val="00447A69"/>
    <w:rPr>
      <w:color w:val="954F72" w:themeColor="followedHyperlink"/>
      <w:u w:val="single"/>
    </w:rPr>
  </w:style>
  <w:style w:type="paragraph" w:styleId="Revision">
    <w:name w:val="Revision"/>
    <w:hidden/>
    <w:uiPriority w:val="99"/>
    <w:semiHidden/>
    <w:rsid w:val="0042127D"/>
    <w:pPr>
      <w:spacing w:after="0" w:line="240" w:lineRule="auto"/>
    </w:pPr>
    <w:rPr>
      <w:rFonts w:ascii="Times New Roman" w:hAnsi="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6949885">
      <w:bodyDiv w:val="1"/>
      <w:marLeft w:val="0"/>
      <w:marRight w:val="0"/>
      <w:marTop w:val="0"/>
      <w:marBottom w:val="0"/>
      <w:divBdr>
        <w:top w:val="none" w:sz="0" w:space="0" w:color="auto"/>
        <w:left w:val="none" w:sz="0" w:space="0" w:color="auto"/>
        <w:bottom w:val="none" w:sz="0" w:space="0" w:color="auto"/>
        <w:right w:val="none" w:sz="0" w:space="0" w:color="auto"/>
      </w:divBdr>
    </w:div>
    <w:div w:id="1606763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socscimed.2016.03.034"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9</Pages>
  <Words>19894</Words>
  <Characters>113397</Characters>
  <Application>Microsoft Office Word</Application>
  <DocSecurity>0</DocSecurity>
  <Lines>944</Lines>
  <Paragraphs>266</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133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umberg</dc:creator>
  <cp:lastModifiedBy>Ben Baumberg</cp:lastModifiedBy>
  <cp:revision>3</cp:revision>
  <dcterms:created xsi:type="dcterms:W3CDTF">2016-04-25T14:43:00Z</dcterms:created>
  <dcterms:modified xsi:type="dcterms:W3CDTF">2016-04-25T14:49:00Z</dcterms:modified>
</cp:coreProperties>
</file>